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550B9" w14:textId="6EFCAF88" w:rsidR="00F07658" w:rsidRPr="007E5002" w:rsidRDefault="00F539D4" w:rsidP="00C25138">
      <w:pPr>
        <w:widowControl w:val="0"/>
        <w:tabs>
          <w:tab w:val="left" w:pos="6096"/>
        </w:tabs>
        <w:autoSpaceDE w:val="0"/>
        <w:autoSpaceDN w:val="0"/>
        <w:adjustRightInd w:val="0"/>
        <w:spacing w:line="280" w:lineRule="atLeast"/>
        <w:jc w:val="center"/>
        <w:rPr>
          <w:rFonts w:ascii="Latin Modern Roman 10" w:hAnsi="Latin Modern Roman 10" w:cs="Arial"/>
          <w:sz w:val="32"/>
          <w:szCs w:val="32"/>
        </w:rPr>
      </w:pPr>
      <w:r w:rsidRPr="00B22CD5">
        <w:rPr>
          <w:rFonts w:ascii="Latin Modern Roman 10" w:hAnsi="Latin Modern Roman 10"/>
          <w:noProof/>
          <w:sz w:val="20"/>
          <w:szCs w:val="20"/>
        </w:rPr>
        <mc:AlternateContent>
          <mc:Choice Requires="wps">
            <w:drawing>
              <wp:anchor distT="0" distB="0" distL="114300" distR="114300" simplePos="0" relativeHeight="251659264" behindDoc="0" locked="0" layoutInCell="1" allowOverlap="1" wp14:anchorId="5E5F5307" wp14:editId="7F1A4D01">
                <wp:simplePos x="0" y="0"/>
                <wp:positionH relativeFrom="column">
                  <wp:posOffset>346710</wp:posOffset>
                </wp:positionH>
                <wp:positionV relativeFrom="paragraph">
                  <wp:posOffset>78105</wp:posOffset>
                </wp:positionV>
                <wp:extent cx="5490210" cy="0"/>
                <wp:effectExtent l="0" t="25400" r="46990" b="25400"/>
                <wp:wrapNone/>
                <wp:docPr id="1" name="Straight Connector 1"/>
                <wp:cNvGraphicFramePr/>
                <a:graphic xmlns:a="http://schemas.openxmlformats.org/drawingml/2006/main">
                  <a:graphicData uri="http://schemas.microsoft.com/office/word/2010/wordprocessingShape">
                    <wps:wsp>
                      <wps:cNvCnPr/>
                      <wps:spPr>
                        <a:xfrm flipV="1">
                          <a:off x="0" y="0"/>
                          <a:ext cx="549021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493D4C"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pt,6.15pt" to="459.6pt,6.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" strokecolor="black [3213]" strokeweight="3pt">
                <v:stroke joinstyle="miter"/>
              </v:line>
            </w:pict>
          </mc:Fallback>
        </mc:AlternateContent>
      </w:r>
      <w:r w:rsidR="00C61FBE" w:rsidRPr="007E5002">
        <w:rPr>
          <w:rFonts w:ascii="Latin Modern Roman 10" w:hAnsi="Latin Modern Roman 10"/>
          <w:color w:val="000000"/>
          <w:sz w:val="28"/>
          <w:szCs w:val="28"/>
        </w:rPr>
        <w:br/>
      </w:r>
      <w:r w:rsidR="00206CA5" w:rsidRPr="007E5002">
        <w:rPr>
          <w:rFonts w:ascii="Latin Modern Roman 10" w:hAnsi="Latin Modern Roman 10" w:cs="Arial"/>
          <w:sz w:val="32"/>
          <w:szCs w:val="32"/>
        </w:rPr>
        <w:t>Back to the</w:t>
      </w:r>
      <w:r w:rsidR="00C25138" w:rsidRPr="007E5002">
        <w:rPr>
          <w:rFonts w:ascii="Latin Modern Roman 10" w:hAnsi="Latin Modern Roman 10" w:cs="Arial"/>
          <w:sz w:val="32"/>
          <w:szCs w:val="32"/>
        </w:rPr>
        <w:t xml:space="preserve"> F</w:t>
      </w:r>
      <w:r w:rsidR="00206CA5" w:rsidRPr="007E5002">
        <w:rPr>
          <w:rFonts w:ascii="Latin Modern Roman 10" w:hAnsi="Latin Modern Roman 10" w:cs="Arial"/>
          <w:sz w:val="32"/>
          <w:szCs w:val="32"/>
        </w:rPr>
        <w:t>uture:</w:t>
      </w:r>
    </w:p>
    <w:p w14:paraId="0BA0B2E5" w14:textId="77777777" w:rsidR="00FD556E" w:rsidRDefault="00206CA5" w:rsidP="00C25138">
      <w:pPr>
        <w:widowControl w:val="0"/>
        <w:tabs>
          <w:tab w:val="left" w:pos="6096"/>
        </w:tabs>
        <w:autoSpaceDE w:val="0"/>
        <w:autoSpaceDN w:val="0"/>
        <w:adjustRightInd w:val="0"/>
        <w:spacing w:line="280" w:lineRule="atLeast"/>
        <w:jc w:val="center"/>
        <w:rPr>
          <w:rFonts w:ascii="Latin Modern Roman 10" w:hAnsi="Latin Modern Roman 10" w:cs="Arial"/>
          <w:sz w:val="28"/>
          <w:szCs w:val="28"/>
        </w:rPr>
      </w:pPr>
      <w:r w:rsidRPr="007E5002">
        <w:rPr>
          <w:rFonts w:ascii="Latin Modern Roman 10" w:hAnsi="Latin Modern Roman 10" w:cs="Arial"/>
          <w:sz w:val="28"/>
          <w:szCs w:val="28"/>
        </w:rPr>
        <w:t xml:space="preserve">Curing </w:t>
      </w:r>
      <w:r w:rsidR="00C25138" w:rsidRPr="007E5002">
        <w:rPr>
          <w:rFonts w:ascii="Latin Modern Roman 10" w:hAnsi="Latin Modern Roman 10" w:cs="Arial"/>
          <w:sz w:val="28"/>
          <w:szCs w:val="28"/>
        </w:rPr>
        <w:t>Past Suffering and S-</w:t>
      </w:r>
      <w:r w:rsidR="00FD556E">
        <w:rPr>
          <w:rFonts w:ascii="Latin Modern Roman 10" w:hAnsi="Latin Modern Roman 10" w:cs="Arial"/>
          <w:sz w:val="28"/>
          <w:szCs w:val="28"/>
        </w:rPr>
        <w:t xml:space="preserve">Risks </w:t>
      </w:r>
    </w:p>
    <w:p w14:paraId="724EA4B9" w14:textId="2FF3EEF7" w:rsidR="00421CB7" w:rsidRPr="007E5002" w:rsidRDefault="00FD556E" w:rsidP="00FD556E">
      <w:pPr>
        <w:widowControl w:val="0"/>
        <w:tabs>
          <w:tab w:val="left" w:pos="6096"/>
        </w:tabs>
        <w:autoSpaceDE w:val="0"/>
        <w:autoSpaceDN w:val="0"/>
        <w:adjustRightInd w:val="0"/>
        <w:spacing w:line="280" w:lineRule="atLeast"/>
        <w:jc w:val="center"/>
        <w:rPr>
          <w:rFonts w:ascii="Latin Modern Roman 10" w:hAnsi="Latin Modern Roman 10" w:cs="Arial"/>
          <w:sz w:val="28"/>
          <w:szCs w:val="28"/>
        </w:rPr>
      </w:pPr>
      <w:r>
        <w:rPr>
          <w:rFonts w:ascii="Latin Modern Roman 10" w:hAnsi="Latin Modern Roman 10" w:cs="Arial"/>
          <w:sz w:val="28"/>
          <w:szCs w:val="28"/>
        </w:rPr>
        <w:t>via Indexical Uncertainty</w:t>
      </w:r>
      <w:r w:rsidR="00C25138" w:rsidRPr="007E5002">
        <w:rPr>
          <w:rFonts w:ascii="Latin Modern Roman 10" w:hAnsi="Latin Modern Roman 10" w:cs="Arial"/>
          <w:sz w:val="28"/>
          <w:szCs w:val="28"/>
        </w:rPr>
        <w:t xml:space="preserve"> </w:t>
      </w:r>
    </w:p>
    <w:p w14:paraId="4B3B0550" w14:textId="4F50749E" w:rsidR="00C25138" w:rsidRDefault="00F539D4" w:rsidP="00C25138">
      <w:pPr>
        <w:widowControl w:val="0"/>
        <w:tabs>
          <w:tab w:val="left" w:pos="6096"/>
        </w:tabs>
        <w:autoSpaceDE w:val="0"/>
        <w:autoSpaceDN w:val="0"/>
        <w:adjustRightInd w:val="0"/>
        <w:spacing w:line="280" w:lineRule="atLeast"/>
        <w:jc w:val="center"/>
        <w:rPr>
          <w:rFonts w:ascii="Latin Modern Roman 10" w:hAnsi="Latin Modern Roman 10" w:cs="Arial"/>
          <w:sz w:val="28"/>
          <w:szCs w:val="28"/>
        </w:rPr>
      </w:pPr>
      <w:r w:rsidRPr="00B22CD5">
        <w:rPr>
          <w:rFonts w:ascii="Latin Modern Roman 10" w:hAnsi="Latin Modern Roman 10"/>
          <w:noProof/>
          <w:sz w:val="20"/>
          <w:szCs w:val="20"/>
        </w:rPr>
        <mc:AlternateContent>
          <mc:Choice Requires="wps">
            <w:drawing>
              <wp:anchor distT="0" distB="0" distL="114300" distR="114300" simplePos="0" relativeHeight="251661312" behindDoc="0" locked="0" layoutInCell="1" allowOverlap="1" wp14:anchorId="43496BA4" wp14:editId="6EF4523D">
                <wp:simplePos x="0" y="0"/>
                <wp:positionH relativeFrom="column">
                  <wp:posOffset>348614</wp:posOffset>
                </wp:positionH>
                <wp:positionV relativeFrom="paragraph">
                  <wp:posOffset>179070</wp:posOffset>
                </wp:positionV>
                <wp:extent cx="5480685" cy="2540"/>
                <wp:effectExtent l="0" t="0" r="31115" b="48260"/>
                <wp:wrapNone/>
                <wp:docPr id="2" name="Straight Connector 2"/>
                <wp:cNvGraphicFramePr/>
                <a:graphic xmlns:a="http://schemas.openxmlformats.org/drawingml/2006/main">
                  <a:graphicData uri="http://schemas.microsoft.com/office/word/2010/wordprocessingShape">
                    <wps:wsp>
                      <wps:cNvCnPr/>
                      <wps:spPr>
                        <a:xfrm>
                          <a:off x="0" y="0"/>
                          <a:ext cx="548068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ECEB5B9" id="Straight Connector 2"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45pt,14.1pt" to="459pt,1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" strokecolor="black [3213]" strokeweight=".5pt">
                <v:stroke joinstyle="miter"/>
              </v:line>
            </w:pict>
          </mc:Fallback>
        </mc:AlternateContent>
      </w:r>
    </w:p>
    <w:p w14:paraId="19B07063" w14:textId="58C056F8" w:rsidR="00F539D4" w:rsidRPr="007E5002" w:rsidRDefault="00F539D4" w:rsidP="00C25138">
      <w:pPr>
        <w:widowControl w:val="0"/>
        <w:tabs>
          <w:tab w:val="left" w:pos="6096"/>
        </w:tabs>
        <w:autoSpaceDE w:val="0"/>
        <w:autoSpaceDN w:val="0"/>
        <w:adjustRightInd w:val="0"/>
        <w:spacing w:line="280" w:lineRule="atLeast"/>
        <w:jc w:val="center"/>
        <w:rPr>
          <w:rFonts w:ascii="Latin Modern Roman 10" w:hAnsi="Latin Modern Roman 10" w:cs="Arial"/>
          <w:sz w:val="28"/>
          <w:szCs w:val="28"/>
        </w:rPr>
      </w:pPr>
    </w:p>
    <w:p w14:paraId="1FE62830" w14:textId="6179D36A" w:rsidR="00C25138" w:rsidRPr="00F539D4" w:rsidRDefault="00F539D4" w:rsidP="00C25138">
      <w:pPr>
        <w:tabs>
          <w:tab w:val="left" w:pos="142"/>
        </w:tabs>
        <w:jc w:val="center"/>
        <w:rPr>
          <w:rFonts w:ascii="Latin Modern Roman 10" w:hAnsi="Latin Modern Roman 10"/>
          <w:b/>
          <w:i/>
          <w:sz w:val="20"/>
          <w:szCs w:val="20"/>
        </w:rPr>
      </w:pPr>
      <w:r>
        <w:rPr>
          <w:rFonts w:ascii="Latin Modern Roman 10" w:hAnsi="Latin Modern Roman 10"/>
          <w:b/>
          <w:i/>
          <w:sz w:val="20"/>
          <w:szCs w:val="20"/>
        </w:rPr>
        <w:t>Alexey Turchin</w:t>
      </w:r>
    </w:p>
    <w:p w14:paraId="5BA07634" w14:textId="77777777" w:rsidR="00C25138" w:rsidRPr="00F33858" w:rsidRDefault="00C25138" w:rsidP="00C25138">
      <w:pPr>
        <w:tabs>
          <w:tab w:val="left" w:pos="142"/>
        </w:tabs>
        <w:jc w:val="center"/>
        <w:rPr>
          <w:rFonts w:ascii="Latin Modern Roman 10" w:hAnsi="Latin Modern Roman 10"/>
          <w:sz w:val="20"/>
          <w:szCs w:val="20"/>
        </w:rPr>
      </w:pPr>
      <w:r w:rsidRPr="00F33858">
        <w:rPr>
          <w:rFonts w:ascii="Latin Modern Roman 10" w:hAnsi="Latin Modern Roman 10"/>
          <w:sz w:val="20"/>
          <w:szCs w:val="20"/>
        </w:rPr>
        <w:t>Digital Immortality Now</w:t>
      </w:r>
    </w:p>
    <w:p w14:paraId="35E38EA5" w14:textId="77777777" w:rsidR="00C25138" w:rsidRPr="00F33858" w:rsidRDefault="00C25138" w:rsidP="00C25138">
      <w:pPr>
        <w:tabs>
          <w:tab w:val="left" w:pos="142"/>
        </w:tabs>
        <w:jc w:val="center"/>
        <w:rPr>
          <w:rFonts w:ascii="Latin Modern Roman 10" w:hAnsi="Latin Modern Roman 10"/>
          <w:sz w:val="20"/>
          <w:szCs w:val="20"/>
        </w:rPr>
      </w:pPr>
      <w:bookmarkStart w:id="0" w:name="_GoBack"/>
      <w:bookmarkEnd w:id="0"/>
      <w:r w:rsidRPr="00F33858">
        <w:rPr>
          <w:rFonts w:ascii="Latin Modern Roman 10" w:hAnsi="Latin Modern Roman 10"/>
          <w:sz w:val="20"/>
          <w:szCs w:val="20"/>
        </w:rPr>
        <w:t>Foundation Science for Life Extension</w:t>
      </w:r>
    </w:p>
    <w:p w14:paraId="75E41D0A" w14:textId="77777777" w:rsidR="00C25138" w:rsidRPr="00F33858" w:rsidRDefault="00A4145F" w:rsidP="00C25138">
      <w:pPr>
        <w:tabs>
          <w:tab w:val="left" w:pos="142"/>
        </w:tabs>
        <w:jc w:val="center"/>
        <w:rPr>
          <w:rFonts w:ascii="Latin Modern Roman 10" w:hAnsi="Latin Modern Roman 10"/>
          <w:sz w:val="20"/>
          <w:szCs w:val="20"/>
        </w:rPr>
      </w:pPr>
      <w:hyperlink r:id="rId7" w:history="1">
        <w:r w:rsidR="00C25138" w:rsidRPr="00F33858">
          <w:rPr>
            <w:rStyle w:val="Hyperlink"/>
            <w:rFonts w:ascii="Latin Modern Roman 10" w:hAnsi="Latin Modern Roman 10"/>
            <w:sz w:val="20"/>
            <w:szCs w:val="20"/>
          </w:rPr>
          <w:t>alexeiturchin@gmail.com</w:t>
        </w:r>
      </w:hyperlink>
      <w:r w:rsidR="00C25138" w:rsidRPr="00F33858">
        <w:rPr>
          <w:rFonts w:ascii="Latin Modern Roman 10" w:hAnsi="Latin Modern Roman 10"/>
          <w:sz w:val="20"/>
          <w:szCs w:val="20"/>
        </w:rPr>
        <w:t xml:space="preserve">  </w:t>
      </w:r>
    </w:p>
    <w:p w14:paraId="2DEC768C" w14:textId="77777777" w:rsidR="00C25138" w:rsidRPr="00F33858" w:rsidRDefault="00C25138" w:rsidP="00C25138">
      <w:pPr>
        <w:widowControl w:val="0"/>
        <w:tabs>
          <w:tab w:val="left" w:pos="6096"/>
        </w:tabs>
        <w:autoSpaceDE w:val="0"/>
        <w:autoSpaceDN w:val="0"/>
        <w:adjustRightInd w:val="0"/>
        <w:spacing w:line="280" w:lineRule="atLeast"/>
        <w:jc w:val="center"/>
        <w:rPr>
          <w:rFonts w:ascii="Latin Modern Roman 10" w:hAnsi="Latin Modern Roman 10" w:cs="Arial"/>
          <w:sz w:val="20"/>
          <w:szCs w:val="20"/>
        </w:rPr>
      </w:pPr>
    </w:p>
    <w:p w14:paraId="05CA9C7A" w14:textId="39275A91" w:rsidR="00623511" w:rsidRPr="00F33858" w:rsidRDefault="00623511" w:rsidP="00C25138">
      <w:pPr>
        <w:widowControl w:val="0"/>
        <w:tabs>
          <w:tab w:val="left" w:pos="6096"/>
        </w:tabs>
        <w:autoSpaceDE w:val="0"/>
        <w:autoSpaceDN w:val="0"/>
        <w:adjustRightInd w:val="0"/>
        <w:spacing w:line="280" w:lineRule="atLeast"/>
        <w:jc w:val="center"/>
        <w:rPr>
          <w:rFonts w:ascii="Latin Modern Roman 10" w:hAnsi="Latin Modern Roman 10" w:cs="Arial"/>
          <w:sz w:val="20"/>
          <w:szCs w:val="20"/>
        </w:rPr>
      </w:pPr>
      <w:r w:rsidRPr="00F33858">
        <w:rPr>
          <w:rFonts w:ascii="Latin Modern Roman 10" w:hAnsi="Latin Modern Roman 10" w:cs="Arial"/>
          <w:sz w:val="20"/>
          <w:szCs w:val="20"/>
        </w:rPr>
        <w:t>version 3</w:t>
      </w:r>
      <w:r w:rsidR="00F539D4">
        <w:rPr>
          <w:rFonts w:ascii="Latin Modern Roman 10" w:hAnsi="Latin Modern Roman 10" w:cs="Arial"/>
          <w:sz w:val="20"/>
          <w:szCs w:val="20"/>
        </w:rPr>
        <w:t>.</w:t>
      </w:r>
    </w:p>
    <w:p w14:paraId="3B0CFA87" w14:textId="77777777" w:rsidR="00C40C73" w:rsidRPr="00F33858" w:rsidRDefault="00C40C73" w:rsidP="00C25138">
      <w:pPr>
        <w:widowControl w:val="0"/>
        <w:tabs>
          <w:tab w:val="left" w:pos="6096"/>
        </w:tabs>
        <w:autoSpaceDE w:val="0"/>
        <w:autoSpaceDN w:val="0"/>
        <w:adjustRightInd w:val="0"/>
        <w:spacing w:line="280" w:lineRule="atLeast"/>
        <w:jc w:val="center"/>
        <w:rPr>
          <w:rFonts w:ascii="Latin Modern Roman 10" w:hAnsi="Latin Modern Roman 10" w:cs="Arial"/>
          <w:sz w:val="20"/>
          <w:szCs w:val="20"/>
        </w:rPr>
      </w:pPr>
    </w:p>
    <w:p w14:paraId="4F855159" w14:textId="588ECB34" w:rsidR="00421CB7" w:rsidRPr="00F33858" w:rsidRDefault="00421CB7" w:rsidP="00F539D4">
      <w:pPr>
        <w:ind w:left="426" w:right="333"/>
        <w:jc w:val="both"/>
        <w:rPr>
          <w:rFonts w:ascii="Latin Modern Roman 10" w:eastAsia="Times New Roman" w:hAnsi="Latin Modern Roman 10"/>
          <w:color w:val="1D2129"/>
          <w:sz w:val="20"/>
          <w:szCs w:val="20"/>
        </w:rPr>
      </w:pPr>
      <w:r w:rsidRPr="00F33858">
        <w:rPr>
          <w:rFonts w:ascii="Latin Modern Roman 10" w:eastAsia=".SFNSText-Regular" w:hAnsi="Latin Modern Roman 10"/>
          <w:b/>
          <w:color w:val="1D2129"/>
          <w:sz w:val="20"/>
          <w:szCs w:val="20"/>
        </w:rPr>
        <w:t>Abstract</w:t>
      </w:r>
      <w:r w:rsidR="00A902FB" w:rsidRPr="00F33858">
        <w:rPr>
          <w:rFonts w:ascii="Latin Modern Roman 10" w:eastAsia=".SFNSText-Regular" w:hAnsi="Latin Modern Roman 10"/>
          <w:b/>
          <w:color w:val="1D2129"/>
          <w:sz w:val="20"/>
          <w:szCs w:val="20"/>
        </w:rPr>
        <w:t>:</w:t>
      </w:r>
      <w:r w:rsidR="00A902FB" w:rsidRPr="00F33858">
        <w:rPr>
          <w:rFonts w:ascii="Latin Modern Roman 10" w:eastAsia=".SFNSText-Regular" w:hAnsi="Latin Modern Roman 10"/>
          <w:color w:val="1D2129"/>
          <w:sz w:val="20"/>
          <w:szCs w:val="20"/>
        </w:rPr>
        <w:t xml:space="preserve"> </w:t>
      </w:r>
      <w:r w:rsidR="008E286A" w:rsidRPr="00F33858">
        <w:rPr>
          <w:rFonts w:ascii="Latin Modern Roman 10" w:eastAsia="Times New Roman" w:hAnsi="Latin Modern Roman 10"/>
          <w:color w:val="1D2129"/>
          <w:sz w:val="20"/>
          <w:szCs w:val="20"/>
        </w:rPr>
        <w:t>The long unbearable sufferings in the past and agonies experienced in some f</w:t>
      </w:r>
      <w:r w:rsidR="00E86A5B" w:rsidRPr="00F33858">
        <w:rPr>
          <w:rFonts w:ascii="Latin Modern Roman 10" w:eastAsia="Times New Roman" w:hAnsi="Latin Modern Roman 10"/>
          <w:color w:val="1D2129"/>
          <w:sz w:val="20"/>
          <w:szCs w:val="20"/>
        </w:rPr>
        <w:t>uture timelines</w:t>
      </w:r>
      <w:r w:rsidR="008E286A" w:rsidRPr="00F33858">
        <w:rPr>
          <w:rFonts w:ascii="Latin Modern Roman 10" w:eastAsia="Times New Roman" w:hAnsi="Latin Modern Roman 10"/>
          <w:color w:val="1D2129"/>
          <w:sz w:val="20"/>
          <w:szCs w:val="20"/>
        </w:rPr>
        <w:t xml:space="preserve"> </w:t>
      </w:r>
      <w:r w:rsidR="00674722" w:rsidRPr="00F33858">
        <w:rPr>
          <w:rFonts w:ascii="Latin Modern Roman 10" w:eastAsia="Times New Roman" w:hAnsi="Latin Modern Roman 10"/>
          <w:color w:val="1D2129"/>
          <w:sz w:val="20"/>
          <w:szCs w:val="20"/>
        </w:rPr>
        <w:t>in which a</w:t>
      </w:r>
      <w:r w:rsidR="008E286A" w:rsidRPr="00F33858">
        <w:rPr>
          <w:rFonts w:ascii="Latin Modern Roman 10" w:eastAsia="Times New Roman" w:hAnsi="Latin Modern Roman 10"/>
          <w:color w:val="1D2129"/>
          <w:sz w:val="20"/>
          <w:szCs w:val="20"/>
        </w:rPr>
        <w:t xml:space="preserve"> malevolent AI could torture people for some idiosyncratic reasons (s-risks)</w:t>
      </w:r>
      <w:r w:rsidR="00E86A5B" w:rsidRPr="00F33858">
        <w:rPr>
          <w:rFonts w:ascii="Latin Modern Roman 10" w:eastAsia="Times New Roman" w:hAnsi="Latin Modern Roman 10"/>
          <w:color w:val="1D2129"/>
          <w:sz w:val="20"/>
          <w:szCs w:val="20"/>
        </w:rPr>
        <w:t xml:space="preserve"> </w:t>
      </w:r>
      <w:r w:rsidR="00E86A5B" w:rsidRPr="00F33858">
        <w:rPr>
          <w:rFonts w:ascii="Latin Modern Roman 10" w:eastAsia="Times New Roman" w:hAnsi="Latin Modern Roman 10" w:cs="Calibri"/>
          <w:color w:val="1D2129"/>
          <w:sz w:val="20"/>
          <w:szCs w:val="20"/>
        </w:rPr>
        <w:t>is a significant moral problem</w:t>
      </w:r>
      <w:r w:rsidR="008E286A" w:rsidRPr="00F33858">
        <w:rPr>
          <w:rFonts w:ascii="Latin Modern Roman 10" w:eastAsia="Times New Roman" w:hAnsi="Latin Modern Roman 10"/>
          <w:color w:val="1D2129"/>
          <w:sz w:val="20"/>
          <w:szCs w:val="20"/>
        </w:rPr>
        <w:t>. Such events either already happened or will happen in causally disconnected regions of the multiverse and thus it seems unlikely that we can do anything about it. However, at least one pure theoretic way to cure past sufferings exists. If we assume that there is no stable substrate of personal identity and thus a copy equals original, then by creating man</w:t>
      </w:r>
      <w:r w:rsidR="00C25925" w:rsidRPr="00F33858">
        <w:rPr>
          <w:rFonts w:ascii="Latin Modern Roman 10" w:eastAsia="Times New Roman" w:hAnsi="Latin Modern Roman 10"/>
          <w:color w:val="1D2129"/>
          <w:sz w:val="20"/>
          <w:szCs w:val="20"/>
        </w:rPr>
        <w:t xml:space="preserve">y copies of the next observer-moment </w:t>
      </w:r>
      <w:r w:rsidR="00287E67" w:rsidRPr="00F33858">
        <w:rPr>
          <w:rFonts w:ascii="Latin Modern Roman 10" w:eastAsia="Times New Roman" w:hAnsi="Latin Modern Roman 10"/>
          <w:color w:val="1D2129"/>
          <w:sz w:val="20"/>
          <w:szCs w:val="20"/>
        </w:rPr>
        <w:t>of</w:t>
      </w:r>
      <w:r w:rsidR="004C474F" w:rsidRPr="00F33858">
        <w:rPr>
          <w:rFonts w:ascii="Latin Modern Roman 10" w:eastAsia="Times New Roman" w:hAnsi="Latin Modern Roman 10"/>
          <w:color w:val="1D2129"/>
          <w:sz w:val="20"/>
          <w:szCs w:val="20"/>
        </w:rPr>
        <w:t xml:space="preserve"> </w:t>
      </w:r>
      <w:r w:rsidR="00287E67" w:rsidRPr="00F33858">
        <w:rPr>
          <w:rFonts w:ascii="Latin Modern Roman 10" w:eastAsia="Times New Roman" w:hAnsi="Latin Modern Roman 10"/>
          <w:color w:val="1D2129"/>
          <w:sz w:val="20"/>
          <w:szCs w:val="20"/>
        </w:rPr>
        <w:t>a</w:t>
      </w:r>
      <w:r w:rsidR="004C474F" w:rsidRPr="00F33858">
        <w:rPr>
          <w:rFonts w:ascii="Latin Modern Roman 10" w:eastAsia="Times New Roman" w:hAnsi="Latin Modern Roman 10"/>
          <w:color w:val="1D2129"/>
          <w:sz w:val="20"/>
          <w:szCs w:val="20"/>
        </w:rPr>
        <w:t xml:space="preserve"> person</w:t>
      </w:r>
      <w:r w:rsidR="00287E67" w:rsidRPr="00F33858">
        <w:rPr>
          <w:rFonts w:ascii="Latin Modern Roman 10" w:eastAsia="Times New Roman" w:hAnsi="Latin Modern Roman 10"/>
          <w:color w:val="1D2129"/>
          <w:sz w:val="20"/>
          <w:szCs w:val="20"/>
        </w:rPr>
        <w:t xml:space="preserve"> in pain in which he</w:t>
      </w:r>
      <w:r w:rsidR="004C474F" w:rsidRPr="00F33858">
        <w:rPr>
          <w:rFonts w:ascii="Latin Modern Roman 10" w:eastAsia="Times New Roman" w:hAnsi="Latin Modern Roman 10"/>
          <w:color w:val="1D2129"/>
          <w:sz w:val="20"/>
          <w:szCs w:val="20"/>
        </w:rPr>
        <w:t xml:space="preserve"> stops suffer, </w:t>
      </w:r>
      <w:r w:rsidR="008E286A" w:rsidRPr="00F33858">
        <w:rPr>
          <w:rFonts w:ascii="Latin Modern Roman 10" w:eastAsia="Times New Roman" w:hAnsi="Latin Modern Roman 10"/>
          <w:color w:val="1D2129"/>
          <w:sz w:val="20"/>
          <w:szCs w:val="20"/>
        </w:rPr>
        <w:t>we could create indexical uncertainty in her</w:t>
      </w:r>
      <w:r w:rsidR="004C474F" w:rsidRPr="00F33858">
        <w:rPr>
          <w:rFonts w:ascii="Latin Modern Roman 10" w:eastAsia="Times New Roman" w:hAnsi="Latin Modern Roman 10"/>
          <w:color w:val="1D2129"/>
          <w:sz w:val="20"/>
          <w:szCs w:val="20"/>
        </w:rPr>
        <w:t xml:space="preserve"> future</w:t>
      </w:r>
      <w:r w:rsidR="008E286A" w:rsidRPr="00F33858">
        <w:rPr>
          <w:rFonts w:ascii="Latin Modern Roman 10" w:eastAsia="Times New Roman" w:hAnsi="Latin Modern Roman 10"/>
          <w:color w:val="1D2129"/>
          <w:sz w:val="20"/>
          <w:szCs w:val="20"/>
        </w:rPr>
        <w:t xml:space="preserve"> location and thus effectively steal her consciousness from her initial </w:t>
      </w:r>
      <w:r w:rsidR="00564B09" w:rsidRPr="00F33858">
        <w:rPr>
          <w:rFonts w:ascii="Latin Modern Roman 10" w:eastAsia="Times New Roman" w:hAnsi="Latin Modern Roman 10"/>
          <w:color w:val="1D2129"/>
          <w:sz w:val="20"/>
          <w:szCs w:val="20"/>
        </w:rPr>
        <w:t xml:space="preserve">location and </w:t>
      </w:r>
      <w:r w:rsidR="00564B09" w:rsidRPr="00F33858">
        <w:rPr>
          <w:rFonts w:ascii="Latin Modern Roman 10" w:eastAsia="Times New Roman" w:hAnsi="Latin Modern Roman 10" w:cs="Calibri"/>
          <w:color w:val="1D2129"/>
          <w:sz w:val="20"/>
          <w:szCs w:val="20"/>
        </w:rPr>
        <w:t>immediately relieve her sufferings</w:t>
      </w:r>
      <w:r w:rsidR="008E286A" w:rsidRPr="00F33858">
        <w:rPr>
          <w:rFonts w:ascii="Latin Modern Roman 10" w:eastAsia="Times New Roman" w:hAnsi="Latin Modern Roman 10"/>
          <w:color w:val="1D2129"/>
          <w:sz w:val="20"/>
          <w:szCs w:val="20"/>
        </w:rPr>
        <w:t>. However, to accomplish this for people who have already died, we need to perform this operation for all possible people thus requiring enormous amounts of computations. Such computation could be performed by the future benevolent AI of Galactic scale</w:t>
      </w:r>
      <w:r w:rsidR="00F70D27" w:rsidRPr="00F33858">
        <w:rPr>
          <w:rFonts w:ascii="Latin Modern Roman 10" w:eastAsia="Times New Roman" w:hAnsi="Latin Modern Roman 10"/>
          <w:color w:val="1D2129"/>
          <w:sz w:val="20"/>
          <w:szCs w:val="20"/>
        </w:rPr>
        <w:t xml:space="preserve">. </w:t>
      </w:r>
      <w:r w:rsidR="008E286A" w:rsidRPr="00F33858">
        <w:rPr>
          <w:rFonts w:ascii="Latin Modern Roman 10" w:eastAsia="Times New Roman" w:hAnsi="Latin Modern Roman 10"/>
          <w:color w:val="1D2129"/>
          <w:sz w:val="20"/>
          <w:szCs w:val="20"/>
        </w:rPr>
        <w:t>Many such AIs could cooperate acausally by distributing parts of the work between them via</w:t>
      </w:r>
      <w:r w:rsidR="00F70D27" w:rsidRPr="00F33858">
        <w:rPr>
          <w:rFonts w:ascii="Latin Modern Roman 10" w:eastAsia="Times New Roman" w:hAnsi="Latin Modern Roman 10"/>
          <w:color w:val="1D2129"/>
          <w:sz w:val="20"/>
          <w:szCs w:val="20"/>
        </w:rPr>
        <w:t xml:space="preserve"> quantum</w:t>
      </w:r>
      <w:r w:rsidR="008E286A" w:rsidRPr="00F33858">
        <w:rPr>
          <w:rFonts w:ascii="Latin Modern Roman 10" w:eastAsia="Times New Roman" w:hAnsi="Latin Modern Roman 10"/>
          <w:color w:val="1D2129"/>
          <w:sz w:val="20"/>
          <w:szCs w:val="20"/>
        </w:rPr>
        <w:t xml:space="preserve"> randomness. To ensure their success, they need to outnumber all possible evil AIs by orders of magnitude, and thus they need to convert most of the available matter into </w:t>
      </w:r>
      <w:proofErr w:type="spellStart"/>
      <w:r w:rsidR="008E286A" w:rsidRPr="00F33858">
        <w:rPr>
          <w:rFonts w:ascii="Latin Modern Roman 10" w:eastAsia="Times New Roman" w:hAnsi="Latin Modern Roman 10"/>
          <w:color w:val="1D2129"/>
          <w:sz w:val="20"/>
          <w:szCs w:val="20"/>
        </w:rPr>
        <w:t>computronium</w:t>
      </w:r>
      <w:proofErr w:type="spellEnd"/>
      <w:r w:rsidR="008E286A" w:rsidRPr="00F33858">
        <w:rPr>
          <w:rFonts w:ascii="Latin Modern Roman 10" w:eastAsia="Times New Roman" w:hAnsi="Latin Modern Roman 10"/>
          <w:color w:val="1D2129"/>
          <w:sz w:val="20"/>
          <w:szCs w:val="20"/>
        </w:rPr>
        <w:t xml:space="preserve"> in all universes where they exist and cooperate acausally across the whole multiverse. Another option for curing past suffering is the use of wormhole time-travel to send a </w:t>
      </w:r>
      <w:proofErr w:type="spellStart"/>
      <w:r w:rsidR="008E286A" w:rsidRPr="00F33858">
        <w:rPr>
          <w:rFonts w:ascii="Latin Modern Roman 10" w:eastAsia="Times New Roman" w:hAnsi="Latin Modern Roman 10"/>
          <w:color w:val="1D2129"/>
          <w:sz w:val="20"/>
          <w:szCs w:val="20"/>
        </w:rPr>
        <w:t>nanobot</w:t>
      </w:r>
      <w:proofErr w:type="spellEnd"/>
      <w:r w:rsidR="008E286A" w:rsidRPr="00F33858">
        <w:rPr>
          <w:rFonts w:ascii="Latin Modern Roman 10" w:eastAsia="Times New Roman" w:hAnsi="Latin Modern Roman 10"/>
          <w:color w:val="1D2129"/>
          <w:sz w:val="20"/>
          <w:szCs w:val="20"/>
        </w:rPr>
        <w:t xml:space="preserve"> in the past which will, after a period of secret replication, collect the data about people and secretly upload them when their suffering becomes unbearable. </w:t>
      </w:r>
    </w:p>
    <w:p w14:paraId="2AD4FCA1" w14:textId="696F0B69" w:rsidR="00F33858" w:rsidRPr="005D4FD0" w:rsidRDefault="005D4FD0" w:rsidP="005D4FD0">
      <w:pPr>
        <w:pStyle w:val="NormalWeb"/>
        <w:tabs>
          <w:tab w:val="left" w:pos="4431"/>
        </w:tabs>
        <w:ind w:firstLine="360"/>
        <w:jc w:val="both"/>
        <w:rPr>
          <w:rFonts w:ascii="Latin Modern Roman 10" w:eastAsia=".SFNSText-Regular" w:hAnsi="Latin Modern Roman 10"/>
          <w:b/>
          <w:color w:val="1D2129"/>
          <w:sz w:val="20"/>
          <w:szCs w:val="20"/>
        </w:rPr>
      </w:pPr>
      <w:r w:rsidRPr="005D4FD0">
        <w:rPr>
          <w:rFonts w:ascii="Latin Modern Roman 10" w:eastAsia=".SFNSText-Regular" w:hAnsi="Latin Modern Roman 10"/>
          <w:b/>
          <w:color w:val="1D2129"/>
          <w:sz w:val="20"/>
          <w:szCs w:val="20"/>
        </w:rPr>
        <w:t xml:space="preserve">Keywords: </w:t>
      </w:r>
      <w:r w:rsidRPr="00326296">
        <w:rPr>
          <w:rFonts w:ascii="Latin Modern Roman 10" w:eastAsia=".SFNSText-Regular" w:hAnsi="Latin Modern Roman 10"/>
          <w:color w:val="1D2129"/>
          <w:sz w:val="20"/>
          <w:szCs w:val="20"/>
        </w:rPr>
        <w:t xml:space="preserve">s-risks, sufferings, indexical uncertainty, past, </w:t>
      </w:r>
      <w:r w:rsidR="00326296" w:rsidRPr="00326296">
        <w:rPr>
          <w:rFonts w:ascii="Latin Modern Roman 10" w:eastAsia=".SFNSText-Regular" w:hAnsi="Latin Modern Roman 10"/>
          <w:color w:val="1D2129"/>
          <w:sz w:val="20"/>
          <w:szCs w:val="20"/>
        </w:rPr>
        <w:t>pain, superintelligence</w:t>
      </w:r>
    </w:p>
    <w:p w14:paraId="77042212" w14:textId="097BAD51" w:rsidR="00873B37" w:rsidRPr="00F33858" w:rsidRDefault="00873B37" w:rsidP="00C55FE8">
      <w:pPr>
        <w:pStyle w:val="NormalWeb"/>
        <w:tabs>
          <w:tab w:val="left" w:pos="4431"/>
        </w:tabs>
        <w:ind w:firstLine="360"/>
        <w:jc w:val="both"/>
        <w:rPr>
          <w:rFonts w:ascii="Latin Modern Roman 10" w:eastAsia=".SFNSText-Regular" w:hAnsi="Latin Modern Roman 10"/>
          <w:b/>
          <w:color w:val="1D2129"/>
          <w:sz w:val="20"/>
          <w:szCs w:val="20"/>
        </w:rPr>
      </w:pPr>
      <w:r w:rsidRPr="00F33858">
        <w:rPr>
          <w:rFonts w:ascii="Latin Modern Roman 10" w:eastAsia=".SFNSText-Regular" w:hAnsi="Latin Modern Roman 10"/>
          <w:b/>
          <w:color w:val="1D2129"/>
          <w:sz w:val="20"/>
          <w:szCs w:val="20"/>
        </w:rPr>
        <w:t>Highlights</w:t>
      </w:r>
      <w:r w:rsidR="00C55FE8">
        <w:rPr>
          <w:rFonts w:ascii="Latin Modern Roman 10" w:eastAsia=".SFNSText-Regular" w:hAnsi="Latin Modern Roman 10"/>
          <w:b/>
          <w:color w:val="1D2129"/>
          <w:sz w:val="20"/>
          <w:szCs w:val="20"/>
        </w:rPr>
        <w:tab/>
      </w:r>
    </w:p>
    <w:p w14:paraId="15F27C72" w14:textId="663543F1" w:rsidR="00873B37" w:rsidRPr="00F33858" w:rsidRDefault="00873B37"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The existence of intense past sufferings a significant moral problem</w:t>
      </w:r>
      <w:r w:rsidR="000C0583" w:rsidRPr="00F33858">
        <w:rPr>
          <w:rFonts w:ascii="Latin Modern Roman 10" w:eastAsia=".SFNSText-Regular" w:hAnsi="Latin Modern Roman 10"/>
          <w:color w:val="1D2129"/>
          <w:sz w:val="20"/>
          <w:szCs w:val="20"/>
        </w:rPr>
        <w:t>.</w:t>
      </w:r>
    </w:p>
    <w:p w14:paraId="0C84E06E" w14:textId="3D4C4DF7" w:rsidR="00873B37" w:rsidRPr="00F33858" w:rsidRDefault="004C474F"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 xml:space="preserve">If we create many copies of the next observer-moment of a </w:t>
      </w:r>
      <w:r w:rsidR="00873B37" w:rsidRPr="00F33858">
        <w:rPr>
          <w:rFonts w:ascii="Latin Modern Roman 10" w:eastAsia=".SFNSText-Regular" w:hAnsi="Latin Modern Roman 10"/>
          <w:color w:val="1D2129"/>
          <w:sz w:val="20"/>
          <w:szCs w:val="20"/>
        </w:rPr>
        <w:t>person</w:t>
      </w:r>
      <w:r w:rsidRPr="00F33858">
        <w:rPr>
          <w:rFonts w:ascii="Latin Modern Roman 10" w:eastAsia=".SFNSText-Regular" w:hAnsi="Latin Modern Roman 10"/>
          <w:color w:val="1D2129"/>
          <w:sz w:val="20"/>
          <w:szCs w:val="20"/>
        </w:rPr>
        <w:t xml:space="preserve"> in which sufferings end</w:t>
      </w:r>
      <w:r w:rsidR="00873B37" w:rsidRPr="00F33858">
        <w:rPr>
          <w:rFonts w:ascii="Latin Modern Roman 10" w:eastAsia=".SFNSText-Regular" w:hAnsi="Latin Modern Roman 10"/>
          <w:color w:val="1D2129"/>
          <w:sz w:val="20"/>
          <w:szCs w:val="20"/>
        </w:rPr>
        <w:t>, it creates</w:t>
      </w:r>
      <w:r w:rsidR="00564B09" w:rsidRPr="00F33858">
        <w:rPr>
          <w:rFonts w:ascii="Latin Modern Roman 10" w:eastAsia=".SFNSText-Regular" w:hAnsi="Latin Modern Roman 10"/>
          <w:color w:val="1D2129"/>
          <w:sz w:val="20"/>
          <w:szCs w:val="20"/>
        </w:rPr>
        <w:t xml:space="preserve"> indexical uncertainty about her</w:t>
      </w:r>
      <w:r w:rsidRPr="00F33858">
        <w:rPr>
          <w:rFonts w:ascii="Latin Modern Roman 10" w:eastAsia=".SFNSText-Regular" w:hAnsi="Latin Modern Roman 10"/>
          <w:color w:val="1D2129"/>
          <w:sz w:val="20"/>
          <w:szCs w:val="20"/>
        </w:rPr>
        <w:t xml:space="preserve"> future</w:t>
      </w:r>
      <w:r w:rsidR="00873B37" w:rsidRPr="00F33858">
        <w:rPr>
          <w:rFonts w:ascii="Latin Modern Roman 10" w:eastAsia=".SFNSText-Regular" w:hAnsi="Latin Modern Roman 10"/>
          <w:color w:val="1D2129"/>
          <w:sz w:val="20"/>
          <w:szCs w:val="20"/>
        </w:rPr>
        <w:t xml:space="preserve"> location </w:t>
      </w:r>
      <w:r w:rsidRPr="00F33858">
        <w:rPr>
          <w:rFonts w:ascii="Latin Modern Roman 10" w:eastAsia=".SFNSText-Regular" w:hAnsi="Latin Modern Roman 10"/>
          <w:color w:val="1D2129"/>
          <w:sz w:val="20"/>
          <w:szCs w:val="20"/>
        </w:rPr>
        <w:t>and effectively save</w:t>
      </w:r>
      <w:r w:rsidR="00103E81" w:rsidRPr="00F33858">
        <w:rPr>
          <w:rFonts w:ascii="Latin Modern Roman 10" w:eastAsia=".SFNSText-Regular" w:hAnsi="Latin Modern Roman 10"/>
          <w:color w:val="1D2129"/>
          <w:sz w:val="20"/>
          <w:szCs w:val="20"/>
        </w:rPr>
        <w:t>s</w:t>
      </w:r>
      <w:r w:rsidRPr="00F33858">
        <w:rPr>
          <w:rFonts w:ascii="Latin Modern Roman 10" w:eastAsia=".SFNSText-Regular" w:hAnsi="Latin Modern Roman 10"/>
          <w:color w:val="1D2129"/>
          <w:sz w:val="20"/>
          <w:szCs w:val="20"/>
        </w:rPr>
        <w:t xml:space="preserve"> her from hell.</w:t>
      </w:r>
    </w:p>
    <w:p w14:paraId="2809279C" w14:textId="02421C82" w:rsidR="00873B37" w:rsidRPr="00F33858" w:rsidRDefault="00873B37"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To save any past person from sufferings</w:t>
      </w:r>
      <w:r w:rsidR="00564B09" w:rsidRPr="00F33858">
        <w:rPr>
          <w:rFonts w:ascii="Latin Modern Roman 10" w:eastAsia=".SFNSText-Regular" w:hAnsi="Latin Modern Roman 10"/>
          <w:color w:val="1D2129"/>
          <w:sz w:val="20"/>
          <w:szCs w:val="20"/>
        </w:rPr>
        <w:t>, a</w:t>
      </w:r>
      <w:r w:rsidRPr="00F33858">
        <w:rPr>
          <w:rFonts w:ascii="Latin Modern Roman 10" w:eastAsia=".SFNSText-Regular" w:hAnsi="Latin Modern Roman 10"/>
          <w:color w:val="1D2129"/>
          <w:sz w:val="20"/>
          <w:szCs w:val="20"/>
        </w:rPr>
        <w:t xml:space="preserve"> future benevolent AI needs to c</w:t>
      </w:r>
      <w:r w:rsidR="00564B09" w:rsidRPr="00F33858">
        <w:rPr>
          <w:rFonts w:ascii="Latin Modern Roman 10" w:eastAsia=".SFNSText-Regular" w:hAnsi="Latin Modern Roman 10"/>
          <w:color w:val="1D2129"/>
          <w:sz w:val="20"/>
          <w:szCs w:val="20"/>
        </w:rPr>
        <w:t xml:space="preserve">reate many </w:t>
      </w:r>
      <w:r w:rsidR="004C474F" w:rsidRPr="00F33858">
        <w:rPr>
          <w:rFonts w:ascii="Latin Modern Roman 10" w:eastAsia=".SFNSText-Regular" w:hAnsi="Latin Modern Roman 10"/>
          <w:color w:val="1D2129"/>
          <w:sz w:val="20"/>
          <w:szCs w:val="20"/>
        </w:rPr>
        <w:t>possible extensions</w:t>
      </w:r>
      <w:r w:rsidR="00564B09" w:rsidRPr="00F33858">
        <w:rPr>
          <w:rFonts w:ascii="Latin Modern Roman 10" w:eastAsia=".SFNSText-Regular" w:hAnsi="Latin Modern Roman 10"/>
          <w:color w:val="1D2129"/>
          <w:sz w:val="20"/>
          <w:szCs w:val="20"/>
        </w:rPr>
        <w:t xml:space="preserve"> of each of her</w:t>
      </w:r>
      <w:r w:rsidRPr="00F33858">
        <w:rPr>
          <w:rFonts w:ascii="Latin Modern Roman 10" w:eastAsia=".SFNSText-Regular" w:hAnsi="Latin Modern Roman 10"/>
          <w:color w:val="1D2129"/>
          <w:sz w:val="20"/>
          <w:szCs w:val="20"/>
        </w:rPr>
        <w:t xml:space="preserve"> observer-moments.</w:t>
      </w:r>
    </w:p>
    <w:p w14:paraId="67471F17" w14:textId="3357D30D" w:rsidR="00873B37" w:rsidRPr="00F33858" w:rsidRDefault="00873B37"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This requires multiverse-wide acausal cooperation between superintelligence</w:t>
      </w:r>
      <w:r w:rsidR="000C0583" w:rsidRPr="00F33858">
        <w:rPr>
          <w:rFonts w:ascii="Latin Modern Roman 10" w:eastAsia=".SFNSText-Regular" w:hAnsi="Latin Modern Roman 10"/>
          <w:color w:val="1D2129"/>
          <w:sz w:val="20"/>
          <w:szCs w:val="20"/>
        </w:rPr>
        <w:t>s</w:t>
      </w:r>
      <w:r w:rsidR="004C474F" w:rsidRPr="00F33858">
        <w:rPr>
          <w:rFonts w:ascii="Latin Modern Roman 10" w:eastAsia=".SFNSText-Regular" w:hAnsi="Latin Modern Roman 10"/>
          <w:color w:val="1D2129"/>
          <w:sz w:val="20"/>
          <w:szCs w:val="20"/>
        </w:rPr>
        <w:t xml:space="preserve"> to perform </w:t>
      </w:r>
      <w:r w:rsidR="00103E81" w:rsidRPr="00F33858">
        <w:rPr>
          <w:rFonts w:ascii="Latin Modern Roman 10" w:eastAsia=".SFNSText-Regular" w:hAnsi="Latin Modern Roman 10"/>
          <w:color w:val="1D2129"/>
          <w:sz w:val="20"/>
          <w:szCs w:val="20"/>
        </w:rPr>
        <w:t xml:space="preserve">an </w:t>
      </w:r>
      <w:r w:rsidR="004C474F" w:rsidRPr="00F33858">
        <w:rPr>
          <w:rFonts w:ascii="Latin Modern Roman 10" w:eastAsia=".SFNSText-Regular" w:hAnsi="Latin Modern Roman 10"/>
          <w:color w:val="1D2129"/>
          <w:sz w:val="20"/>
          <w:szCs w:val="20"/>
        </w:rPr>
        <w:t>enormous amount of computations</w:t>
      </w:r>
      <w:r w:rsidRPr="00F33858">
        <w:rPr>
          <w:rFonts w:ascii="Latin Modern Roman 10" w:eastAsia=".SFNSText-Regular" w:hAnsi="Latin Modern Roman 10"/>
          <w:color w:val="1D2129"/>
          <w:sz w:val="20"/>
          <w:szCs w:val="20"/>
        </w:rPr>
        <w:t>.</w:t>
      </w:r>
    </w:p>
    <w:p w14:paraId="2633F260" w14:textId="79167ACE" w:rsidR="000B1660" w:rsidRPr="00F33858" w:rsidRDefault="000B47AB"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Curing past suffering and resurrection of all the dead is basically the same procedure</w:t>
      </w:r>
      <w:r w:rsidR="00D1186E" w:rsidRPr="00F33858">
        <w:rPr>
          <w:rFonts w:ascii="Latin Modern Roman 10" w:eastAsia=".SFNSText-Regular" w:hAnsi="Latin Modern Roman 10"/>
          <w:color w:val="1D2129"/>
          <w:sz w:val="20"/>
          <w:szCs w:val="20"/>
        </w:rPr>
        <w:t>.</w:t>
      </w:r>
    </w:p>
    <w:p w14:paraId="53C2860A" w14:textId="05D17B05" w:rsidR="00F33858" w:rsidRDefault="00873B37" w:rsidP="000C0583">
      <w:pPr>
        <w:pStyle w:val="NormalWeb"/>
        <w:numPr>
          <w:ilvl w:val="0"/>
          <w:numId w:val="4"/>
        </w:numPr>
        <w:jc w:val="both"/>
        <w:rPr>
          <w:rFonts w:ascii="Latin Modern Roman 10" w:eastAsia=".SFNSText-Regular" w:hAnsi="Latin Modern Roman 10"/>
          <w:color w:val="1D2129"/>
          <w:sz w:val="20"/>
          <w:szCs w:val="20"/>
        </w:rPr>
      </w:pPr>
      <w:r w:rsidRPr="00F33858">
        <w:rPr>
          <w:rFonts w:ascii="Latin Modern Roman 10" w:eastAsia=".SFNSText-Regular" w:hAnsi="Latin Modern Roman 10"/>
          <w:color w:val="1D2129"/>
          <w:sz w:val="20"/>
          <w:szCs w:val="20"/>
        </w:rPr>
        <w:t xml:space="preserve">An alternative way of curing past sufferings is to send a nanorobot into the past via </w:t>
      </w:r>
      <w:r w:rsidR="000C0583" w:rsidRPr="00F33858">
        <w:rPr>
          <w:rFonts w:ascii="Latin Modern Roman 10" w:eastAsia=".SFNSText-Regular" w:hAnsi="Latin Modern Roman 10"/>
          <w:color w:val="1D2129"/>
          <w:sz w:val="20"/>
          <w:szCs w:val="20"/>
        </w:rPr>
        <w:t xml:space="preserve">a </w:t>
      </w:r>
      <w:r w:rsidRPr="00F33858">
        <w:rPr>
          <w:rFonts w:ascii="Latin Modern Roman 10" w:eastAsia=".SFNSText-Regular" w:hAnsi="Latin Modern Roman 10"/>
          <w:color w:val="1D2129"/>
          <w:sz w:val="20"/>
          <w:szCs w:val="20"/>
        </w:rPr>
        <w:t>wormhole</w:t>
      </w:r>
      <w:r w:rsidR="00876FEC" w:rsidRPr="00F33858">
        <w:rPr>
          <w:rFonts w:ascii="Latin Modern Roman 10" w:eastAsia=".SFNSText-Regular" w:hAnsi="Latin Modern Roman 10"/>
          <w:color w:val="1D2129"/>
          <w:sz w:val="20"/>
          <w:szCs w:val="20"/>
        </w:rPr>
        <w:t xml:space="preserve"> – or travelling between </w:t>
      </w:r>
      <w:proofErr w:type="spellStart"/>
      <w:r w:rsidR="00876FEC" w:rsidRPr="00F33858">
        <w:rPr>
          <w:rFonts w:ascii="Latin Modern Roman 10" w:eastAsia=".SFNSText-Regular" w:hAnsi="Latin Modern Roman 10"/>
          <w:color w:val="1D2129"/>
          <w:sz w:val="20"/>
          <w:szCs w:val="20"/>
        </w:rPr>
        <w:t>everettian</w:t>
      </w:r>
      <w:proofErr w:type="spellEnd"/>
      <w:r w:rsidR="00876FEC" w:rsidRPr="00F33858">
        <w:rPr>
          <w:rFonts w:ascii="Latin Modern Roman 10" w:eastAsia=".SFNSText-Regular" w:hAnsi="Latin Modern Roman 10"/>
          <w:color w:val="1D2129"/>
          <w:sz w:val="20"/>
          <w:szCs w:val="20"/>
        </w:rPr>
        <w:t xml:space="preserve"> branches</w:t>
      </w:r>
      <w:r w:rsidR="00F33858">
        <w:rPr>
          <w:rFonts w:ascii="Latin Modern Roman 10" w:eastAsia=".SFNSText-Regular" w:hAnsi="Latin Modern Roman 10"/>
          <w:color w:val="1D2129"/>
          <w:sz w:val="20"/>
          <w:szCs w:val="20"/>
        </w:rPr>
        <w:t>.</w:t>
      </w:r>
    </w:p>
    <w:p w14:paraId="29FAED38" w14:textId="214C43CB" w:rsidR="00873B37" w:rsidRPr="00F33858" w:rsidRDefault="00873B37" w:rsidP="00F33858">
      <w:pPr>
        <w:pStyle w:val="NormalWeb"/>
        <w:ind w:left="720"/>
        <w:jc w:val="both"/>
        <w:rPr>
          <w:rFonts w:ascii="Latin Modern Roman 10" w:eastAsia=".SFNSText-Regular" w:hAnsi="Latin Modern Roman 10"/>
          <w:color w:val="1D2129"/>
          <w:sz w:val="20"/>
          <w:szCs w:val="20"/>
        </w:rPr>
      </w:pPr>
    </w:p>
    <w:p w14:paraId="47EC6A9B" w14:textId="77777777" w:rsidR="00F33858" w:rsidRPr="00F33858" w:rsidRDefault="00F33858" w:rsidP="00F33858">
      <w:pPr>
        <w:pStyle w:val="NormalWeb"/>
        <w:jc w:val="both"/>
        <w:rPr>
          <w:rFonts w:ascii="Latin Modern Roman 10" w:eastAsia=".SFNSText-Regular" w:hAnsi="Latin Modern Roman 10"/>
          <w:color w:val="1D2129"/>
          <w:sz w:val="20"/>
          <w:szCs w:val="20"/>
        </w:rPr>
      </w:pPr>
    </w:p>
    <w:p w14:paraId="0BC49596" w14:textId="77777777" w:rsidR="00F539D4" w:rsidRDefault="00A4145F">
      <w:pPr>
        <w:pStyle w:val="TOC1"/>
        <w:tabs>
          <w:tab w:val="right" w:leader="dot" w:pos="9679"/>
        </w:tabs>
        <w:rPr>
          <w:rFonts w:eastAsiaTheme="minorEastAsia"/>
          <w:b w:val="0"/>
          <w:bCs w:val="0"/>
          <w:caps w:val="0"/>
          <w:noProof/>
          <w:sz w:val="24"/>
          <w:szCs w:val="24"/>
        </w:rPr>
      </w:pPr>
      <w:r>
        <w:rPr>
          <w:rFonts w:ascii="Latin Modern Roman 10" w:eastAsia=".SFNSText-Regular" w:hAnsi="Latin Modern Roman 10"/>
          <w:color w:val="1D2129"/>
        </w:rPr>
        <w:fldChar w:fldCharType="begin"/>
      </w:r>
      <w:r>
        <w:rPr>
          <w:rFonts w:ascii="Latin Modern Roman 10" w:eastAsia=".SFNSText-Regular" w:hAnsi="Latin Modern Roman 10"/>
          <w:color w:val="1D2129"/>
        </w:rPr>
        <w:instrText xml:space="preserve"> TOC \o "1-3" \h \z </w:instrText>
      </w:r>
      <w:r>
        <w:rPr>
          <w:rFonts w:ascii="Latin Modern Roman 10" w:eastAsia=".SFNSText-Regular" w:hAnsi="Latin Modern Roman 10"/>
          <w:color w:val="1D2129"/>
        </w:rPr>
        <w:fldChar w:fldCharType="separate"/>
      </w:r>
      <w:hyperlink w:anchor="_Toc58952561" w:history="1">
        <w:r w:rsidR="00F539D4" w:rsidRPr="002C2755">
          <w:rPr>
            <w:rStyle w:val="Hyperlink"/>
            <w:rFonts w:ascii="Latin Modern Roman 10" w:eastAsia=".SFNSText-Regular" w:hAnsi="Latin Modern Roman 10"/>
            <w:noProof/>
          </w:rPr>
          <w:t>1. Introduction</w:t>
        </w:r>
        <w:r w:rsidR="00F539D4">
          <w:rPr>
            <w:noProof/>
            <w:webHidden/>
          </w:rPr>
          <w:tab/>
        </w:r>
        <w:r w:rsidR="00F539D4">
          <w:rPr>
            <w:noProof/>
            <w:webHidden/>
          </w:rPr>
          <w:fldChar w:fldCharType="begin"/>
        </w:r>
        <w:r w:rsidR="00F539D4">
          <w:rPr>
            <w:noProof/>
            <w:webHidden/>
          </w:rPr>
          <w:instrText xml:space="preserve"> PAGEREF _Toc58952561 \h </w:instrText>
        </w:r>
        <w:r w:rsidR="00F539D4">
          <w:rPr>
            <w:noProof/>
            <w:webHidden/>
          </w:rPr>
        </w:r>
        <w:r w:rsidR="00F539D4">
          <w:rPr>
            <w:noProof/>
            <w:webHidden/>
          </w:rPr>
          <w:fldChar w:fldCharType="separate"/>
        </w:r>
        <w:r w:rsidR="00F539D4">
          <w:rPr>
            <w:noProof/>
            <w:webHidden/>
          </w:rPr>
          <w:t>3</w:t>
        </w:r>
        <w:r w:rsidR="00F539D4">
          <w:rPr>
            <w:noProof/>
            <w:webHidden/>
          </w:rPr>
          <w:fldChar w:fldCharType="end"/>
        </w:r>
      </w:hyperlink>
    </w:p>
    <w:p w14:paraId="0FAB6227" w14:textId="77777777" w:rsidR="00F539D4" w:rsidRDefault="00F539D4">
      <w:pPr>
        <w:pStyle w:val="TOC1"/>
        <w:tabs>
          <w:tab w:val="right" w:leader="dot" w:pos="9679"/>
        </w:tabs>
        <w:rPr>
          <w:rFonts w:eastAsiaTheme="minorEastAsia"/>
          <w:b w:val="0"/>
          <w:bCs w:val="0"/>
          <w:caps w:val="0"/>
          <w:noProof/>
          <w:sz w:val="24"/>
          <w:szCs w:val="24"/>
        </w:rPr>
      </w:pPr>
      <w:hyperlink w:anchor="_Toc58952562" w:history="1">
        <w:r w:rsidRPr="002C2755">
          <w:rPr>
            <w:rStyle w:val="Hyperlink"/>
            <w:rFonts w:ascii="Latin Modern Roman 10" w:hAnsi="Latin Modern Roman 10"/>
            <w:noProof/>
          </w:rPr>
          <w:t>2. Basic algorithm to save a mind from hell</w:t>
        </w:r>
        <w:r>
          <w:rPr>
            <w:noProof/>
            <w:webHidden/>
          </w:rPr>
          <w:tab/>
        </w:r>
        <w:r>
          <w:rPr>
            <w:noProof/>
            <w:webHidden/>
          </w:rPr>
          <w:fldChar w:fldCharType="begin"/>
        </w:r>
        <w:r>
          <w:rPr>
            <w:noProof/>
            <w:webHidden/>
          </w:rPr>
          <w:instrText xml:space="preserve"> PAGEREF _Toc58952562 \h </w:instrText>
        </w:r>
        <w:r>
          <w:rPr>
            <w:noProof/>
            <w:webHidden/>
          </w:rPr>
        </w:r>
        <w:r>
          <w:rPr>
            <w:noProof/>
            <w:webHidden/>
          </w:rPr>
          <w:fldChar w:fldCharType="separate"/>
        </w:r>
        <w:r>
          <w:rPr>
            <w:noProof/>
            <w:webHidden/>
          </w:rPr>
          <w:t>3</w:t>
        </w:r>
        <w:r>
          <w:rPr>
            <w:noProof/>
            <w:webHidden/>
          </w:rPr>
          <w:fldChar w:fldCharType="end"/>
        </w:r>
      </w:hyperlink>
    </w:p>
    <w:p w14:paraId="3CE130A9" w14:textId="77777777" w:rsidR="00F539D4" w:rsidRDefault="00F539D4">
      <w:pPr>
        <w:pStyle w:val="TOC2"/>
        <w:tabs>
          <w:tab w:val="right" w:leader="dot" w:pos="9679"/>
        </w:tabs>
        <w:rPr>
          <w:rFonts w:eastAsiaTheme="minorEastAsia"/>
          <w:smallCaps w:val="0"/>
          <w:noProof/>
          <w:sz w:val="24"/>
          <w:szCs w:val="24"/>
        </w:rPr>
      </w:pPr>
      <w:hyperlink w:anchor="_Toc58952563" w:history="1">
        <w:r w:rsidRPr="002C2755">
          <w:rPr>
            <w:rStyle w:val="Hyperlink"/>
            <w:noProof/>
          </w:rPr>
          <w:t>2.1. The problem of s-risks</w:t>
        </w:r>
        <w:r>
          <w:rPr>
            <w:noProof/>
            <w:webHidden/>
          </w:rPr>
          <w:tab/>
        </w:r>
        <w:r>
          <w:rPr>
            <w:noProof/>
            <w:webHidden/>
          </w:rPr>
          <w:fldChar w:fldCharType="begin"/>
        </w:r>
        <w:r>
          <w:rPr>
            <w:noProof/>
            <w:webHidden/>
          </w:rPr>
          <w:instrText xml:space="preserve"> PAGEREF _Toc58952563 \h </w:instrText>
        </w:r>
        <w:r>
          <w:rPr>
            <w:noProof/>
            <w:webHidden/>
          </w:rPr>
        </w:r>
        <w:r>
          <w:rPr>
            <w:noProof/>
            <w:webHidden/>
          </w:rPr>
          <w:fldChar w:fldCharType="separate"/>
        </w:r>
        <w:r>
          <w:rPr>
            <w:noProof/>
            <w:webHidden/>
          </w:rPr>
          <w:t>3</w:t>
        </w:r>
        <w:r>
          <w:rPr>
            <w:noProof/>
            <w:webHidden/>
          </w:rPr>
          <w:fldChar w:fldCharType="end"/>
        </w:r>
      </w:hyperlink>
    </w:p>
    <w:p w14:paraId="2614899B" w14:textId="77777777" w:rsidR="00F539D4" w:rsidRDefault="00F539D4">
      <w:pPr>
        <w:pStyle w:val="TOC2"/>
        <w:tabs>
          <w:tab w:val="right" w:leader="dot" w:pos="9679"/>
        </w:tabs>
        <w:rPr>
          <w:rFonts w:eastAsiaTheme="minorEastAsia"/>
          <w:smallCaps w:val="0"/>
          <w:noProof/>
          <w:sz w:val="24"/>
          <w:szCs w:val="24"/>
        </w:rPr>
      </w:pPr>
      <w:hyperlink w:anchor="_Toc58952564" w:history="1">
        <w:r w:rsidRPr="002C2755">
          <w:rPr>
            <w:rStyle w:val="Hyperlink"/>
            <w:noProof/>
          </w:rPr>
          <w:t>2.2. The nature of indexical uncertainty</w:t>
        </w:r>
        <w:r>
          <w:rPr>
            <w:noProof/>
            <w:webHidden/>
          </w:rPr>
          <w:tab/>
        </w:r>
        <w:r>
          <w:rPr>
            <w:noProof/>
            <w:webHidden/>
          </w:rPr>
          <w:fldChar w:fldCharType="begin"/>
        </w:r>
        <w:r>
          <w:rPr>
            <w:noProof/>
            <w:webHidden/>
          </w:rPr>
          <w:instrText xml:space="preserve"> PAGEREF _Toc58952564 \h </w:instrText>
        </w:r>
        <w:r>
          <w:rPr>
            <w:noProof/>
            <w:webHidden/>
          </w:rPr>
        </w:r>
        <w:r>
          <w:rPr>
            <w:noProof/>
            <w:webHidden/>
          </w:rPr>
          <w:fldChar w:fldCharType="separate"/>
        </w:r>
        <w:r>
          <w:rPr>
            <w:noProof/>
            <w:webHidden/>
          </w:rPr>
          <w:t>4</w:t>
        </w:r>
        <w:r>
          <w:rPr>
            <w:noProof/>
            <w:webHidden/>
          </w:rPr>
          <w:fldChar w:fldCharType="end"/>
        </w:r>
      </w:hyperlink>
    </w:p>
    <w:p w14:paraId="7CEFBA59" w14:textId="77777777" w:rsidR="00F539D4" w:rsidRDefault="00F539D4">
      <w:pPr>
        <w:pStyle w:val="TOC2"/>
        <w:tabs>
          <w:tab w:val="right" w:leader="dot" w:pos="9679"/>
        </w:tabs>
        <w:rPr>
          <w:rFonts w:eastAsiaTheme="minorEastAsia"/>
          <w:smallCaps w:val="0"/>
          <w:noProof/>
          <w:sz w:val="24"/>
          <w:szCs w:val="24"/>
        </w:rPr>
      </w:pPr>
      <w:hyperlink w:anchor="_Toc58952565" w:history="1">
        <w:r w:rsidRPr="002C2755">
          <w:rPr>
            <w:rStyle w:val="Hyperlink"/>
            <w:noProof/>
          </w:rPr>
          <w:t>2.3. The basic algorithm of saving minds from “hell”</w:t>
        </w:r>
        <w:r>
          <w:rPr>
            <w:noProof/>
            <w:webHidden/>
          </w:rPr>
          <w:tab/>
        </w:r>
        <w:r>
          <w:rPr>
            <w:noProof/>
            <w:webHidden/>
          </w:rPr>
          <w:fldChar w:fldCharType="begin"/>
        </w:r>
        <w:r>
          <w:rPr>
            <w:noProof/>
            <w:webHidden/>
          </w:rPr>
          <w:instrText xml:space="preserve"> PAGEREF _Toc58952565 \h </w:instrText>
        </w:r>
        <w:r>
          <w:rPr>
            <w:noProof/>
            <w:webHidden/>
          </w:rPr>
        </w:r>
        <w:r>
          <w:rPr>
            <w:noProof/>
            <w:webHidden/>
          </w:rPr>
          <w:fldChar w:fldCharType="separate"/>
        </w:r>
        <w:r>
          <w:rPr>
            <w:noProof/>
            <w:webHidden/>
          </w:rPr>
          <w:t>5</w:t>
        </w:r>
        <w:r>
          <w:rPr>
            <w:noProof/>
            <w:webHidden/>
          </w:rPr>
          <w:fldChar w:fldCharType="end"/>
        </w:r>
      </w:hyperlink>
    </w:p>
    <w:p w14:paraId="13CCEDA2" w14:textId="77777777" w:rsidR="00F539D4" w:rsidRDefault="00F539D4">
      <w:pPr>
        <w:pStyle w:val="TOC2"/>
        <w:tabs>
          <w:tab w:val="right" w:leader="dot" w:pos="9679"/>
        </w:tabs>
        <w:rPr>
          <w:rFonts w:eastAsiaTheme="minorEastAsia"/>
          <w:smallCaps w:val="0"/>
          <w:noProof/>
          <w:sz w:val="24"/>
          <w:szCs w:val="24"/>
        </w:rPr>
      </w:pPr>
      <w:hyperlink w:anchor="_Toc58952566" w:history="1">
        <w:r w:rsidRPr="002C2755">
          <w:rPr>
            <w:rStyle w:val="Hyperlink"/>
            <w:noProof/>
          </w:rPr>
          <w:t>2.4. Utilitarian analysis of the trick</w:t>
        </w:r>
        <w:r>
          <w:rPr>
            <w:noProof/>
            <w:webHidden/>
          </w:rPr>
          <w:tab/>
        </w:r>
        <w:r>
          <w:rPr>
            <w:noProof/>
            <w:webHidden/>
          </w:rPr>
          <w:fldChar w:fldCharType="begin"/>
        </w:r>
        <w:r>
          <w:rPr>
            <w:noProof/>
            <w:webHidden/>
          </w:rPr>
          <w:instrText xml:space="preserve"> PAGEREF _Toc58952566 \h </w:instrText>
        </w:r>
        <w:r>
          <w:rPr>
            <w:noProof/>
            <w:webHidden/>
          </w:rPr>
        </w:r>
        <w:r>
          <w:rPr>
            <w:noProof/>
            <w:webHidden/>
          </w:rPr>
          <w:fldChar w:fldCharType="separate"/>
        </w:r>
        <w:r>
          <w:rPr>
            <w:noProof/>
            <w:webHidden/>
          </w:rPr>
          <w:t>6</w:t>
        </w:r>
        <w:r>
          <w:rPr>
            <w:noProof/>
            <w:webHidden/>
          </w:rPr>
          <w:fldChar w:fldCharType="end"/>
        </w:r>
      </w:hyperlink>
    </w:p>
    <w:p w14:paraId="37C518B9" w14:textId="77777777" w:rsidR="00F539D4" w:rsidRDefault="00F539D4">
      <w:pPr>
        <w:pStyle w:val="TOC1"/>
        <w:tabs>
          <w:tab w:val="right" w:leader="dot" w:pos="9679"/>
        </w:tabs>
        <w:rPr>
          <w:rFonts w:eastAsiaTheme="minorEastAsia"/>
          <w:b w:val="0"/>
          <w:bCs w:val="0"/>
          <w:caps w:val="0"/>
          <w:noProof/>
          <w:sz w:val="24"/>
          <w:szCs w:val="24"/>
        </w:rPr>
      </w:pPr>
      <w:hyperlink w:anchor="_Toc58952567" w:history="1">
        <w:r w:rsidRPr="002C2755">
          <w:rPr>
            <w:rStyle w:val="Hyperlink"/>
            <w:rFonts w:ascii="Latin Modern Roman 10" w:hAnsi="Latin Modern Roman 10"/>
            <w:noProof/>
          </w:rPr>
          <w:t>3. Assumptions, limitations and objections</w:t>
        </w:r>
        <w:r>
          <w:rPr>
            <w:noProof/>
            <w:webHidden/>
          </w:rPr>
          <w:tab/>
        </w:r>
        <w:r>
          <w:rPr>
            <w:noProof/>
            <w:webHidden/>
          </w:rPr>
          <w:fldChar w:fldCharType="begin"/>
        </w:r>
        <w:r>
          <w:rPr>
            <w:noProof/>
            <w:webHidden/>
          </w:rPr>
          <w:instrText xml:space="preserve"> PAGEREF _Toc58952567 \h </w:instrText>
        </w:r>
        <w:r>
          <w:rPr>
            <w:noProof/>
            <w:webHidden/>
          </w:rPr>
        </w:r>
        <w:r>
          <w:rPr>
            <w:noProof/>
            <w:webHidden/>
          </w:rPr>
          <w:fldChar w:fldCharType="separate"/>
        </w:r>
        <w:r>
          <w:rPr>
            <w:noProof/>
            <w:webHidden/>
          </w:rPr>
          <w:t>6</w:t>
        </w:r>
        <w:r>
          <w:rPr>
            <w:noProof/>
            <w:webHidden/>
          </w:rPr>
          <w:fldChar w:fldCharType="end"/>
        </w:r>
      </w:hyperlink>
    </w:p>
    <w:p w14:paraId="1F5245E1" w14:textId="77777777" w:rsidR="00F539D4" w:rsidRDefault="00F539D4">
      <w:pPr>
        <w:pStyle w:val="TOC2"/>
        <w:tabs>
          <w:tab w:val="right" w:leader="dot" w:pos="9679"/>
        </w:tabs>
        <w:rPr>
          <w:rFonts w:eastAsiaTheme="minorEastAsia"/>
          <w:smallCaps w:val="0"/>
          <w:noProof/>
          <w:sz w:val="24"/>
          <w:szCs w:val="24"/>
        </w:rPr>
      </w:pPr>
      <w:hyperlink w:anchor="_Toc58952568" w:history="1">
        <w:r w:rsidRPr="002C2755">
          <w:rPr>
            <w:rStyle w:val="Hyperlink"/>
            <w:noProof/>
          </w:rPr>
          <w:t>3.1. Modal realism: everything possible exists</w:t>
        </w:r>
        <w:r>
          <w:rPr>
            <w:noProof/>
            <w:webHidden/>
          </w:rPr>
          <w:tab/>
        </w:r>
        <w:r>
          <w:rPr>
            <w:noProof/>
            <w:webHidden/>
          </w:rPr>
          <w:fldChar w:fldCharType="begin"/>
        </w:r>
        <w:r>
          <w:rPr>
            <w:noProof/>
            <w:webHidden/>
          </w:rPr>
          <w:instrText xml:space="preserve"> PAGEREF _Toc58952568 \h </w:instrText>
        </w:r>
        <w:r>
          <w:rPr>
            <w:noProof/>
            <w:webHidden/>
          </w:rPr>
        </w:r>
        <w:r>
          <w:rPr>
            <w:noProof/>
            <w:webHidden/>
          </w:rPr>
          <w:fldChar w:fldCharType="separate"/>
        </w:r>
        <w:r>
          <w:rPr>
            <w:noProof/>
            <w:webHidden/>
          </w:rPr>
          <w:t>6</w:t>
        </w:r>
        <w:r>
          <w:rPr>
            <w:noProof/>
            <w:webHidden/>
          </w:rPr>
          <w:fldChar w:fldCharType="end"/>
        </w:r>
      </w:hyperlink>
    </w:p>
    <w:p w14:paraId="324F85F5" w14:textId="77777777" w:rsidR="00F539D4" w:rsidRDefault="00F539D4">
      <w:pPr>
        <w:pStyle w:val="TOC2"/>
        <w:tabs>
          <w:tab w:val="right" w:leader="dot" w:pos="9679"/>
        </w:tabs>
        <w:rPr>
          <w:rFonts w:eastAsiaTheme="minorEastAsia"/>
          <w:smallCaps w:val="0"/>
          <w:noProof/>
          <w:sz w:val="24"/>
          <w:szCs w:val="24"/>
        </w:rPr>
      </w:pPr>
      <w:hyperlink w:anchor="_Toc58952569" w:history="1">
        <w:r w:rsidRPr="002C2755">
          <w:rPr>
            <w:rStyle w:val="Hyperlink"/>
            <w:noProof/>
          </w:rPr>
          <w:t>3.2. Superintelligence is possible, and there are only two relevant types: Evil AIs and Benevolent AIs</w:t>
        </w:r>
        <w:r>
          <w:rPr>
            <w:noProof/>
            <w:webHidden/>
          </w:rPr>
          <w:tab/>
        </w:r>
        <w:r>
          <w:rPr>
            <w:noProof/>
            <w:webHidden/>
          </w:rPr>
          <w:fldChar w:fldCharType="begin"/>
        </w:r>
        <w:r>
          <w:rPr>
            <w:noProof/>
            <w:webHidden/>
          </w:rPr>
          <w:instrText xml:space="preserve"> PAGEREF _Toc58952569 \h </w:instrText>
        </w:r>
        <w:r>
          <w:rPr>
            <w:noProof/>
            <w:webHidden/>
          </w:rPr>
        </w:r>
        <w:r>
          <w:rPr>
            <w:noProof/>
            <w:webHidden/>
          </w:rPr>
          <w:fldChar w:fldCharType="separate"/>
        </w:r>
        <w:r>
          <w:rPr>
            <w:noProof/>
            <w:webHidden/>
          </w:rPr>
          <w:t>7</w:t>
        </w:r>
        <w:r>
          <w:rPr>
            <w:noProof/>
            <w:webHidden/>
          </w:rPr>
          <w:fldChar w:fldCharType="end"/>
        </w:r>
      </w:hyperlink>
    </w:p>
    <w:p w14:paraId="2FD2CAD7" w14:textId="77777777" w:rsidR="00F539D4" w:rsidRDefault="00F539D4">
      <w:pPr>
        <w:pStyle w:val="TOC2"/>
        <w:tabs>
          <w:tab w:val="right" w:leader="dot" w:pos="9679"/>
        </w:tabs>
        <w:rPr>
          <w:rFonts w:eastAsiaTheme="minorEastAsia"/>
          <w:smallCaps w:val="0"/>
          <w:noProof/>
          <w:sz w:val="24"/>
          <w:szCs w:val="24"/>
        </w:rPr>
      </w:pPr>
      <w:hyperlink w:anchor="_Toc58952570" w:history="1">
        <w:r w:rsidRPr="002C2755">
          <w:rPr>
            <w:rStyle w:val="Hyperlink"/>
            <w:noProof/>
          </w:rPr>
          <w:t>3.3. Evil superintelligences are very rare and everybody knows this</w:t>
        </w:r>
        <w:r>
          <w:rPr>
            <w:noProof/>
            <w:webHidden/>
          </w:rPr>
          <w:tab/>
        </w:r>
        <w:r>
          <w:rPr>
            <w:noProof/>
            <w:webHidden/>
          </w:rPr>
          <w:fldChar w:fldCharType="begin"/>
        </w:r>
        <w:r>
          <w:rPr>
            <w:noProof/>
            <w:webHidden/>
          </w:rPr>
          <w:instrText xml:space="preserve"> PAGEREF _Toc58952570 \h </w:instrText>
        </w:r>
        <w:r>
          <w:rPr>
            <w:noProof/>
            <w:webHidden/>
          </w:rPr>
        </w:r>
        <w:r>
          <w:rPr>
            <w:noProof/>
            <w:webHidden/>
          </w:rPr>
          <w:fldChar w:fldCharType="separate"/>
        </w:r>
        <w:r>
          <w:rPr>
            <w:noProof/>
            <w:webHidden/>
          </w:rPr>
          <w:t>7</w:t>
        </w:r>
        <w:r>
          <w:rPr>
            <w:noProof/>
            <w:webHidden/>
          </w:rPr>
          <w:fldChar w:fldCharType="end"/>
        </w:r>
      </w:hyperlink>
    </w:p>
    <w:p w14:paraId="44BC74D8" w14:textId="77777777" w:rsidR="00F539D4" w:rsidRDefault="00F539D4">
      <w:pPr>
        <w:pStyle w:val="TOC2"/>
        <w:tabs>
          <w:tab w:val="right" w:leader="dot" w:pos="9679"/>
        </w:tabs>
        <w:rPr>
          <w:rFonts w:eastAsiaTheme="minorEastAsia"/>
          <w:smallCaps w:val="0"/>
          <w:noProof/>
          <w:sz w:val="24"/>
          <w:szCs w:val="24"/>
        </w:rPr>
      </w:pPr>
      <w:hyperlink w:anchor="_Toc58952571" w:history="1">
        <w:r w:rsidRPr="002C2755">
          <w:rPr>
            <w:rStyle w:val="Hyperlink"/>
            <w:noProof/>
          </w:rPr>
          <w:t>3.4. Copy-friendly identity theory</w:t>
        </w:r>
        <w:r>
          <w:rPr>
            <w:noProof/>
            <w:webHidden/>
          </w:rPr>
          <w:tab/>
        </w:r>
        <w:r>
          <w:rPr>
            <w:noProof/>
            <w:webHidden/>
          </w:rPr>
          <w:fldChar w:fldCharType="begin"/>
        </w:r>
        <w:r>
          <w:rPr>
            <w:noProof/>
            <w:webHidden/>
          </w:rPr>
          <w:instrText xml:space="preserve"> PAGEREF _Toc58952571 \h </w:instrText>
        </w:r>
        <w:r>
          <w:rPr>
            <w:noProof/>
            <w:webHidden/>
          </w:rPr>
        </w:r>
        <w:r>
          <w:rPr>
            <w:noProof/>
            <w:webHidden/>
          </w:rPr>
          <w:fldChar w:fldCharType="separate"/>
        </w:r>
        <w:r>
          <w:rPr>
            <w:noProof/>
            <w:webHidden/>
          </w:rPr>
          <w:t>8</w:t>
        </w:r>
        <w:r>
          <w:rPr>
            <w:noProof/>
            <w:webHidden/>
          </w:rPr>
          <w:fldChar w:fldCharType="end"/>
        </w:r>
      </w:hyperlink>
    </w:p>
    <w:p w14:paraId="0CDB5B0A" w14:textId="77777777" w:rsidR="00F539D4" w:rsidRDefault="00F539D4">
      <w:pPr>
        <w:pStyle w:val="TOC2"/>
        <w:tabs>
          <w:tab w:val="right" w:leader="dot" w:pos="9679"/>
        </w:tabs>
        <w:rPr>
          <w:rFonts w:eastAsiaTheme="minorEastAsia"/>
          <w:smallCaps w:val="0"/>
          <w:noProof/>
          <w:sz w:val="24"/>
          <w:szCs w:val="24"/>
        </w:rPr>
      </w:pPr>
      <w:hyperlink w:anchor="_Toc58952572" w:history="1">
        <w:r w:rsidRPr="002C2755">
          <w:rPr>
            <w:rStyle w:val="Hyperlink"/>
            <w:noProof/>
          </w:rPr>
          <w:t>3.5. The measure of existence depends only on the number of copies</w:t>
        </w:r>
        <w:r>
          <w:rPr>
            <w:noProof/>
            <w:webHidden/>
          </w:rPr>
          <w:tab/>
        </w:r>
        <w:r>
          <w:rPr>
            <w:noProof/>
            <w:webHidden/>
          </w:rPr>
          <w:fldChar w:fldCharType="begin"/>
        </w:r>
        <w:r>
          <w:rPr>
            <w:noProof/>
            <w:webHidden/>
          </w:rPr>
          <w:instrText xml:space="preserve"> PAGEREF _Toc58952572 \h </w:instrText>
        </w:r>
        <w:r>
          <w:rPr>
            <w:noProof/>
            <w:webHidden/>
          </w:rPr>
        </w:r>
        <w:r>
          <w:rPr>
            <w:noProof/>
            <w:webHidden/>
          </w:rPr>
          <w:fldChar w:fldCharType="separate"/>
        </w:r>
        <w:r>
          <w:rPr>
            <w:noProof/>
            <w:webHidden/>
          </w:rPr>
          <w:t>9</w:t>
        </w:r>
        <w:r>
          <w:rPr>
            <w:noProof/>
            <w:webHidden/>
          </w:rPr>
          <w:fldChar w:fldCharType="end"/>
        </w:r>
      </w:hyperlink>
    </w:p>
    <w:p w14:paraId="56403692" w14:textId="77777777" w:rsidR="00F539D4" w:rsidRDefault="00F539D4">
      <w:pPr>
        <w:pStyle w:val="TOC2"/>
        <w:tabs>
          <w:tab w:val="right" w:leader="dot" w:pos="9679"/>
        </w:tabs>
        <w:rPr>
          <w:rFonts w:eastAsiaTheme="minorEastAsia"/>
          <w:smallCaps w:val="0"/>
          <w:noProof/>
          <w:sz w:val="24"/>
          <w:szCs w:val="24"/>
        </w:rPr>
      </w:pPr>
      <w:hyperlink w:anchor="_Toc58952573" w:history="1">
        <w:r w:rsidRPr="002C2755">
          <w:rPr>
            <w:rStyle w:val="Hyperlink"/>
            <w:noProof/>
          </w:rPr>
          <w:t>3.6. The duration of sufferings is important</w:t>
        </w:r>
        <w:r>
          <w:rPr>
            <w:noProof/>
            <w:webHidden/>
          </w:rPr>
          <w:tab/>
        </w:r>
        <w:r>
          <w:rPr>
            <w:noProof/>
            <w:webHidden/>
          </w:rPr>
          <w:fldChar w:fldCharType="begin"/>
        </w:r>
        <w:r>
          <w:rPr>
            <w:noProof/>
            <w:webHidden/>
          </w:rPr>
          <w:instrText xml:space="preserve"> PAGEREF _Toc58952573 \h </w:instrText>
        </w:r>
        <w:r>
          <w:rPr>
            <w:noProof/>
            <w:webHidden/>
          </w:rPr>
        </w:r>
        <w:r>
          <w:rPr>
            <w:noProof/>
            <w:webHidden/>
          </w:rPr>
          <w:fldChar w:fldCharType="separate"/>
        </w:r>
        <w:r>
          <w:rPr>
            <w:noProof/>
            <w:webHidden/>
          </w:rPr>
          <w:t>9</w:t>
        </w:r>
        <w:r>
          <w:rPr>
            <w:noProof/>
            <w:webHidden/>
          </w:rPr>
          <w:fldChar w:fldCharType="end"/>
        </w:r>
      </w:hyperlink>
    </w:p>
    <w:p w14:paraId="787A51C2" w14:textId="77777777" w:rsidR="00F539D4" w:rsidRDefault="00F539D4">
      <w:pPr>
        <w:pStyle w:val="TOC2"/>
        <w:tabs>
          <w:tab w:val="right" w:leader="dot" w:pos="9679"/>
        </w:tabs>
        <w:rPr>
          <w:rFonts w:eastAsiaTheme="minorEastAsia"/>
          <w:smallCaps w:val="0"/>
          <w:noProof/>
          <w:sz w:val="24"/>
          <w:szCs w:val="24"/>
        </w:rPr>
      </w:pPr>
      <w:hyperlink w:anchor="_Toc58952574" w:history="1">
        <w:r w:rsidRPr="002C2755">
          <w:rPr>
            <w:rStyle w:val="Hyperlink"/>
            <w:noProof/>
          </w:rPr>
          <w:t>3.7. Subjective probabilities and anthropics are valid ways of reasoning</w:t>
        </w:r>
        <w:r>
          <w:rPr>
            <w:noProof/>
            <w:webHidden/>
          </w:rPr>
          <w:tab/>
        </w:r>
        <w:r>
          <w:rPr>
            <w:noProof/>
            <w:webHidden/>
          </w:rPr>
          <w:fldChar w:fldCharType="begin"/>
        </w:r>
        <w:r>
          <w:rPr>
            <w:noProof/>
            <w:webHidden/>
          </w:rPr>
          <w:instrText xml:space="preserve"> PAGEREF _Toc58952574 \h </w:instrText>
        </w:r>
        <w:r>
          <w:rPr>
            <w:noProof/>
            <w:webHidden/>
          </w:rPr>
        </w:r>
        <w:r>
          <w:rPr>
            <w:noProof/>
            <w:webHidden/>
          </w:rPr>
          <w:fldChar w:fldCharType="separate"/>
        </w:r>
        <w:r>
          <w:rPr>
            <w:noProof/>
            <w:webHidden/>
          </w:rPr>
          <w:t>10</w:t>
        </w:r>
        <w:r>
          <w:rPr>
            <w:noProof/>
            <w:webHidden/>
          </w:rPr>
          <w:fldChar w:fldCharType="end"/>
        </w:r>
      </w:hyperlink>
    </w:p>
    <w:p w14:paraId="079F6DB3" w14:textId="77777777" w:rsidR="00F539D4" w:rsidRDefault="00F539D4">
      <w:pPr>
        <w:pStyle w:val="TOC2"/>
        <w:tabs>
          <w:tab w:val="right" w:leader="dot" w:pos="9679"/>
        </w:tabs>
        <w:rPr>
          <w:rFonts w:eastAsiaTheme="minorEastAsia"/>
          <w:smallCaps w:val="0"/>
          <w:noProof/>
          <w:sz w:val="24"/>
          <w:szCs w:val="24"/>
        </w:rPr>
      </w:pPr>
      <w:hyperlink w:anchor="_Toc58952575" w:history="1">
        <w:r w:rsidRPr="002C2755">
          <w:rPr>
            <w:rStyle w:val="Hyperlink"/>
            <w:noProof/>
          </w:rPr>
          <w:t>3.8. There are all possible copies in the multiverse, why create more copies?</w:t>
        </w:r>
        <w:r>
          <w:rPr>
            <w:noProof/>
            <w:webHidden/>
          </w:rPr>
          <w:tab/>
        </w:r>
        <w:r>
          <w:rPr>
            <w:noProof/>
            <w:webHidden/>
          </w:rPr>
          <w:fldChar w:fldCharType="begin"/>
        </w:r>
        <w:r>
          <w:rPr>
            <w:noProof/>
            <w:webHidden/>
          </w:rPr>
          <w:instrText xml:space="preserve"> PAGEREF _Toc58952575 \h </w:instrText>
        </w:r>
        <w:r>
          <w:rPr>
            <w:noProof/>
            <w:webHidden/>
          </w:rPr>
        </w:r>
        <w:r>
          <w:rPr>
            <w:noProof/>
            <w:webHidden/>
          </w:rPr>
          <w:fldChar w:fldCharType="separate"/>
        </w:r>
        <w:r>
          <w:rPr>
            <w:noProof/>
            <w:webHidden/>
          </w:rPr>
          <w:t>10</w:t>
        </w:r>
        <w:r>
          <w:rPr>
            <w:noProof/>
            <w:webHidden/>
          </w:rPr>
          <w:fldChar w:fldCharType="end"/>
        </w:r>
      </w:hyperlink>
    </w:p>
    <w:p w14:paraId="0A402700" w14:textId="77777777" w:rsidR="00F539D4" w:rsidRDefault="00F539D4">
      <w:pPr>
        <w:pStyle w:val="TOC1"/>
        <w:tabs>
          <w:tab w:val="right" w:leader="dot" w:pos="9679"/>
        </w:tabs>
        <w:rPr>
          <w:rFonts w:eastAsiaTheme="minorEastAsia"/>
          <w:b w:val="0"/>
          <w:bCs w:val="0"/>
          <w:caps w:val="0"/>
          <w:noProof/>
          <w:sz w:val="24"/>
          <w:szCs w:val="24"/>
        </w:rPr>
      </w:pPr>
      <w:hyperlink w:anchor="_Toc58952576" w:history="1">
        <w:r w:rsidRPr="002C2755">
          <w:rPr>
            <w:rStyle w:val="Hyperlink"/>
            <w:rFonts w:ascii="Latin Modern Roman 10" w:hAnsi="Latin Modern Roman 10"/>
            <w:noProof/>
          </w:rPr>
          <w:t>4. Computationally efficient ways to save minds</w:t>
        </w:r>
        <w:r>
          <w:rPr>
            <w:noProof/>
            <w:webHidden/>
          </w:rPr>
          <w:tab/>
        </w:r>
        <w:r>
          <w:rPr>
            <w:noProof/>
            <w:webHidden/>
          </w:rPr>
          <w:fldChar w:fldCharType="begin"/>
        </w:r>
        <w:r>
          <w:rPr>
            <w:noProof/>
            <w:webHidden/>
          </w:rPr>
          <w:instrText xml:space="preserve"> PAGEREF _Toc58952576 \h </w:instrText>
        </w:r>
        <w:r>
          <w:rPr>
            <w:noProof/>
            <w:webHidden/>
          </w:rPr>
        </w:r>
        <w:r>
          <w:rPr>
            <w:noProof/>
            <w:webHidden/>
          </w:rPr>
          <w:fldChar w:fldCharType="separate"/>
        </w:r>
        <w:r>
          <w:rPr>
            <w:noProof/>
            <w:webHidden/>
          </w:rPr>
          <w:t>10</w:t>
        </w:r>
        <w:r>
          <w:rPr>
            <w:noProof/>
            <w:webHidden/>
          </w:rPr>
          <w:fldChar w:fldCharType="end"/>
        </w:r>
      </w:hyperlink>
    </w:p>
    <w:p w14:paraId="5A24DC9A" w14:textId="77777777" w:rsidR="00F539D4" w:rsidRDefault="00F539D4">
      <w:pPr>
        <w:pStyle w:val="TOC2"/>
        <w:tabs>
          <w:tab w:val="right" w:leader="dot" w:pos="9679"/>
        </w:tabs>
        <w:rPr>
          <w:rFonts w:eastAsiaTheme="minorEastAsia"/>
          <w:smallCaps w:val="0"/>
          <w:noProof/>
          <w:sz w:val="24"/>
          <w:szCs w:val="24"/>
        </w:rPr>
      </w:pPr>
      <w:hyperlink w:anchor="_Toc58952577" w:history="1">
        <w:r w:rsidRPr="002C2755">
          <w:rPr>
            <w:rStyle w:val="Hyperlink"/>
            <w:noProof/>
          </w:rPr>
          <w:t>4.1. Lowering computational cost</w:t>
        </w:r>
        <w:r>
          <w:rPr>
            <w:noProof/>
            <w:webHidden/>
          </w:rPr>
          <w:tab/>
        </w:r>
        <w:r>
          <w:rPr>
            <w:noProof/>
            <w:webHidden/>
          </w:rPr>
          <w:fldChar w:fldCharType="begin"/>
        </w:r>
        <w:r>
          <w:rPr>
            <w:noProof/>
            <w:webHidden/>
          </w:rPr>
          <w:instrText xml:space="preserve"> PAGEREF _Toc58952577 \h </w:instrText>
        </w:r>
        <w:r>
          <w:rPr>
            <w:noProof/>
            <w:webHidden/>
          </w:rPr>
        </w:r>
        <w:r>
          <w:rPr>
            <w:noProof/>
            <w:webHidden/>
          </w:rPr>
          <w:fldChar w:fldCharType="separate"/>
        </w:r>
        <w:r>
          <w:rPr>
            <w:noProof/>
            <w:webHidden/>
          </w:rPr>
          <w:t>10</w:t>
        </w:r>
        <w:r>
          <w:rPr>
            <w:noProof/>
            <w:webHidden/>
          </w:rPr>
          <w:fldChar w:fldCharType="end"/>
        </w:r>
      </w:hyperlink>
    </w:p>
    <w:p w14:paraId="532FE339" w14:textId="77777777" w:rsidR="00F539D4" w:rsidRDefault="00F539D4">
      <w:pPr>
        <w:pStyle w:val="TOC2"/>
        <w:tabs>
          <w:tab w:val="right" w:leader="dot" w:pos="9679"/>
        </w:tabs>
        <w:rPr>
          <w:rFonts w:eastAsiaTheme="minorEastAsia"/>
          <w:smallCaps w:val="0"/>
          <w:noProof/>
          <w:sz w:val="24"/>
          <w:szCs w:val="24"/>
        </w:rPr>
      </w:pPr>
      <w:hyperlink w:anchor="_Toc58952578" w:history="1">
        <w:r w:rsidRPr="002C2755">
          <w:rPr>
            <w:rStyle w:val="Hyperlink"/>
            <w:noProof/>
          </w:rPr>
          <w:t>4.2. Lowering the amount of total sufferings</w:t>
        </w:r>
        <w:r>
          <w:rPr>
            <w:noProof/>
            <w:webHidden/>
          </w:rPr>
          <w:tab/>
        </w:r>
        <w:r>
          <w:rPr>
            <w:noProof/>
            <w:webHidden/>
          </w:rPr>
          <w:fldChar w:fldCharType="begin"/>
        </w:r>
        <w:r>
          <w:rPr>
            <w:noProof/>
            <w:webHidden/>
          </w:rPr>
          <w:instrText xml:space="preserve"> PAGEREF _Toc58952578 \h </w:instrText>
        </w:r>
        <w:r>
          <w:rPr>
            <w:noProof/>
            <w:webHidden/>
          </w:rPr>
        </w:r>
        <w:r>
          <w:rPr>
            <w:noProof/>
            <w:webHidden/>
          </w:rPr>
          <w:fldChar w:fldCharType="separate"/>
        </w:r>
        <w:r>
          <w:rPr>
            <w:noProof/>
            <w:webHidden/>
          </w:rPr>
          <w:t>12</w:t>
        </w:r>
        <w:r>
          <w:rPr>
            <w:noProof/>
            <w:webHidden/>
          </w:rPr>
          <w:fldChar w:fldCharType="end"/>
        </w:r>
      </w:hyperlink>
    </w:p>
    <w:p w14:paraId="6F2CF565" w14:textId="77777777" w:rsidR="00F539D4" w:rsidRDefault="00F539D4">
      <w:pPr>
        <w:pStyle w:val="TOC2"/>
        <w:tabs>
          <w:tab w:val="right" w:leader="dot" w:pos="9679"/>
        </w:tabs>
        <w:rPr>
          <w:rFonts w:eastAsiaTheme="minorEastAsia"/>
          <w:smallCaps w:val="0"/>
          <w:noProof/>
          <w:sz w:val="24"/>
          <w:szCs w:val="24"/>
        </w:rPr>
      </w:pPr>
      <w:hyperlink w:anchor="_Toc58952579" w:history="1">
        <w:r w:rsidRPr="002C2755">
          <w:rPr>
            <w:rStyle w:val="Hyperlink"/>
            <w:noProof/>
          </w:rPr>
          <w:t>4.3. Curing past sufferings is technically equal to the resurrection of all the dead and vice versa</w:t>
        </w:r>
        <w:r>
          <w:rPr>
            <w:noProof/>
            <w:webHidden/>
          </w:rPr>
          <w:tab/>
        </w:r>
        <w:r>
          <w:rPr>
            <w:noProof/>
            <w:webHidden/>
          </w:rPr>
          <w:fldChar w:fldCharType="begin"/>
        </w:r>
        <w:r>
          <w:rPr>
            <w:noProof/>
            <w:webHidden/>
          </w:rPr>
          <w:instrText xml:space="preserve"> PAGEREF _Toc58952579 \h </w:instrText>
        </w:r>
        <w:r>
          <w:rPr>
            <w:noProof/>
            <w:webHidden/>
          </w:rPr>
        </w:r>
        <w:r>
          <w:rPr>
            <w:noProof/>
            <w:webHidden/>
          </w:rPr>
          <w:fldChar w:fldCharType="separate"/>
        </w:r>
        <w:r>
          <w:rPr>
            <w:noProof/>
            <w:webHidden/>
          </w:rPr>
          <w:t>12</w:t>
        </w:r>
        <w:r>
          <w:rPr>
            <w:noProof/>
            <w:webHidden/>
          </w:rPr>
          <w:fldChar w:fldCharType="end"/>
        </w:r>
      </w:hyperlink>
    </w:p>
    <w:p w14:paraId="2ACF0EEA" w14:textId="77777777" w:rsidR="00F539D4" w:rsidRDefault="00F539D4">
      <w:pPr>
        <w:pStyle w:val="TOC1"/>
        <w:tabs>
          <w:tab w:val="right" w:leader="dot" w:pos="9679"/>
        </w:tabs>
        <w:rPr>
          <w:rFonts w:eastAsiaTheme="minorEastAsia"/>
          <w:b w:val="0"/>
          <w:bCs w:val="0"/>
          <w:caps w:val="0"/>
          <w:noProof/>
          <w:sz w:val="24"/>
          <w:szCs w:val="24"/>
        </w:rPr>
      </w:pPr>
      <w:hyperlink w:anchor="_Toc58952580" w:history="1">
        <w:r w:rsidRPr="002C2755">
          <w:rPr>
            <w:rStyle w:val="Hyperlink"/>
            <w:rFonts w:ascii="Latin Modern Roman 10" w:hAnsi="Latin Modern Roman 10"/>
            <w:noProof/>
          </w:rPr>
          <w:t>5. Acausal multiverse-wide war against evil</w:t>
        </w:r>
        <w:r>
          <w:rPr>
            <w:noProof/>
            <w:webHidden/>
          </w:rPr>
          <w:tab/>
        </w:r>
        <w:r>
          <w:rPr>
            <w:noProof/>
            <w:webHidden/>
          </w:rPr>
          <w:fldChar w:fldCharType="begin"/>
        </w:r>
        <w:r>
          <w:rPr>
            <w:noProof/>
            <w:webHidden/>
          </w:rPr>
          <w:instrText xml:space="preserve"> PAGEREF _Toc58952580 \h </w:instrText>
        </w:r>
        <w:r>
          <w:rPr>
            <w:noProof/>
            <w:webHidden/>
          </w:rPr>
        </w:r>
        <w:r>
          <w:rPr>
            <w:noProof/>
            <w:webHidden/>
          </w:rPr>
          <w:fldChar w:fldCharType="separate"/>
        </w:r>
        <w:r>
          <w:rPr>
            <w:noProof/>
            <w:webHidden/>
          </w:rPr>
          <w:t>13</w:t>
        </w:r>
        <w:r>
          <w:rPr>
            <w:noProof/>
            <w:webHidden/>
          </w:rPr>
          <w:fldChar w:fldCharType="end"/>
        </w:r>
      </w:hyperlink>
    </w:p>
    <w:p w14:paraId="647BFE26" w14:textId="77777777" w:rsidR="00F539D4" w:rsidRDefault="00F539D4">
      <w:pPr>
        <w:pStyle w:val="TOC2"/>
        <w:tabs>
          <w:tab w:val="right" w:leader="dot" w:pos="9679"/>
        </w:tabs>
        <w:rPr>
          <w:rFonts w:eastAsiaTheme="minorEastAsia"/>
          <w:smallCaps w:val="0"/>
          <w:noProof/>
          <w:sz w:val="24"/>
          <w:szCs w:val="24"/>
        </w:rPr>
      </w:pPr>
      <w:hyperlink w:anchor="_Toc58952581" w:history="1">
        <w:r w:rsidRPr="002C2755">
          <w:rPr>
            <w:rStyle w:val="Hyperlink"/>
            <w:noProof/>
          </w:rPr>
          <w:t>5.1. Evil AI strikes back</w:t>
        </w:r>
        <w:r>
          <w:rPr>
            <w:noProof/>
            <w:webHidden/>
          </w:rPr>
          <w:tab/>
        </w:r>
        <w:r>
          <w:rPr>
            <w:noProof/>
            <w:webHidden/>
          </w:rPr>
          <w:fldChar w:fldCharType="begin"/>
        </w:r>
        <w:r>
          <w:rPr>
            <w:noProof/>
            <w:webHidden/>
          </w:rPr>
          <w:instrText xml:space="preserve"> PAGEREF _Toc58952581 \h </w:instrText>
        </w:r>
        <w:r>
          <w:rPr>
            <w:noProof/>
            <w:webHidden/>
          </w:rPr>
        </w:r>
        <w:r>
          <w:rPr>
            <w:noProof/>
            <w:webHidden/>
          </w:rPr>
          <w:fldChar w:fldCharType="separate"/>
        </w:r>
        <w:r>
          <w:rPr>
            <w:noProof/>
            <w:webHidden/>
          </w:rPr>
          <w:t>13</w:t>
        </w:r>
        <w:r>
          <w:rPr>
            <w:noProof/>
            <w:webHidden/>
          </w:rPr>
          <w:fldChar w:fldCharType="end"/>
        </w:r>
      </w:hyperlink>
    </w:p>
    <w:p w14:paraId="03D1DB2A" w14:textId="77777777" w:rsidR="00F539D4" w:rsidRDefault="00F539D4">
      <w:pPr>
        <w:pStyle w:val="TOC2"/>
        <w:tabs>
          <w:tab w:val="right" w:leader="dot" w:pos="9679"/>
        </w:tabs>
        <w:rPr>
          <w:rFonts w:eastAsiaTheme="minorEastAsia"/>
          <w:smallCaps w:val="0"/>
          <w:noProof/>
          <w:sz w:val="24"/>
          <w:szCs w:val="24"/>
        </w:rPr>
      </w:pPr>
      <w:hyperlink w:anchor="_Toc58952582" w:history="1">
        <w:r w:rsidRPr="002C2755">
          <w:rPr>
            <w:rStyle w:val="Hyperlink"/>
            <w:noProof/>
          </w:rPr>
          <w:t>5.2. How to protect oneself against future s-risks?</w:t>
        </w:r>
        <w:r>
          <w:rPr>
            <w:noProof/>
            <w:webHidden/>
          </w:rPr>
          <w:tab/>
        </w:r>
        <w:r>
          <w:rPr>
            <w:noProof/>
            <w:webHidden/>
          </w:rPr>
          <w:fldChar w:fldCharType="begin"/>
        </w:r>
        <w:r>
          <w:rPr>
            <w:noProof/>
            <w:webHidden/>
          </w:rPr>
          <w:instrText xml:space="preserve"> PAGEREF _Toc58952582 \h </w:instrText>
        </w:r>
        <w:r>
          <w:rPr>
            <w:noProof/>
            <w:webHidden/>
          </w:rPr>
        </w:r>
        <w:r>
          <w:rPr>
            <w:noProof/>
            <w:webHidden/>
          </w:rPr>
          <w:fldChar w:fldCharType="separate"/>
        </w:r>
        <w:r>
          <w:rPr>
            <w:noProof/>
            <w:webHidden/>
          </w:rPr>
          <w:t>14</w:t>
        </w:r>
        <w:r>
          <w:rPr>
            <w:noProof/>
            <w:webHidden/>
          </w:rPr>
          <w:fldChar w:fldCharType="end"/>
        </w:r>
      </w:hyperlink>
    </w:p>
    <w:p w14:paraId="24D18831" w14:textId="77777777" w:rsidR="00F539D4" w:rsidRDefault="00F539D4">
      <w:pPr>
        <w:pStyle w:val="TOC2"/>
        <w:tabs>
          <w:tab w:val="right" w:leader="dot" w:pos="9679"/>
        </w:tabs>
        <w:rPr>
          <w:rFonts w:eastAsiaTheme="minorEastAsia"/>
          <w:smallCaps w:val="0"/>
          <w:noProof/>
          <w:sz w:val="24"/>
          <w:szCs w:val="24"/>
        </w:rPr>
      </w:pPr>
      <w:hyperlink w:anchor="_Toc58952583" w:history="1">
        <w:r w:rsidRPr="002C2755">
          <w:rPr>
            <w:rStyle w:val="Hyperlink"/>
            <w:noProof/>
          </w:rPr>
          <w:t>5.3. What could go wrong?</w:t>
        </w:r>
        <w:r>
          <w:rPr>
            <w:noProof/>
            <w:webHidden/>
          </w:rPr>
          <w:tab/>
        </w:r>
        <w:r>
          <w:rPr>
            <w:noProof/>
            <w:webHidden/>
          </w:rPr>
          <w:fldChar w:fldCharType="begin"/>
        </w:r>
        <w:r>
          <w:rPr>
            <w:noProof/>
            <w:webHidden/>
          </w:rPr>
          <w:instrText xml:space="preserve"> PAGEREF _Toc58952583 \h </w:instrText>
        </w:r>
        <w:r>
          <w:rPr>
            <w:noProof/>
            <w:webHidden/>
          </w:rPr>
        </w:r>
        <w:r>
          <w:rPr>
            <w:noProof/>
            <w:webHidden/>
          </w:rPr>
          <w:fldChar w:fldCharType="separate"/>
        </w:r>
        <w:r>
          <w:rPr>
            <w:noProof/>
            <w:webHidden/>
          </w:rPr>
          <w:t>14</w:t>
        </w:r>
        <w:r>
          <w:rPr>
            <w:noProof/>
            <w:webHidden/>
          </w:rPr>
          <w:fldChar w:fldCharType="end"/>
        </w:r>
      </w:hyperlink>
    </w:p>
    <w:p w14:paraId="1562808B" w14:textId="77777777" w:rsidR="00F539D4" w:rsidRDefault="00F539D4">
      <w:pPr>
        <w:pStyle w:val="TOC1"/>
        <w:tabs>
          <w:tab w:val="right" w:leader="dot" w:pos="9679"/>
        </w:tabs>
        <w:rPr>
          <w:rFonts w:eastAsiaTheme="minorEastAsia"/>
          <w:b w:val="0"/>
          <w:bCs w:val="0"/>
          <w:caps w:val="0"/>
          <w:noProof/>
          <w:sz w:val="24"/>
          <w:szCs w:val="24"/>
        </w:rPr>
      </w:pPr>
      <w:hyperlink w:anchor="_Toc58952584" w:history="1">
        <w:r w:rsidRPr="002C2755">
          <w:rPr>
            <w:rStyle w:val="Hyperlink"/>
            <w:rFonts w:ascii="Latin Modern Roman 10" w:hAnsi="Latin Modern Roman 10"/>
            <w:noProof/>
          </w:rPr>
          <w:t>6. Curing past sufferings via time travel</w:t>
        </w:r>
        <w:r>
          <w:rPr>
            <w:noProof/>
            <w:webHidden/>
          </w:rPr>
          <w:tab/>
        </w:r>
        <w:r>
          <w:rPr>
            <w:noProof/>
            <w:webHidden/>
          </w:rPr>
          <w:fldChar w:fldCharType="begin"/>
        </w:r>
        <w:r>
          <w:rPr>
            <w:noProof/>
            <w:webHidden/>
          </w:rPr>
          <w:instrText xml:space="preserve"> PAGEREF _Toc58952584 \h </w:instrText>
        </w:r>
        <w:r>
          <w:rPr>
            <w:noProof/>
            <w:webHidden/>
          </w:rPr>
        </w:r>
        <w:r>
          <w:rPr>
            <w:noProof/>
            <w:webHidden/>
          </w:rPr>
          <w:fldChar w:fldCharType="separate"/>
        </w:r>
        <w:r>
          <w:rPr>
            <w:noProof/>
            <w:webHidden/>
          </w:rPr>
          <w:t>15</w:t>
        </w:r>
        <w:r>
          <w:rPr>
            <w:noProof/>
            <w:webHidden/>
          </w:rPr>
          <w:fldChar w:fldCharType="end"/>
        </w:r>
      </w:hyperlink>
    </w:p>
    <w:p w14:paraId="7EEA0592" w14:textId="77777777" w:rsidR="00F539D4" w:rsidRDefault="00F539D4">
      <w:pPr>
        <w:pStyle w:val="TOC2"/>
        <w:tabs>
          <w:tab w:val="right" w:leader="dot" w:pos="9679"/>
        </w:tabs>
        <w:rPr>
          <w:rFonts w:eastAsiaTheme="minorEastAsia"/>
          <w:smallCaps w:val="0"/>
          <w:noProof/>
          <w:sz w:val="24"/>
          <w:szCs w:val="24"/>
        </w:rPr>
      </w:pPr>
      <w:hyperlink w:anchor="_Toc58952585" w:history="1">
        <w:r w:rsidRPr="002C2755">
          <w:rPr>
            <w:rStyle w:val="Hyperlink"/>
            <w:noProof/>
          </w:rPr>
          <w:t>6.1. Sending nanobots via wormhole</w:t>
        </w:r>
        <w:r>
          <w:rPr>
            <w:noProof/>
            <w:webHidden/>
          </w:rPr>
          <w:tab/>
        </w:r>
        <w:r>
          <w:rPr>
            <w:noProof/>
            <w:webHidden/>
          </w:rPr>
          <w:fldChar w:fldCharType="begin"/>
        </w:r>
        <w:r>
          <w:rPr>
            <w:noProof/>
            <w:webHidden/>
          </w:rPr>
          <w:instrText xml:space="preserve"> PAGEREF _Toc58952585 \h </w:instrText>
        </w:r>
        <w:r>
          <w:rPr>
            <w:noProof/>
            <w:webHidden/>
          </w:rPr>
        </w:r>
        <w:r>
          <w:rPr>
            <w:noProof/>
            <w:webHidden/>
          </w:rPr>
          <w:fldChar w:fldCharType="separate"/>
        </w:r>
        <w:r>
          <w:rPr>
            <w:noProof/>
            <w:webHidden/>
          </w:rPr>
          <w:t>15</w:t>
        </w:r>
        <w:r>
          <w:rPr>
            <w:noProof/>
            <w:webHidden/>
          </w:rPr>
          <w:fldChar w:fldCharType="end"/>
        </w:r>
      </w:hyperlink>
    </w:p>
    <w:p w14:paraId="72E4B144" w14:textId="77777777" w:rsidR="00F539D4" w:rsidRDefault="00F539D4">
      <w:pPr>
        <w:pStyle w:val="TOC2"/>
        <w:tabs>
          <w:tab w:val="right" w:leader="dot" w:pos="9679"/>
        </w:tabs>
        <w:rPr>
          <w:rFonts w:eastAsiaTheme="minorEastAsia"/>
          <w:smallCaps w:val="0"/>
          <w:noProof/>
          <w:sz w:val="24"/>
          <w:szCs w:val="24"/>
        </w:rPr>
      </w:pPr>
      <w:hyperlink w:anchor="_Toc58952586" w:history="1">
        <w:r w:rsidRPr="002C2755">
          <w:rPr>
            <w:rStyle w:val="Hyperlink"/>
            <w:noProof/>
          </w:rPr>
          <w:t>6.2. Travelling between branches in the Everett multiverse</w:t>
        </w:r>
        <w:r>
          <w:rPr>
            <w:noProof/>
            <w:webHidden/>
          </w:rPr>
          <w:tab/>
        </w:r>
        <w:r>
          <w:rPr>
            <w:noProof/>
            <w:webHidden/>
          </w:rPr>
          <w:fldChar w:fldCharType="begin"/>
        </w:r>
        <w:r>
          <w:rPr>
            <w:noProof/>
            <w:webHidden/>
          </w:rPr>
          <w:instrText xml:space="preserve"> PAGEREF _Toc58952586 \h </w:instrText>
        </w:r>
        <w:r>
          <w:rPr>
            <w:noProof/>
            <w:webHidden/>
          </w:rPr>
        </w:r>
        <w:r>
          <w:rPr>
            <w:noProof/>
            <w:webHidden/>
          </w:rPr>
          <w:fldChar w:fldCharType="separate"/>
        </w:r>
        <w:r>
          <w:rPr>
            <w:noProof/>
            <w:webHidden/>
          </w:rPr>
          <w:t>16</w:t>
        </w:r>
        <w:r>
          <w:rPr>
            <w:noProof/>
            <w:webHidden/>
          </w:rPr>
          <w:fldChar w:fldCharType="end"/>
        </w:r>
      </w:hyperlink>
    </w:p>
    <w:p w14:paraId="4A716807" w14:textId="77777777" w:rsidR="00F539D4" w:rsidRDefault="00F539D4">
      <w:pPr>
        <w:pStyle w:val="TOC1"/>
        <w:tabs>
          <w:tab w:val="right" w:leader="dot" w:pos="9679"/>
        </w:tabs>
        <w:rPr>
          <w:rFonts w:eastAsiaTheme="minorEastAsia"/>
          <w:b w:val="0"/>
          <w:bCs w:val="0"/>
          <w:caps w:val="0"/>
          <w:noProof/>
          <w:sz w:val="24"/>
          <w:szCs w:val="24"/>
        </w:rPr>
      </w:pPr>
      <w:hyperlink w:anchor="_Toc58952587" w:history="1">
        <w:r w:rsidRPr="002C2755">
          <w:rPr>
            <w:rStyle w:val="Hyperlink"/>
            <w:rFonts w:ascii="Latin Modern Roman 10" w:hAnsi="Latin Modern Roman 10"/>
            <w:noProof/>
          </w:rPr>
          <w:t>Conclusion</w:t>
        </w:r>
        <w:r>
          <w:rPr>
            <w:noProof/>
            <w:webHidden/>
          </w:rPr>
          <w:tab/>
        </w:r>
        <w:r>
          <w:rPr>
            <w:noProof/>
            <w:webHidden/>
          </w:rPr>
          <w:fldChar w:fldCharType="begin"/>
        </w:r>
        <w:r>
          <w:rPr>
            <w:noProof/>
            <w:webHidden/>
          </w:rPr>
          <w:instrText xml:space="preserve"> PAGEREF _Toc58952587 \h </w:instrText>
        </w:r>
        <w:r>
          <w:rPr>
            <w:noProof/>
            <w:webHidden/>
          </w:rPr>
        </w:r>
        <w:r>
          <w:rPr>
            <w:noProof/>
            <w:webHidden/>
          </w:rPr>
          <w:fldChar w:fldCharType="separate"/>
        </w:r>
        <w:r>
          <w:rPr>
            <w:noProof/>
            <w:webHidden/>
          </w:rPr>
          <w:t>16</w:t>
        </w:r>
        <w:r>
          <w:rPr>
            <w:noProof/>
            <w:webHidden/>
          </w:rPr>
          <w:fldChar w:fldCharType="end"/>
        </w:r>
      </w:hyperlink>
    </w:p>
    <w:p w14:paraId="7BB0A4CA" w14:textId="77777777" w:rsidR="00F539D4" w:rsidRDefault="00F539D4">
      <w:pPr>
        <w:pStyle w:val="TOC1"/>
        <w:tabs>
          <w:tab w:val="right" w:leader="dot" w:pos="9679"/>
        </w:tabs>
        <w:rPr>
          <w:rFonts w:eastAsiaTheme="minorEastAsia"/>
          <w:b w:val="0"/>
          <w:bCs w:val="0"/>
          <w:caps w:val="0"/>
          <w:noProof/>
          <w:sz w:val="24"/>
          <w:szCs w:val="24"/>
        </w:rPr>
      </w:pPr>
      <w:hyperlink w:anchor="_Toc58952588" w:history="1">
        <w:r w:rsidRPr="002C2755">
          <w:rPr>
            <w:rStyle w:val="Hyperlink"/>
            <w:rFonts w:ascii="Latin Modern Roman 10" w:hAnsi="Latin Modern Roman 10"/>
            <w:noProof/>
          </w:rPr>
          <w:t>Literature</w:t>
        </w:r>
        <w:r>
          <w:rPr>
            <w:noProof/>
            <w:webHidden/>
          </w:rPr>
          <w:tab/>
        </w:r>
        <w:r>
          <w:rPr>
            <w:noProof/>
            <w:webHidden/>
          </w:rPr>
          <w:fldChar w:fldCharType="begin"/>
        </w:r>
        <w:r>
          <w:rPr>
            <w:noProof/>
            <w:webHidden/>
          </w:rPr>
          <w:instrText xml:space="preserve"> PAGEREF _Toc58952588 \h </w:instrText>
        </w:r>
        <w:r>
          <w:rPr>
            <w:noProof/>
            <w:webHidden/>
          </w:rPr>
        </w:r>
        <w:r>
          <w:rPr>
            <w:noProof/>
            <w:webHidden/>
          </w:rPr>
          <w:fldChar w:fldCharType="separate"/>
        </w:r>
        <w:r>
          <w:rPr>
            <w:noProof/>
            <w:webHidden/>
          </w:rPr>
          <w:t>16</w:t>
        </w:r>
        <w:r>
          <w:rPr>
            <w:noProof/>
            <w:webHidden/>
          </w:rPr>
          <w:fldChar w:fldCharType="end"/>
        </w:r>
      </w:hyperlink>
    </w:p>
    <w:p w14:paraId="129CE201" w14:textId="77777777" w:rsidR="00873B37" w:rsidRDefault="00A4145F" w:rsidP="00CB1FC0">
      <w:pPr>
        <w:pStyle w:val="NormalWeb"/>
        <w:jc w:val="both"/>
        <w:rPr>
          <w:rFonts w:ascii="Latin Modern Roman 10" w:eastAsia=".SFNSText-Regular" w:hAnsi="Latin Modern Roman 10"/>
          <w:color w:val="1D2129"/>
        </w:rPr>
      </w:pPr>
      <w:r>
        <w:rPr>
          <w:rFonts w:ascii="Latin Modern Roman 10" w:eastAsia=".SFNSText-Regular" w:hAnsi="Latin Modern Roman 10"/>
          <w:color w:val="1D2129"/>
        </w:rPr>
        <w:fldChar w:fldCharType="end"/>
      </w:r>
    </w:p>
    <w:p w14:paraId="2F09226A" w14:textId="77777777" w:rsidR="00F539D4" w:rsidRDefault="00F539D4" w:rsidP="00CB1FC0">
      <w:pPr>
        <w:pStyle w:val="NormalWeb"/>
        <w:jc w:val="both"/>
        <w:rPr>
          <w:rFonts w:ascii="Latin Modern Roman 10" w:eastAsia=".SFNSText-Regular" w:hAnsi="Latin Modern Roman 10"/>
          <w:color w:val="1D2129"/>
        </w:rPr>
      </w:pPr>
    </w:p>
    <w:p w14:paraId="0C7A0A83" w14:textId="77777777" w:rsidR="00F539D4" w:rsidRDefault="00F539D4" w:rsidP="00CB1FC0">
      <w:pPr>
        <w:pStyle w:val="NormalWeb"/>
        <w:jc w:val="both"/>
        <w:rPr>
          <w:rFonts w:ascii="Latin Modern Roman 10" w:eastAsia=".SFNSText-Regular" w:hAnsi="Latin Modern Roman 10"/>
          <w:color w:val="1D2129"/>
        </w:rPr>
      </w:pPr>
    </w:p>
    <w:p w14:paraId="40F1FA70" w14:textId="77777777" w:rsidR="00F539D4" w:rsidRDefault="00F539D4" w:rsidP="00CB1FC0">
      <w:pPr>
        <w:pStyle w:val="NormalWeb"/>
        <w:jc w:val="both"/>
        <w:rPr>
          <w:rFonts w:ascii="Latin Modern Roman 10" w:eastAsia=".SFNSText-Regular" w:hAnsi="Latin Modern Roman 10"/>
          <w:color w:val="1D2129"/>
        </w:rPr>
      </w:pPr>
    </w:p>
    <w:p w14:paraId="1E217308" w14:textId="77777777" w:rsidR="00F539D4" w:rsidRPr="007E5002" w:rsidRDefault="00F539D4" w:rsidP="00CB1FC0">
      <w:pPr>
        <w:pStyle w:val="NormalWeb"/>
        <w:jc w:val="both"/>
        <w:rPr>
          <w:rFonts w:ascii="Latin Modern Roman 10" w:eastAsia=".SFNSText-Regular" w:hAnsi="Latin Modern Roman 10"/>
          <w:color w:val="1D2129"/>
        </w:rPr>
      </w:pPr>
    </w:p>
    <w:p w14:paraId="24D3F444" w14:textId="20A2974A" w:rsidR="00421CB7" w:rsidRPr="007E5002" w:rsidRDefault="00860FA5" w:rsidP="00FF7D7A">
      <w:pPr>
        <w:pStyle w:val="Heading1"/>
        <w:rPr>
          <w:rFonts w:ascii="Latin Modern Roman 10" w:eastAsia=".SFNSText-Regular" w:hAnsi="Latin Modern Roman 10"/>
          <w:b/>
          <w:sz w:val="24"/>
          <w:szCs w:val="24"/>
        </w:rPr>
      </w:pPr>
      <w:bookmarkStart w:id="1" w:name="_Toc56437943"/>
      <w:bookmarkStart w:id="2" w:name="_Toc58952561"/>
      <w:r w:rsidRPr="007E5002">
        <w:rPr>
          <w:rFonts w:ascii="Latin Modern Roman 10" w:eastAsia=".SFNSText-Regular" w:hAnsi="Latin Modern Roman 10"/>
          <w:b/>
          <w:sz w:val="24"/>
          <w:szCs w:val="24"/>
        </w:rPr>
        <w:lastRenderedPageBreak/>
        <w:t xml:space="preserve">1. </w:t>
      </w:r>
      <w:r w:rsidR="00FF7D7A" w:rsidRPr="007E5002">
        <w:rPr>
          <w:rFonts w:ascii="Latin Modern Roman 10" w:eastAsia=".SFNSText-Regular" w:hAnsi="Latin Modern Roman 10"/>
          <w:b/>
          <w:sz w:val="24"/>
          <w:szCs w:val="24"/>
        </w:rPr>
        <w:t>Introduction</w:t>
      </w:r>
      <w:bookmarkEnd w:id="1"/>
      <w:bookmarkEnd w:id="2"/>
    </w:p>
    <w:p w14:paraId="3939A378" w14:textId="5289C8E5" w:rsidR="00C61FBE" w:rsidRPr="007E5002" w:rsidRDefault="00C61FBE" w:rsidP="00EF3854">
      <w:pPr>
        <w:pStyle w:val="NormalWeb"/>
        <w:jc w:val="both"/>
        <w:rPr>
          <w:rFonts w:ascii="Latin Modern Roman 10" w:hAnsi="Latin Modern Roman 10"/>
          <w:color w:val="000000"/>
        </w:rPr>
      </w:pPr>
      <w:r w:rsidRPr="007E5002">
        <w:rPr>
          <w:rFonts w:ascii="Latin Modern Roman 10" w:eastAsia=".SFNSText-Regular" w:hAnsi="Latin Modern Roman 10"/>
          <w:color w:val="1D2129"/>
        </w:rPr>
        <w:t xml:space="preserve">I once heard some awful screams in the </w:t>
      </w:r>
      <w:r w:rsidR="00702850" w:rsidRPr="007E5002">
        <w:rPr>
          <w:rFonts w:ascii="Latin Modern Roman 10" w:eastAsia=".SFNSText-Regular" w:hAnsi="Latin Modern Roman 10"/>
          <w:color w:val="1D2129"/>
        </w:rPr>
        <w:t xml:space="preserve">middle of the </w:t>
      </w:r>
      <w:r w:rsidRPr="007E5002">
        <w:rPr>
          <w:rFonts w:ascii="Latin Modern Roman 10" w:eastAsia=".SFNSText-Regular" w:hAnsi="Latin Modern Roman 10"/>
          <w:color w:val="1D2129"/>
        </w:rPr>
        <w:t>night from a house on fire, which I will never forget</w:t>
      </w:r>
      <w:r w:rsidR="00702850" w:rsidRPr="007E5002">
        <w:rPr>
          <w:rFonts w:ascii="Latin Modern Roman 10" w:eastAsia=".SFNSText-Regular" w:hAnsi="Latin Modern Roman 10"/>
          <w:color w:val="1D2129"/>
        </w:rPr>
        <w:t>.</w:t>
      </w:r>
      <w:r w:rsidR="00FF7D7A" w:rsidRPr="007E5002">
        <w:rPr>
          <w:rFonts w:ascii="Latin Modern Roman 10" w:eastAsia=".SFNSText-Regular" w:hAnsi="Latin Modern Roman 10"/>
          <w:color w:val="1D2129"/>
        </w:rPr>
        <w:t xml:space="preserve"> </w:t>
      </w:r>
      <w:r w:rsidR="00702850" w:rsidRPr="007E5002">
        <w:rPr>
          <w:rFonts w:ascii="Latin Modern Roman 10" w:eastAsia=".SFNSText-Regular" w:hAnsi="Latin Modern Roman 10"/>
          <w:color w:val="1D2129"/>
        </w:rPr>
        <w:t>An</w:t>
      </w:r>
      <w:r w:rsidR="00FF7D7A" w:rsidRPr="007E5002">
        <w:rPr>
          <w:rFonts w:ascii="Latin Modern Roman 10" w:eastAsia=".SFNSText-Regular" w:hAnsi="Latin Modern Roman 10"/>
          <w:color w:val="1D2129"/>
        </w:rPr>
        <w:t xml:space="preserve"> apartment</w:t>
      </w:r>
      <w:r w:rsidR="00F30D47" w:rsidRPr="007E5002">
        <w:rPr>
          <w:rFonts w:ascii="Latin Modern Roman 10" w:eastAsia=".SFNSText-Regular" w:hAnsi="Latin Modern Roman 10"/>
          <w:color w:val="1D2129"/>
        </w:rPr>
        <w:t xml:space="preserve"> on the</w:t>
      </w:r>
      <w:r w:rsidR="00FF7D7A" w:rsidRPr="007E5002">
        <w:rPr>
          <w:rFonts w:ascii="Latin Modern Roman 10" w:eastAsia=".SFNSText-Regular" w:hAnsi="Latin Modern Roman 10"/>
          <w:color w:val="1D2129"/>
        </w:rPr>
        <w:t xml:space="preserve"> ground floor caught fire, but the windows were barred</w:t>
      </w:r>
      <w:r w:rsidR="00057243" w:rsidRPr="007E5002">
        <w:rPr>
          <w:rFonts w:ascii="Latin Modern Roman 10" w:eastAsia=".SFNSText-Regular" w:hAnsi="Latin Modern Roman 10"/>
          <w:color w:val="1D2129"/>
        </w:rPr>
        <w:t xml:space="preserve"> resulting in</w:t>
      </w:r>
      <w:r w:rsidR="00EF3854" w:rsidRPr="007E5002">
        <w:rPr>
          <w:rFonts w:ascii="Latin Modern Roman 10" w:eastAsia=".SFNSText-Regular" w:hAnsi="Latin Modern Roman 10"/>
          <w:color w:val="1D2129"/>
        </w:rPr>
        <w:t xml:space="preserve"> </w:t>
      </w:r>
      <w:r w:rsidR="00057243" w:rsidRPr="007E5002">
        <w:rPr>
          <w:rFonts w:ascii="Latin Modern Roman 10" w:eastAsia="Calibri" w:hAnsi="Latin Modern Roman 10" w:cs="Calibri"/>
          <w:color w:val="1D2129"/>
        </w:rPr>
        <w:t>a</w:t>
      </w:r>
      <w:r w:rsidR="00057243" w:rsidRPr="007E5002">
        <w:rPr>
          <w:rFonts w:ascii="Latin Modern Roman 10" w:eastAsia=".SFNSText-Regular" w:hAnsi="Latin Modern Roman 10"/>
          <w:color w:val="1D2129"/>
        </w:rPr>
        <w:t xml:space="preserve"> young </w:t>
      </w:r>
      <w:r w:rsidR="00EF3854" w:rsidRPr="007E5002">
        <w:rPr>
          <w:rFonts w:ascii="Latin Modern Roman 10" w:eastAsia=".SFNSText-Regular" w:hAnsi="Latin Modern Roman 10"/>
          <w:color w:val="1D2129"/>
        </w:rPr>
        <w:t>girl burned alive.</w:t>
      </w:r>
      <w:r w:rsidR="00057243" w:rsidRPr="007E5002" w:rsidDel="00057243">
        <w:rPr>
          <w:rFonts w:ascii="Latin Modern Roman 10" w:eastAsia=".SFNSText-Regular" w:hAnsi="Latin Modern Roman 10"/>
          <w:color w:val="1D2129"/>
        </w:rPr>
        <w:t xml:space="preserve"> </w:t>
      </w:r>
      <w:r w:rsidRPr="007E5002">
        <w:rPr>
          <w:rFonts w:ascii="Latin Modern Roman 10" w:eastAsia=".SFNSText-Regular" w:hAnsi="Latin Modern Roman 10"/>
          <w:color w:val="1D2129"/>
        </w:rPr>
        <w:t>I am disturbed by the fact that some people had unimagi</w:t>
      </w:r>
      <w:r w:rsidR="00EF3854" w:rsidRPr="007E5002">
        <w:rPr>
          <w:rFonts w:ascii="Latin Modern Roman 10" w:eastAsia=".SFNSText-Regular" w:hAnsi="Latin Modern Roman 10"/>
          <w:color w:val="1D2129"/>
        </w:rPr>
        <w:t>nably intense pain in the past –</w:t>
      </w:r>
      <w:r w:rsidRPr="007E5002">
        <w:rPr>
          <w:rFonts w:ascii="Latin Modern Roman 10" w:eastAsia=".SFNSText-Regular" w:hAnsi="Latin Modern Roman 10"/>
          <w:color w:val="1D2129"/>
        </w:rPr>
        <w:t xml:space="preserve"> what could be done about it?</w:t>
      </w:r>
    </w:p>
    <w:p w14:paraId="67291E2C" w14:textId="627C1195" w:rsidR="00CC5398" w:rsidRPr="007E5002" w:rsidRDefault="0013526D" w:rsidP="003925B9">
      <w:pPr>
        <w:pStyle w:val="NormalWeb"/>
        <w:jc w:val="both"/>
        <w:rPr>
          <w:rFonts w:ascii="Latin Modern Roman 10" w:hAnsi="Latin Modern Roman 10" w:cs="Calibri"/>
          <w:color w:val="000000"/>
        </w:rPr>
      </w:pPr>
      <w:r w:rsidRPr="007E5002">
        <w:rPr>
          <w:rFonts w:ascii="Latin Modern Roman 10" w:hAnsi="Latin Modern Roman 10"/>
          <w:color w:val="000000"/>
        </w:rPr>
        <w:t xml:space="preserve">Moreover, much stronger and potentially infinite sufferings are possible in the future, if a superintelligent AI will have a wrong goal installation or will use human torture as </w:t>
      </w:r>
      <w:r w:rsidR="00D61F81">
        <w:rPr>
          <w:rFonts w:ascii="Latin Modern Roman 10" w:hAnsi="Latin Modern Roman 10"/>
          <w:color w:val="000000"/>
        </w:rPr>
        <w:t xml:space="preserve">a </w:t>
      </w:r>
      <w:r w:rsidRPr="007E5002">
        <w:rPr>
          <w:rFonts w:ascii="Latin Modern Roman 10" w:hAnsi="Latin Modern Roman 10"/>
          <w:color w:val="000000"/>
        </w:rPr>
        <w:t>bargain against other AIs which value humans</w:t>
      </w:r>
      <w:r w:rsidR="003925B9" w:rsidRPr="007E5002">
        <w:rPr>
          <w:rFonts w:ascii="Latin Modern Roman 10" w:hAnsi="Latin Modern Roman 10"/>
          <w:color w:val="000000"/>
        </w:rPr>
        <w:t xml:space="preserve">. This idea is called </w:t>
      </w:r>
      <w:r w:rsidR="003925B9" w:rsidRPr="007E5002">
        <w:rPr>
          <w:rFonts w:ascii="Latin Modern Roman 10" w:hAnsi="Latin Modern Roman 10"/>
          <w:i/>
          <w:color w:val="000000"/>
        </w:rPr>
        <w:t>s-risks</w:t>
      </w:r>
      <w:r w:rsidR="003925B9" w:rsidRPr="007E5002">
        <w:rPr>
          <w:rFonts w:ascii="Latin Modern Roman 10" w:hAnsi="Latin Modern Roman 10"/>
          <w:color w:val="000000"/>
        </w:rPr>
        <w:t xml:space="preserve"> from “sufferings risk” and is a form of existential risks (x-risks)</w:t>
      </w:r>
      <w:r w:rsidR="00F30D47" w:rsidRPr="007E5002">
        <w:rPr>
          <w:rFonts w:ascii="Latin Modern Roman 10" w:hAnsi="Latin Modern Roman 10"/>
          <w:color w:val="000000"/>
        </w:rPr>
        <w:t xml:space="preserve"> </w:t>
      </w:r>
      <w:r w:rsidR="00F30D47" w:rsidRPr="007E5002">
        <w:rPr>
          <w:rFonts w:ascii="Latin Modern Roman 10" w:hAnsi="Latin Modern Roman 10"/>
          <w:color w:val="000000"/>
        </w:rPr>
        <w:fldChar w:fldCharType="begin"/>
      </w:r>
      <w:r w:rsidR="002D3CCD" w:rsidRPr="007E5002">
        <w:rPr>
          <w:rFonts w:ascii="Latin Modern Roman 10" w:hAnsi="Latin Modern Roman 10"/>
          <w:color w:val="000000"/>
        </w:rPr>
        <w:instrText xml:space="preserve"> ADDIN ZOTERO_ITEM CSL_CITATION {"citationID":"rG8TSn0B","properties":{"formattedCitation":"(Daniel, 2017; Tomasik, 2015)","plainCitation":"(Daniel, 2017; Tomasik, 2015)","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id":10298,"uris":["http://zotero.org/users/3736454/items/XY6GG3J2"],"uri":["http://zotero.org/users/3736454/items/XY6GG3J2"],"itemData":{"id":10298,"type":"post-weblog","abstract":"Space colonization would likely increase rather than decrease total suffering. Because many people care nonetheless about humanity’s spread into the cosmos, we should reduce risks of astronomical future suffering without opposing others’ spacefaring dreams. In general, we recommend to focus on making sure that an intergalactic future will be good if it happens rather than making sure there will be such a future.","container-title":"Center on Long-Term Risk","language":"en-US","title":"Risks of Astronomical Future Suffering","URL":"https://longtermrisk.org/risks-of-astronomical-future-suffering/","author":[{"family":"Tomasik","given":"Brian"}],"accessed":{"date-parts":[["2020",11,29]]},"issued":{"date-parts":[["2015",4,10]]}}}],"schema":"https://github.com/citation-style-language/schema/raw/master/csl-citation.json"} </w:instrText>
      </w:r>
      <w:r w:rsidR="00F30D47" w:rsidRPr="007E5002">
        <w:rPr>
          <w:rFonts w:ascii="Latin Modern Roman 10" w:hAnsi="Latin Modern Roman 10"/>
          <w:color w:val="000000"/>
        </w:rPr>
        <w:fldChar w:fldCharType="separate"/>
      </w:r>
      <w:r w:rsidR="002D3CCD" w:rsidRPr="007E5002">
        <w:rPr>
          <w:rFonts w:ascii="Latin Modern Roman 10" w:hAnsi="Latin Modern Roman 10"/>
          <w:noProof/>
          <w:color w:val="000000"/>
        </w:rPr>
        <w:t>(Daniel, 2017; Tomasik, 2015)</w:t>
      </w:r>
      <w:r w:rsidR="00F30D47" w:rsidRPr="007E5002">
        <w:rPr>
          <w:rFonts w:ascii="Latin Modern Roman 10" w:hAnsi="Latin Modern Roman 10"/>
          <w:color w:val="000000"/>
        </w:rPr>
        <w:fldChar w:fldCharType="end"/>
      </w:r>
      <w:r w:rsidR="003925B9" w:rsidRPr="007E5002">
        <w:rPr>
          <w:rFonts w:ascii="Latin Modern Roman 10" w:hAnsi="Latin Modern Roman 10"/>
          <w:color w:val="000000"/>
        </w:rPr>
        <w:t xml:space="preserve">. </w:t>
      </w:r>
      <w:r w:rsidR="00057243" w:rsidRPr="007E5002">
        <w:rPr>
          <w:rFonts w:ascii="Latin Modern Roman 10" w:hAnsi="Latin Modern Roman 10"/>
          <w:color w:val="000000"/>
        </w:rPr>
        <w:t>In the l</w:t>
      </w:r>
      <w:r w:rsidR="003925B9" w:rsidRPr="007E5002">
        <w:rPr>
          <w:rFonts w:ascii="Latin Modern Roman 10" w:hAnsi="Latin Modern Roman 10"/>
          <w:color w:val="000000"/>
        </w:rPr>
        <w:t>ast few years</w:t>
      </w:r>
      <w:r w:rsidR="00057243" w:rsidRPr="007E5002">
        <w:rPr>
          <w:rFonts w:ascii="Latin Modern Roman 10" w:hAnsi="Latin Modern Roman 10"/>
          <w:color w:val="000000"/>
        </w:rPr>
        <w:t xml:space="preserve"> </w:t>
      </w:r>
      <w:r w:rsidR="003925B9" w:rsidRPr="007E5002">
        <w:rPr>
          <w:rFonts w:ascii="Latin Modern Roman 10" w:hAnsi="Latin Modern Roman 10"/>
          <w:color w:val="000000"/>
        </w:rPr>
        <w:t>scientific literature</w:t>
      </w:r>
      <w:r w:rsidR="00F30D47" w:rsidRPr="007E5002">
        <w:rPr>
          <w:rFonts w:ascii="Latin Modern Roman 10" w:hAnsi="Latin Modern Roman 10"/>
          <w:color w:val="000000"/>
        </w:rPr>
        <w:t xml:space="preserve"> </w:t>
      </w:r>
      <w:r w:rsidR="00057243" w:rsidRPr="007E5002">
        <w:rPr>
          <w:rFonts w:ascii="Latin Modern Roman 10" w:hAnsi="Latin Modern Roman 10"/>
          <w:color w:val="000000"/>
        </w:rPr>
        <w:t>regarding these risks are explored</w:t>
      </w:r>
      <w:r w:rsidR="00D83A2E" w:rsidRPr="007E5002">
        <w:rPr>
          <w:rFonts w:ascii="Latin Modern Roman 10" w:hAnsi="Latin Modern Roman 10"/>
          <w:color w:val="000000"/>
        </w:rPr>
        <w:t xml:space="preserve"> </w:t>
      </w:r>
      <w:r w:rsidR="00F30D47" w:rsidRPr="007E5002">
        <w:rPr>
          <w:rFonts w:ascii="Latin Modern Roman 10" w:hAnsi="Latin Modern Roman 10"/>
          <w:color w:val="000000"/>
        </w:rPr>
        <w:fldChar w:fldCharType="begin"/>
      </w:r>
      <w:r w:rsidR="001331F4" w:rsidRPr="007E5002">
        <w:rPr>
          <w:rFonts w:ascii="Latin Modern Roman 10" w:hAnsi="Latin Modern Roman 10"/>
          <w:color w:val="000000"/>
        </w:rPr>
        <w:instrText xml:space="preserve"> ADDIN ZOTERO_ITEM CSL_CITATION {"citationID":"pacyLmRG","properties":{"formattedCitation":"(Sotala &amp; Gloor, 2017; Torres, 2018)","plainCitation":"(Sotala &amp; Gloor, 2017; Torres, 2018)","noteIndex":0},"citationItems":[{"id":8878,"uris":["http://zotero.org/users/3736454/items/3SYEXEHN"],"uri":["http://zotero.org/users/3736454/items/3SYEXEHN"],"itemData":{"id":8878,"type":"article-journal","container-title":"Informatica","issue":"4","source":"Google Scholar","title":"Superintelligence as a cause or cure for risks of astronomical suffering","volume":"41","author":[{"family":"Sotala","given":"Kaj"},{"family":"Gloor","given":"Lukas"}],"issued":{"date-parts":[["2017"]]}}},{"id":8288,"uris":["http://zotero.org/users/3736454/items/L3C28CFY"],"uri":["http://zotero.org/users/3736454/items/L3C28CFY"],"itemData":{"id":8288,"type":"article-journal","container-title":"Futures","source":"Google Scholar","title":"Space Colonization and Suffering Risks: Reassessing the “Maxipok Rule”","title-short":"Space Colonization and Suffering Risks","author":[{"family":"Torres","given":"Phil"}],"issued":{"date-parts":[["2018"]]}}}],"schema":"https://github.com/citation-style-language/schema/raw/master/csl-citation.json"} </w:instrText>
      </w:r>
      <w:r w:rsidR="00F30D47" w:rsidRPr="007E5002">
        <w:rPr>
          <w:rFonts w:ascii="Latin Modern Roman 10" w:hAnsi="Latin Modern Roman 10"/>
          <w:color w:val="000000"/>
        </w:rPr>
        <w:fldChar w:fldCharType="separate"/>
      </w:r>
      <w:r w:rsidR="001331F4" w:rsidRPr="007E5002">
        <w:rPr>
          <w:rFonts w:ascii="Latin Modern Roman 10" w:hAnsi="Latin Modern Roman 10"/>
          <w:noProof/>
          <w:color w:val="000000"/>
        </w:rPr>
        <w:t>(Sotala &amp; Gloor, 2017; Torres, 2018)</w:t>
      </w:r>
      <w:r w:rsidR="00F30D47" w:rsidRPr="007E5002">
        <w:rPr>
          <w:rFonts w:ascii="Latin Modern Roman 10" w:hAnsi="Latin Modern Roman 10"/>
          <w:color w:val="000000"/>
        </w:rPr>
        <w:fldChar w:fldCharType="end"/>
      </w:r>
      <w:r w:rsidR="003925B9" w:rsidRPr="007E5002">
        <w:rPr>
          <w:rFonts w:ascii="Latin Modern Roman 10" w:hAnsi="Latin Modern Roman 10"/>
          <w:color w:val="000000"/>
        </w:rPr>
        <w:t xml:space="preserve">. Some people take this possibility so seriously that they think it is better to choose non-existence now than having live long enough and have even a small chance of experiencing infinite torture. </w:t>
      </w:r>
      <w:r w:rsidR="00F30D47" w:rsidRPr="007E5002">
        <w:rPr>
          <w:rFonts w:ascii="Latin Modern Roman 10" w:hAnsi="Latin Modern Roman 10" w:cs="Calibri"/>
          <w:color w:val="000000"/>
        </w:rPr>
        <w:t xml:space="preserve">Turchin described the idea of acausal multiverse wide cooperation </w:t>
      </w:r>
      <w:r w:rsidR="00A0346E" w:rsidRPr="007E5002">
        <w:rPr>
          <w:rFonts w:ascii="Latin Modern Roman 10" w:hAnsi="Latin Modern Roman 10" w:cs="Calibri"/>
          <w:color w:val="000000"/>
        </w:rPr>
        <w:t>for the particular case of the resurrection</w:t>
      </w:r>
      <w:r w:rsidR="00057243" w:rsidRPr="007E5002">
        <w:rPr>
          <w:rFonts w:ascii="Latin Modern Roman 10" w:hAnsi="Latin Modern Roman 10" w:cs="Calibri"/>
          <w:color w:val="000000"/>
        </w:rPr>
        <w:t xml:space="preserve"> of</w:t>
      </w:r>
      <w:r w:rsidR="00A0346E" w:rsidRPr="007E5002">
        <w:rPr>
          <w:rFonts w:ascii="Latin Modern Roman 10" w:hAnsi="Latin Modern Roman 10" w:cs="Calibri"/>
          <w:color w:val="000000"/>
        </w:rPr>
        <w:t xml:space="preserve"> all dead</w:t>
      </w:r>
      <w:r w:rsidR="00F30D47" w:rsidRPr="007E5002">
        <w:rPr>
          <w:rFonts w:ascii="Latin Modern Roman 10" w:hAnsi="Latin Modern Roman 10" w:cs="Calibri"/>
          <w:color w:val="000000"/>
        </w:rPr>
        <w:t xml:space="preserve"> </w:t>
      </w:r>
      <w:r w:rsidR="00F30D47" w:rsidRPr="007E5002">
        <w:rPr>
          <w:rFonts w:ascii="Latin Modern Roman 10" w:hAnsi="Latin Modern Roman 10" w:cs="Calibri"/>
          <w:color w:val="000000"/>
        </w:rPr>
        <w:fldChar w:fldCharType="begin"/>
      </w:r>
      <w:r w:rsidR="003C31A8" w:rsidRPr="007E5002">
        <w:rPr>
          <w:rFonts w:ascii="Latin Modern Roman 10" w:hAnsi="Latin Modern Roman 10" w:cs="Calibri"/>
          <w:color w:val="000000"/>
        </w:rPr>
        <w:instrText xml:space="preserve"> ADDIN ZOTERO_ITEM CSL_CITATION {"citationID":"ZdJbxvKs","properties":{"formattedCitation":"(A. Turchin, 2019b)","plainCitation":"(A. Turchin, 2019b)","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00F30D47" w:rsidRPr="007E5002">
        <w:rPr>
          <w:rFonts w:ascii="Latin Modern Roman 10" w:hAnsi="Latin Modern Roman 10" w:cs="Calibri"/>
          <w:color w:val="000000"/>
        </w:rPr>
        <w:fldChar w:fldCharType="separate"/>
      </w:r>
      <w:r w:rsidR="003C31A8" w:rsidRPr="007E5002">
        <w:rPr>
          <w:rFonts w:ascii="Latin Modern Roman 10" w:hAnsi="Latin Modern Roman 10" w:cs="Calibri"/>
          <w:noProof/>
          <w:color w:val="000000"/>
        </w:rPr>
        <w:t>(A. Turchin, 2019b)</w:t>
      </w:r>
      <w:r w:rsidR="00F30D47" w:rsidRPr="007E5002">
        <w:rPr>
          <w:rFonts w:ascii="Latin Modern Roman 10" w:hAnsi="Latin Modern Roman 10" w:cs="Calibri"/>
          <w:color w:val="000000"/>
        </w:rPr>
        <w:fldChar w:fldCharType="end"/>
      </w:r>
      <w:r w:rsidR="00A0346E" w:rsidRPr="007E5002">
        <w:rPr>
          <w:rFonts w:ascii="Latin Modern Roman 10" w:hAnsi="Latin Modern Roman 10" w:cs="Calibri"/>
          <w:color w:val="000000"/>
        </w:rPr>
        <w:t xml:space="preserve">. The idea of indexical uncertainty was also presented before. </w:t>
      </w:r>
      <w:r w:rsidR="00057243" w:rsidRPr="007E5002">
        <w:rPr>
          <w:rFonts w:ascii="Latin Modern Roman 10" w:hAnsi="Latin Modern Roman 10" w:cs="Calibri"/>
          <w:color w:val="000000"/>
        </w:rPr>
        <w:t xml:space="preserve">The </w:t>
      </w:r>
      <w:hyperlink r:id="rId8" w:history="1">
        <w:r w:rsidR="00F30D47" w:rsidRPr="007E5002">
          <w:rPr>
            <w:rStyle w:val="Hyperlink"/>
            <w:rFonts w:ascii="Latin Modern Roman 10" w:hAnsi="Latin Modern Roman 10" w:cs="Calibri"/>
          </w:rPr>
          <w:t>post</w:t>
        </w:r>
      </w:hyperlink>
      <w:r w:rsidR="00F30D47" w:rsidRPr="007E5002">
        <w:rPr>
          <w:rFonts w:ascii="Latin Modern Roman 10" w:hAnsi="Latin Modern Roman 10" w:cs="Calibri"/>
          <w:color w:val="000000"/>
        </w:rPr>
        <w:t xml:space="preserve"> “The Hour I First Believed” by Scott Alexander</w:t>
      </w:r>
      <w:r w:rsidR="000A7BE5" w:rsidRPr="007E5002">
        <w:rPr>
          <w:rFonts w:ascii="Latin Modern Roman 10" w:hAnsi="Latin Modern Roman 10" w:cs="Calibri"/>
          <w:color w:val="000000"/>
        </w:rPr>
        <w:t xml:space="preserve"> </w:t>
      </w:r>
      <w:r w:rsidR="000A7BE5" w:rsidRPr="007E5002">
        <w:rPr>
          <w:rFonts w:ascii="Latin Modern Roman 10" w:hAnsi="Latin Modern Roman 10" w:cs="Calibri"/>
          <w:color w:val="000000"/>
        </w:rPr>
        <w:fldChar w:fldCharType="begin"/>
      </w:r>
      <w:r w:rsidR="000A7BE5" w:rsidRPr="007E5002">
        <w:rPr>
          <w:rFonts w:ascii="Latin Modern Roman 10" w:hAnsi="Latin Modern Roman 10" w:cs="Calibri"/>
          <w:color w:val="000000"/>
        </w:rPr>
        <w:instrText xml:space="preserve"> ADDIN ZOTERO_ITEM CSL_CITATION {"citationID":"v1S81nmF","properties":{"formattedCitation":"(Alexander, 2018)","plainCitation":"(Alexander, 2018)","noteIndex":0},"citationItems":[{"id":10225,"uris":["http://zotero.org/users/3736454/items/9VYYKHJU"],"uri":["http://zotero.org/users/3736454/items/9VYYKHJU"],"itemData":{"id":10225,"type":"post-weblog","abstract":"The Hour I First Believed","container-title":"Slate Star Codex","language":"en-US","title":"The Hour I First Believed","URL":"https://slatestarcodex.com/2018/04/01/the-hour-i-first-believed/","author":[{"family":"Alexander","given":"Scott"}],"accessed":{"date-parts":[["2020",10,14]]},"issued":{"date-parts":[["2018"]]}}}],"schema":"https://github.com/citation-style-language/schema/raw/master/csl-citation.json"} </w:instrText>
      </w:r>
      <w:r w:rsidR="000A7BE5" w:rsidRPr="007E5002">
        <w:rPr>
          <w:rFonts w:ascii="Latin Modern Roman 10" w:hAnsi="Latin Modern Roman 10" w:cs="Calibri"/>
          <w:color w:val="000000"/>
        </w:rPr>
        <w:fldChar w:fldCharType="separate"/>
      </w:r>
      <w:r w:rsidR="000A7BE5" w:rsidRPr="007E5002">
        <w:rPr>
          <w:rFonts w:ascii="Latin Modern Roman 10" w:hAnsi="Latin Modern Roman 10" w:cs="Calibri"/>
          <w:noProof/>
          <w:color w:val="000000"/>
        </w:rPr>
        <w:t>(Alexander, 2018)</w:t>
      </w:r>
      <w:r w:rsidR="000A7BE5" w:rsidRPr="007E5002">
        <w:rPr>
          <w:rFonts w:ascii="Latin Modern Roman 10" w:hAnsi="Latin Modern Roman 10" w:cs="Calibri"/>
          <w:color w:val="000000"/>
        </w:rPr>
        <w:fldChar w:fldCharType="end"/>
      </w:r>
      <w:r w:rsidR="00F30D47" w:rsidRPr="007E5002">
        <w:rPr>
          <w:rFonts w:ascii="Latin Modern Roman 10" w:hAnsi="Latin Modern Roman 10" w:cs="Calibri"/>
          <w:color w:val="000000"/>
        </w:rPr>
        <w:t xml:space="preserve"> </w:t>
      </w:r>
      <w:r w:rsidR="00057243" w:rsidRPr="007E5002">
        <w:rPr>
          <w:rFonts w:ascii="Latin Modern Roman 10" w:hAnsi="Latin Modern Roman 10" w:cs="Calibri"/>
          <w:color w:val="000000"/>
        </w:rPr>
        <w:t>is an</w:t>
      </w:r>
      <w:r w:rsidR="00F30D47" w:rsidRPr="007E5002">
        <w:rPr>
          <w:rFonts w:ascii="Latin Modern Roman 10" w:hAnsi="Latin Modern Roman 10" w:cs="Calibri"/>
          <w:color w:val="000000"/>
        </w:rPr>
        <w:t xml:space="preserve"> introduction to the basic concepts which are used </w:t>
      </w:r>
      <w:r w:rsidR="00057243" w:rsidRPr="007E5002">
        <w:rPr>
          <w:rFonts w:ascii="Latin Modern Roman 10" w:hAnsi="Latin Modern Roman 10" w:cs="Calibri"/>
          <w:color w:val="000000"/>
        </w:rPr>
        <w:t>in this study</w:t>
      </w:r>
      <w:r w:rsidR="00F30D47" w:rsidRPr="007E5002">
        <w:rPr>
          <w:rFonts w:ascii="Latin Modern Roman 10" w:hAnsi="Latin Modern Roman 10" w:cs="Calibri"/>
          <w:color w:val="000000"/>
        </w:rPr>
        <w:t xml:space="preserve">. </w:t>
      </w:r>
      <w:r w:rsidR="00057243" w:rsidRPr="007E5002">
        <w:rPr>
          <w:rFonts w:ascii="Latin Modern Roman 10" w:hAnsi="Latin Modern Roman 10" w:cs="Calibri"/>
          <w:color w:val="000000"/>
        </w:rPr>
        <w:t xml:space="preserve">We believe that by combining </w:t>
      </w:r>
      <w:r w:rsidR="00A0346E" w:rsidRPr="007E5002">
        <w:rPr>
          <w:rFonts w:ascii="Latin Modern Roman 10" w:hAnsi="Latin Modern Roman 10" w:cs="Calibri"/>
          <w:color w:val="000000"/>
        </w:rPr>
        <w:t xml:space="preserve">all these, we could create an algorithm of </w:t>
      </w:r>
      <w:r w:rsidR="007E6FE0" w:rsidRPr="007E5002">
        <w:rPr>
          <w:rFonts w:ascii="Latin Modern Roman 10" w:hAnsi="Latin Modern Roman 10" w:cs="Calibri"/>
          <w:color w:val="000000"/>
        </w:rPr>
        <w:t xml:space="preserve">saving minds from </w:t>
      </w:r>
      <w:r w:rsidR="00F30D47" w:rsidRPr="007E5002">
        <w:rPr>
          <w:rFonts w:ascii="Latin Modern Roman 10" w:hAnsi="Latin Modern Roman 10" w:cs="Calibri"/>
          <w:color w:val="000000"/>
        </w:rPr>
        <w:t>hell</w:t>
      </w:r>
      <w:r w:rsidR="007E6FE0" w:rsidRPr="007E5002">
        <w:rPr>
          <w:rFonts w:ascii="Latin Modern Roman 10" w:hAnsi="Latin Modern Roman 10" w:cs="Calibri"/>
          <w:color w:val="000000"/>
        </w:rPr>
        <w:t>, however, it will work under several assumptions</w:t>
      </w:r>
      <w:r w:rsidR="00CC5398" w:rsidRPr="007E5002">
        <w:rPr>
          <w:rFonts w:ascii="Latin Modern Roman 10" w:hAnsi="Latin Modern Roman 10" w:cs="Calibri"/>
          <w:color w:val="000000"/>
        </w:rPr>
        <w:t>.</w:t>
      </w:r>
    </w:p>
    <w:p w14:paraId="09DA6E25" w14:textId="7B764162" w:rsidR="00C13275" w:rsidRPr="007E5002" w:rsidRDefault="00CC5398" w:rsidP="003925B9">
      <w:pPr>
        <w:pStyle w:val="NormalWeb"/>
        <w:jc w:val="both"/>
        <w:rPr>
          <w:rFonts w:ascii="Latin Modern Roman 10" w:hAnsi="Latin Modern Roman 10" w:cs="Calibri"/>
          <w:color w:val="000000"/>
        </w:rPr>
      </w:pPr>
      <w:r w:rsidRPr="007E5002">
        <w:rPr>
          <w:rFonts w:ascii="Latin Modern Roman 10" w:hAnsi="Latin Modern Roman 10" w:cs="Calibri"/>
          <w:color w:val="000000"/>
        </w:rPr>
        <w:t xml:space="preserve">The goal of this article is to show that at least theoretically s-risks are curable and thus their possibility should not </w:t>
      </w:r>
      <w:r w:rsidR="00057243" w:rsidRPr="007E5002">
        <w:rPr>
          <w:rFonts w:ascii="Latin Modern Roman 10" w:hAnsi="Latin Modern Roman 10" w:cs="Calibri"/>
          <w:color w:val="000000"/>
        </w:rPr>
        <w:t xml:space="preserve">cease the community </w:t>
      </w:r>
      <w:r w:rsidR="00A27BA1" w:rsidRPr="007E5002">
        <w:rPr>
          <w:rFonts w:ascii="Latin Modern Roman 10" w:hAnsi="Latin Modern Roman 10" w:cs="Calibri"/>
          <w:color w:val="000000"/>
        </w:rPr>
        <w:t>from</w:t>
      </w:r>
      <w:r w:rsidRPr="007E5002">
        <w:rPr>
          <w:rFonts w:ascii="Latin Modern Roman 10" w:hAnsi="Latin Modern Roman 10" w:cs="Calibri"/>
          <w:color w:val="000000"/>
        </w:rPr>
        <w:t xml:space="preserve"> advance</w:t>
      </w:r>
      <w:r w:rsidR="00057243" w:rsidRPr="007E5002">
        <w:rPr>
          <w:rFonts w:ascii="Latin Modern Roman 10" w:hAnsi="Latin Modern Roman 10" w:cs="Calibri"/>
          <w:color w:val="000000"/>
        </w:rPr>
        <w:t>ment</w:t>
      </w:r>
      <w:r w:rsidRPr="007E5002">
        <w:rPr>
          <w:rFonts w:ascii="Latin Modern Roman 10" w:hAnsi="Latin Modern Roman 10" w:cs="Calibri"/>
          <w:color w:val="000000"/>
        </w:rPr>
        <w:t xml:space="preserve"> in AI</w:t>
      </w:r>
      <w:r w:rsidR="00057243" w:rsidRPr="007E5002">
        <w:rPr>
          <w:rFonts w:ascii="Latin Modern Roman 10" w:hAnsi="Latin Modern Roman 10" w:cs="Calibri"/>
          <w:color w:val="000000"/>
        </w:rPr>
        <w:t xml:space="preserve"> technology</w:t>
      </w:r>
      <w:r w:rsidR="006C3F19" w:rsidRPr="007E5002">
        <w:rPr>
          <w:rFonts w:ascii="Latin Modern Roman 10" w:hAnsi="Latin Modern Roman 10" w:cs="Calibri"/>
          <w:color w:val="000000"/>
        </w:rPr>
        <w:t>.</w:t>
      </w:r>
      <w:r w:rsidRPr="007E5002">
        <w:rPr>
          <w:rFonts w:ascii="Latin Modern Roman 10" w:hAnsi="Latin Modern Roman 10" w:cs="Calibri"/>
          <w:color w:val="000000"/>
        </w:rPr>
        <w:t xml:space="preserve"> Surely, superintelligent AI will find much better solutions for the</w:t>
      </w:r>
      <w:r w:rsidR="000B0884" w:rsidRPr="007E5002">
        <w:rPr>
          <w:rFonts w:ascii="Latin Modern Roman 10" w:hAnsi="Latin Modern Roman 10" w:cs="Calibri"/>
          <w:color w:val="000000"/>
        </w:rPr>
        <w:t>se</w:t>
      </w:r>
      <w:r w:rsidRPr="007E5002">
        <w:rPr>
          <w:rFonts w:ascii="Latin Modern Roman 10" w:hAnsi="Latin Modern Roman 10" w:cs="Calibri"/>
          <w:color w:val="000000"/>
        </w:rPr>
        <w:t xml:space="preserve"> problem</w:t>
      </w:r>
      <w:r w:rsidR="000B0884" w:rsidRPr="007E5002">
        <w:rPr>
          <w:rFonts w:ascii="Latin Modern Roman 10" w:hAnsi="Latin Modern Roman 10" w:cs="Calibri"/>
          <w:color w:val="000000"/>
        </w:rPr>
        <w:t>s</w:t>
      </w:r>
      <w:r w:rsidRPr="007E5002">
        <w:rPr>
          <w:rFonts w:ascii="Latin Modern Roman 10" w:hAnsi="Latin Modern Roman 10" w:cs="Calibri"/>
          <w:color w:val="000000"/>
        </w:rPr>
        <w:t xml:space="preserve"> and will patch</w:t>
      </w:r>
      <w:r w:rsidR="000B0884" w:rsidRPr="007E5002">
        <w:rPr>
          <w:rFonts w:ascii="Latin Modern Roman 10" w:hAnsi="Latin Modern Roman 10" w:cs="Calibri"/>
          <w:color w:val="000000"/>
        </w:rPr>
        <w:t xml:space="preserve"> up</w:t>
      </w:r>
      <w:r w:rsidRPr="007E5002">
        <w:rPr>
          <w:rFonts w:ascii="Latin Modern Roman 10" w:hAnsi="Latin Modern Roman 10" w:cs="Calibri"/>
          <w:color w:val="000000"/>
        </w:rPr>
        <w:t xml:space="preserve"> holes which</w:t>
      </w:r>
      <w:r w:rsidR="000B0884" w:rsidRPr="007E5002">
        <w:rPr>
          <w:rFonts w:ascii="Latin Modern Roman 10" w:hAnsi="Latin Modern Roman 10" w:cs="Calibri"/>
          <w:color w:val="000000"/>
        </w:rPr>
        <w:t xml:space="preserve"> seem unrepairable</w:t>
      </w:r>
      <w:r w:rsidRPr="007E5002">
        <w:rPr>
          <w:rFonts w:ascii="Latin Modern Roman 10" w:hAnsi="Latin Modern Roman 10" w:cs="Calibri"/>
          <w:color w:val="000000"/>
        </w:rPr>
        <w:t xml:space="preserve"> now.</w:t>
      </w:r>
      <w:r w:rsidR="003A4DA9" w:rsidRPr="007E5002">
        <w:rPr>
          <w:rFonts w:ascii="Latin Modern Roman 10" w:hAnsi="Latin Modern Roman 10" w:cs="Calibri"/>
          <w:color w:val="000000"/>
        </w:rPr>
        <w:t xml:space="preserve"> </w:t>
      </w:r>
      <w:r w:rsidR="000B0884" w:rsidRPr="007E5002">
        <w:rPr>
          <w:rFonts w:ascii="Latin Modern Roman 10" w:hAnsi="Latin Modern Roman 10" w:cs="Calibri"/>
          <w:color w:val="000000"/>
        </w:rPr>
        <w:t xml:space="preserve">Our latest article on </w:t>
      </w:r>
      <w:r w:rsidR="003A4DA9" w:rsidRPr="007E5002">
        <w:rPr>
          <w:rFonts w:ascii="Latin Modern Roman 10" w:hAnsi="Latin Modern Roman 10" w:cs="Calibri"/>
          <w:color w:val="000000"/>
        </w:rPr>
        <w:t xml:space="preserve">similar </w:t>
      </w:r>
      <w:r w:rsidR="000B0884" w:rsidRPr="007E5002">
        <w:rPr>
          <w:rFonts w:ascii="Latin Modern Roman 10" w:hAnsi="Latin Modern Roman 10" w:cs="Calibri"/>
          <w:color w:val="000000"/>
        </w:rPr>
        <w:t>content showed that</w:t>
      </w:r>
      <w:r w:rsidR="003A4DA9" w:rsidRPr="007E5002">
        <w:rPr>
          <w:rFonts w:ascii="Latin Modern Roman 10" w:hAnsi="Latin Modern Roman 10" w:cs="Calibri"/>
          <w:color w:val="000000"/>
        </w:rPr>
        <w:t xml:space="preserve"> </w:t>
      </w:r>
      <w:r w:rsidR="000B0884" w:rsidRPr="007E5002">
        <w:rPr>
          <w:rFonts w:ascii="Latin Modern Roman 10" w:hAnsi="Latin Modern Roman 10" w:cs="Calibri"/>
          <w:color w:val="000000"/>
        </w:rPr>
        <w:t>the problem of “end of the universe” is solvable</w:t>
      </w:r>
      <w:r w:rsidR="000B0884" w:rsidRPr="007E5002" w:rsidDel="000B0884">
        <w:rPr>
          <w:rFonts w:ascii="Latin Modern Roman 10" w:hAnsi="Latin Modern Roman 10" w:cs="Calibri"/>
          <w:color w:val="000000"/>
        </w:rPr>
        <w:t xml:space="preserve"> </w:t>
      </w:r>
      <w:r w:rsidR="003A4DA9" w:rsidRPr="007E5002">
        <w:rPr>
          <w:rFonts w:ascii="Latin Modern Roman 10" w:hAnsi="Latin Modern Roman 10" w:cs="Calibri"/>
          <w:color w:val="000000"/>
        </w:rPr>
        <w:t xml:space="preserve">theoretically </w:t>
      </w:r>
      <w:r w:rsidR="00A27BA1" w:rsidRPr="007E5002">
        <w:rPr>
          <w:rFonts w:ascii="Latin Modern Roman 10" w:hAnsi="Latin Modern Roman 10" w:cs="Calibri"/>
          <w:color w:val="000000"/>
        </w:rPr>
        <w:fldChar w:fldCharType="begin"/>
      </w:r>
      <w:r w:rsidR="000F397F">
        <w:rPr>
          <w:rFonts w:ascii="Latin Modern Roman 10" w:hAnsi="Latin Modern Roman 10" w:cs="Calibri"/>
          <w:color w:val="000000"/>
        </w:rPr>
        <w:instrText xml:space="preserve"> ADDIN ZOTERO_ITEM CSL_CITATION {"citationID":"0KldCF1k","properties":{"formattedCitation":"(A. Turchin, 2019a)","plainCitation":"(A. Turchin, 2019a)","dontUpdate":true,"noteIndex":0},"citationItems":[{"id":9904,"uris":["http://zotero.org/users/3736454/items/LMH2ASHU"],"uri":["http://zotero.org/users/3736454/items/LMH2ASHU"],"itemData":{"id":9904,"type":"manuscript","title":"How to survive the end of the universe","URL":"https://philarchive.org/rec/TURHTS-2","author":[{"family":"Turchin","given":"A."}],"issued":{"date-parts":[["2019"]]}}}],"schema":"https://github.com/citation-style-language/schema/raw/master/csl-citation.json"} </w:instrText>
      </w:r>
      <w:r w:rsidR="00A27BA1" w:rsidRPr="007E5002">
        <w:rPr>
          <w:rFonts w:ascii="Latin Modern Roman 10" w:hAnsi="Latin Modern Roman 10" w:cs="Calibri"/>
          <w:color w:val="000000"/>
        </w:rPr>
        <w:fldChar w:fldCharType="separate"/>
      </w:r>
      <w:r w:rsidR="003C31A8" w:rsidRPr="007E5002">
        <w:rPr>
          <w:rFonts w:ascii="Latin Modern Roman 10" w:hAnsi="Latin Modern Roman 10" w:cs="Calibri"/>
          <w:noProof/>
          <w:color w:val="000000"/>
        </w:rPr>
        <w:t>(Turchin, 2019a)</w:t>
      </w:r>
      <w:r w:rsidR="00A27BA1" w:rsidRPr="007E5002">
        <w:rPr>
          <w:rFonts w:ascii="Latin Modern Roman 10" w:hAnsi="Latin Modern Roman 10" w:cs="Calibri"/>
          <w:color w:val="000000"/>
        </w:rPr>
        <w:fldChar w:fldCharType="end"/>
      </w:r>
      <w:r w:rsidR="003A4DA9" w:rsidRPr="007E5002">
        <w:rPr>
          <w:rFonts w:ascii="Latin Modern Roman 10" w:hAnsi="Latin Modern Roman 10" w:cs="Calibri"/>
          <w:color w:val="000000"/>
        </w:rPr>
        <w:t xml:space="preserve">. </w:t>
      </w:r>
    </w:p>
    <w:p w14:paraId="6E73A391" w14:textId="19979AD3" w:rsidR="009A2A4C" w:rsidRPr="007E5002" w:rsidRDefault="00D61F81" w:rsidP="003925B9">
      <w:pPr>
        <w:pStyle w:val="NormalWeb"/>
        <w:jc w:val="both"/>
        <w:rPr>
          <w:rFonts w:ascii="Latin Modern Roman 10" w:hAnsi="Latin Modern Roman 10" w:cs="Calibri"/>
          <w:color w:val="000000"/>
        </w:rPr>
      </w:pPr>
      <w:r>
        <w:rPr>
          <w:rFonts w:ascii="Latin Modern Roman 10" w:hAnsi="Latin Modern Roman 10" w:cs="Calibri"/>
          <w:color w:val="000000"/>
        </w:rPr>
        <w:t>S</w:t>
      </w:r>
      <w:r w:rsidR="007E6FE0" w:rsidRPr="007E5002">
        <w:rPr>
          <w:rFonts w:ascii="Latin Modern Roman 10" w:hAnsi="Latin Modern Roman 10" w:cs="Calibri"/>
          <w:color w:val="000000"/>
        </w:rPr>
        <w:t xml:space="preserve">ection 2 </w:t>
      </w:r>
      <w:r w:rsidR="007764F4" w:rsidRPr="007E5002">
        <w:rPr>
          <w:rFonts w:ascii="Latin Modern Roman 10" w:hAnsi="Latin Modern Roman 10" w:cs="Calibri"/>
          <w:color w:val="000000"/>
        </w:rPr>
        <w:t xml:space="preserve">of this study </w:t>
      </w:r>
      <w:r w:rsidR="007E6FE0" w:rsidRPr="007E5002">
        <w:rPr>
          <w:rFonts w:ascii="Latin Modern Roman 10" w:hAnsi="Latin Modern Roman 10" w:cs="Calibri"/>
          <w:color w:val="000000"/>
        </w:rPr>
        <w:t>present</w:t>
      </w:r>
      <w:r w:rsidR="007764F4" w:rsidRPr="007E5002">
        <w:rPr>
          <w:rFonts w:ascii="Latin Modern Roman 10" w:hAnsi="Latin Modern Roman 10" w:cs="Calibri"/>
          <w:color w:val="000000"/>
        </w:rPr>
        <w:t>s</w:t>
      </w:r>
      <w:r w:rsidR="007E6FE0" w:rsidRPr="007E5002">
        <w:rPr>
          <w:rFonts w:ascii="Latin Modern Roman 10" w:hAnsi="Latin Modern Roman 10" w:cs="Calibri"/>
          <w:color w:val="000000"/>
        </w:rPr>
        <w:t xml:space="preserve"> the main algorithm in a nutshell</w:t>
      </w:r>
      <w:r w:rsidR="007764F4" w:rsidRPr="007E5002">
        <w:rPr>
          <w:rFonts w:ascii="Latin Modern Roman 10" w:hAnsi="Latin Modern Roman 10" w:cs="Calibri"/>
          <w:color w:val="000000"/>
        </w:rPr>
        <w:t xml:space="preserve"> while</w:t>
      </w:r>
      <w:r w:rsidR="007E6FE0" w:rsidRPr="007E5002">
        <w:rPr>
          <w:rFonts w:ascii="Latin Modern Roman 10" w:hAnsi="Latin Modern Roman 10" w:cs="Calibri"/>
          <w:color w:val="000000"/>
        </w:rPr>
        <w:t xml:space="preserve"> section 3 discuss</w:t>
      </w:r>
      <w:r w:rsidR="007764F4" w:rsidRPr="007E5002">
        <w:rPr>
          <w:rFonts w:ascii="Latin Modern Roman 10" w:hAnsi="Latin Modern Roman 10" w:cs="Calibri"/>
          <w:color w:val="000000"/>
        </w:rPr>
        <w:t>es</w:t>
      </w:r>
      <w:r w:rsidR="007E6FE0" w:rsidRPr="007E5002">
        <w:rPr>
          <w:rFonts w:ascii="Latin Modern Roman 10" w:hAnsi="Latin Modern Roman 10" w:cs="Calibri"/>
          <w:color w:val="000000"/>
        </w:rPr>
        <w:t xml:space="preserve"> its assumption</w:t>
      </w:r>
      <w:r w:rsidR="007764F4" w:rsidRPr="007E5002">
        <w:rPr>
          <w:rFonts w:ascii="Latin Modern Roman 10" w:hAnsi="Latin Modern Roman 10" w:cs="Calibri"/>
          <w:color w:val="000000"/>
        </w:rPr>
        <w:t>s.</w:t>
      </w:r>
      <w:r w:rsidR="007E6FE0" w:rsidRPr="007E5002">
        <w:rPr>
          <w:rFonts w:ascii="Latin Modern Roman 10" w:hAnsi="Latin Modern Roman 10" w:cs="Calibri"/>
          <w:color w:val="000000"/>
        </w:rPr>
        <w:t xml:space="preserve"> </w:t>
      </w:r>
      <w:r w:rsidR="007764F4" w:rsidRPr="007E5002">
        <w:rPr>
          <w:rFonts w:ascii="Latin Modern Roman 10" w:hAnsi="Latin Modern Roman 10" w:cs="Calibri"/>
          <w:color w:val="000000"/>
        </w:rPr>
        <w:t xml:space="preserve">In </w:t>
      </w:r>
      <w:r w:rsidR="007E6FE0" w:rsidRPr="007E5002">
        <w:rPr>
          <w:rFonts w:ascii="Latin Modern Roman 10" w:hAnsi="Latin Modern Roman 10" w:cs="Calibri"/>
          <w:color w:val="000000"/>
        </w:rPr>
        <w:t>section 4</w:t>
      </w:r>
      <w:r w:rsidR="007764F4" w:rsidRPr="007E5002">
        <w:rPr>
          <w:rFonts w:ascii="Latin Modern Roman 10" w:hAnsi="Latin Modern Roman 10" w:cs="Calibri"/>
          <w:color w:val="000000"/>
        </w:rPr>
        <w:t>,</w:t>
      </w:r>
      <w:r w:rsidR="007E6FE0" w:rsidRPr="007E5002">
        <w:rPr>
          <w:rFonts w:ascii="Latin Modern Roman 10" w:hAnsi="Latin Modern Roman 10" w:cs="Calibri"/>
          <w:color w:val="000000"/>
        </w:rPr>
        <w:t xml:space="preserve"> we </w:t>
      </w:r>
      <w:r w:rsidR="009A2A4C" w:rsidRPr="007E5002">
        <w:rPr>
          <w:rFonts w:ascii="Latin Modern Roman 10" w:hAnsi="Latin Modern Roman 10" w:cs="Calibri"/>
          <w:color w:val="000000"/>
        </w:rPr>
        <w:t>analyze</w:t>
      </w:r>
      <w:r w:rsidR="007E6FE0" w:rsidRPr="007E5002">
        <w:rPr>
          <w:rFonts w:ascii="Latin Modern Roman 10" w:hAnsi="Latin Modern Roman 10" w:cs="Calibri"/>
          <w:color w:val="000000"/>
        </w:rPr>
        <w:t xml:space="preserve"> the ways to make it more computationally efficient</w:t>
      </w:r>
      <w:r w:rsidR="007764F4" w:rsidRPr="007E5002">
        <w:rPr>
          <w:rFonts w:ascii="Latin Modern Roman 10" w:hAnsi="Latin Modern Roman 10" w:cs="Calibri"/>
          <w:color w:val="000000"/>
        </w:rPr>
        <w:t>.</w:t>
      </w:r>
      <w:r w:rsidR="007E6FE0" w:rsidRPr="007E5002">
        <w:rPr>
          <w:rFonts w:ascii="Latin Modern Roman 10" w:hAnsi="Latin Modern Roman 10" w:cs="Calibri"/>
          <w:color w:val="000000"/>
        </w:rPr>
        <w:t xml:space="preserve"> </w:t>
      </w:r>
      <w:r w:rsidR="007764F4" w:rsidRPr="007E5002">
        <w:rPr>
          <w:rFonts w:ascii="Latin Modern Roman 10" w:hAnsi="Latin Modern Roman 10" w:cs="Calibri"/>
          <w:color w:val="000000"/>
        </w:rPr>
        <w:t>S</w:t>
      </w:r>
      <w:r w:rsidR="007E6FE0" w:rsidRPr="007E5002">
        <w:rPr>
          <w:rFonts w:ascii="Latin Modern Roman 10" w:hAnsi="Latin Modern Roman 10" w:cs="Calibri"/>
          <w:color w:val="000000"/>
        </w:rPr>
        <w:t xml:space="preserve">ection 5 </w:t>
      </w:r>
      <w:r w:rsidR="007764F4" w:rsidRPr="007E5002">
        <w:rPr>
          <w:rFonts w:ascii="Latin Modern Roman 10" w:hAnsi="Latin Modern Roman 10" w:cs="Calibri"/>
          <w:color w:val="000000"/>
        </w:rPr>
        <w:t xml:space="preserve">describes a </w:t>
      </w:r>
      <w:r w:rsidR="007E6FE0" w:rsidRPr="007E5002">
        <w:rPr>
          <w:rFonts w:ascii="Latin Modern Roman 10" w:hAnsi="Latin Modern Roman 10" w:cs="Calibri"/>
          <w:color w:val="000000"/>
        </w:rPr>
        <w:t>more general perspective of acausal war between AIs in</w:t>
      </w:r>
      <w:r w:rsidR="008E286A" w:rsidRPr="007E5002">
        <w:rPr>
          <w:rFonts w:ascii="Latin Modern Roman 10" w:hAnsi="Latin Modern Roman 10" w:cs="Calibri"/>
          <w:color w:val="000000"/>
        </w:rPr>
        <w:t xml:space="preserve"> the</w:t>
      </w:r>
      <w:r w:rsidR="007E6FE0" w:rsidRPr="007E5002">
        <w:rPr>
          <w:rFonts w:ascii="Latin Modern Roman 10" w:hAnsi="Latin Modern Roman 10" w:cs="Calibri"/>
          <w:color w:val="000000"/>
        </w:rPr>
        <w:t xml:space="preserve"> multiverse</w:t>
      </w:r>
      <w:r w:rsidR="007764F4" w:rsidRPr="007E5002">
        <w:rPr>
          <w:rFonts w:ascii="Latin Modern Roman 10" w:hAnsi="Latin Modern Roman 10" w:cs="Calibri"/>
          <w:color w:val="000000"/>
        </w:rPr>
        <w:t>. Finally,</w:t>
      </w:r>
      <w:r w:rsidR="007E6FE0" w:rsidRPr="007E5002">
        <w:rPr>
          <w:rFonts w:ascii="Latin Modern Roman 10" w:hAnsi="Latin Modern Roman 10" w:cs="Calibri"/>
          <w:color w:val="000000"/>
        </w:rPr>
        <w:t xml:space="preserve"> in section 6 we look at other possible ways to cure past sufferings including time</w:t>
      </w:r>
      <w:r w:rsidR="00C25138" w:rsidRPr="007E5002">
        <w:rPr>
          <w:rFonts w:ascii="Latin Modern Roman 10" w:hAnsi="Latin Modern Roman 10" w:cs="Calibri"/>
          <w:color w:val="000000"/>
        </w:rPr>
        <w:t xml:space="preserve"> </w:t>
      </w:r>
      <w:r w:rsidR="007E6FE0" w:rsidRPr="007E5002">
        <w:rPr>
          <w:rFonts w:ascii="Latin Modern Roman 10" w:hAnsi="Latin Modern Roman 10" w:cs="Calibri"/>
          <w:color w:val="000000"/>
        </w:rPr>
        <w:t>travel</w:t>
      </w:r>
      <w:r w:rsidR="00C25138" w:rsidRPr="007E5002">
        <w:rPr>
          <w:rFonts w:ascii="Latin Modern Roman 10" w:hAnsi="Latin Modern Roman 10" w:cs="Calibri"/>
          <w:color w:val="000000"/>
        </w:rPr>
        <w:t xml:space="preserve">. </w:t>
      </w:r>
    </w:p>
    <w:p w14:paraId="4C7BB4BC" w14:textId="5F493BF3" w:rsidR="00860FA5" w:rsidRPr="007E5002" w:rsidRDefault="009A2A4C" w:rsidP="00873B76">
      <w:pPr>
        <w:pStyle w:val="Heading1"/>
        <w:rPr>
          <w:rFonts w:ascii="Latin Modern Roman 10" w:hAnsi="Latin Modern Roman 10"/>
          <w:b/>
        </w:rPr>
      </w:pPr>
      <w:bookmarkStart w:id="3" w:name="_Toc56437944"/>
      <w:bookmarkStart w:id="4" w:name="_Toc58952562"/>
      <w:r w:rsidRPr="007E5002">
        <w:rPr>
          <w:rFonts w:ascii="Latin Modern Roman 10" w:hAnsi="Latin Modern Roman 10"/>
          <w:b/>
        </w:rPr>
        <w:t>2. Basic algorithm to save a mind from hell</w:t>
      </w:r>
      <w:bookmarkEnd w:id="3"/>
      <w:bookmarkEnd w:id="4"/>
    </w:p>
    <w:p w14:paraId="12D7C855" w14:textId="1E3CA57C" w:rsidR="00B013E3" w:rsidRPr="007E5002" w:rsidRDefault="00B013E3" w:rsidP="00A94A17">
      <w:pPr>
        <w:pStyle w:val="Heading2"/>
      </w:pPr>
      <w:bookmarkStart w:id="5" w:name="_Toc56437945"/>
      <w:bookmarkStart w:id="6" w:name="_Toc58952563"/>
      <w:r w:rsidRPr="007E5002">
        <w:t>2.1</w:t>
      </w:r>
      <w:r w:rsidR="00E5546A">
        <w:t>.</w:t>
      </w:r>
      <w:r w:rsidRPr="007E5002">
        <w:t xml:space="preserve"> The problem of s-risks</w:t>
      </w:r>
      <w:bookmarkEnd w:id="5"/>
      <w:bookmarkEnd w:id="6"/>
    </w:p>
    <w:p w14:paraId="5F526ABC" w14:textId="48E0B517" w:rsidR="00A51BF3" w:rsidRPr="007E5002" w:rsidRDefault="00796FEF"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If we are in some form of </w:t>
      </w:r>
      <w:r w:rsidR="00D61F81">
        <w:rPr>
          <w:rFonts w:ascii="Latin Modern Roman 10" w:hAnsi="Latin Modern Roman 10" w:cs="Arial"/>
        </w:rPr>
        <w:t xml:space="preserve">the </w:t>
      </w:r>
      <w:r w:rsidRPr="007E5002">
        <w:rPr>
          <w:rFonts w:ascii="Latin Modern Roman 10" w:hAnsi="Latin Modern Roman 10" w:cs="Arial"/>
        </w:rPr>
        <w:t>multiverse, in which every possible universe exists, s-risk timelines also exist in it, even if they are very improbable</w:t>
      </w:r>
      <w:r w:rsidR="007764F4" w:rsidRPr="007E5002">
        <w:rPr>
          <w:rFonts w:ascii="Latin Modern Roman 10" w:hAnsi="Latin Modern Roman 10" w:cs="Arial"/>
        </w:rPr>
        <w:t>.</w:t>
      </w:r>
      <w:r w:rsidR="00B013E3" w:rsidRPr="007E5002">
        <w:rPr>
          <w:rFonts w:ascii="Latin Modern Roman 10" w:hAnsi="Latin Modern Roman 10" w:cs="Arial"/>
        </w:rPr>
        <w:t xml:space="preserve"> </w:t>
      </w:r>
      <w:r w:rsidR="007764F4" w:rsidRPr="007E5002">
        <w:rPr>
          <w:rFonts w:ascii="Latin Modern Roman 10" w:hAnsi="Latin Modern Roman 10" w:cs="Arial"/>
        </w:rPr>
        <w:t>M</w:t>
      </w:r>
      <w:r w:rsidR="00B013E3" w:rsidRPr="007E5002">
        <w:rPr>
          <w:rFonts w:ascii="Latin Modern Roman 10" w:hAnsi="Latin Modern Roman 10" w:cs="Arial"/>
        </w:rPr>
        <w:t xml:space="preserve">oreover, these timelines include any actual living person, </w:t>
      </w:r>
      <w:r w:rsidR="007764F4" w:rsidRPr="007E5002">
        <w:rPr>
          <w:rFonts w:ascii="Latin Modern Roman 10" w:hAnsi="Latin Modern Roman 10" w:cs="Arial"/>
        </w:rPr>
        <w:t xml:space="preserve">including </w:t>
      </w:r>
      <w:r w:rsidR="00B013E3" w:rsidRPr="007E5002">
        <w:rPr>
          <w:rFonts w:ascii="Latin Modern Roman 10" w:hAnsi="Latin Modern Roman 10" w:cs="Arial"/>
        </w:rPr>
        <w:t>the reader. This thought is disturbing.</w:t>
      </w:r>
      <w:r w:rsidR="00A51BF3" w:rsidRPr="007E5002">
        <w:rPr>
          <w:rFonts w:ascii="Latin Modern Roman 10" w:hAnsi="Latin Modern Roman 10" w:cs="Arial"/>
        </w:rPr>
        <w:t xml:space="preserve"> Th</w:t>
      </w:r>
      <w:r w:rsidR="007764F4" w:rsidRPr="007E5002">
        <w:rPr>
          <w:rFonts w:ascii="Latin Modern Roman 10" w:hAnsi="Latin Modern Roman 10" w:cs="Arial"/>
        </w:rPr>
        <w:t>is</w:t>
      </w:r>
      <w:r w:rsidR="00A51BF3" w:rsidRPr="007E5002">
        <w:rPr>
          <w:rFonts w:ascii="Latin Modern Roman 10" w:hAnsi="Latin Modern Roman 10" w:cs="Arial"/>
        </w:rPr>
        <w:t xml:space="preserve"> idea </w:t>
      </w:r>
      <w:r w:rsidR="007764F4" w:rsidRPr="007E5002">
        <w:rPr>
          <w:rFonts w:ascii="Latin Modern Roman 10" w:hAnsi="Latin Modern Roman 10" w:cs="Arial"/>
        </w:rPr>
        <w:t xml:space="preserve">initially </w:t>
      </w:r>
      <w:r w:rsidR="00A51BF3" w:rsidRPr="007E5002">
        <w:rPr>
          <w:rFonts w:ascii="Latin Modern Roman 10" w:hAnsi="Latin Modern Roman 10" w:cs="Arial"/>
        </w:rPr>
        <w:t>appear</w:t>
      </w:r>
      <w:r w:rsidR="00F0676C" w:rsidRPr="007E5002">
        <w:rPr>
          <w:rFonts w:ascii="Latin Modern Roman 10" w:hAnsi="Latin Modern Roman 10" w:cs="Arial"/>
        </w:rPr>
        <w:t>ed</w:t>
      </w:r>
      <w:r w:rsidR="00A51BF3" w:rsidRPr="007E5002">
        <w:rPr>
          <w:rFonts w:ascii="Latin Modern Roman 10" w:hAnsi="Latin Modern Roman 10" w:cs="Arial"/>
        </w:rPr>
        <w:t xml:space="preserve"> in the science fiction story “I have no mo</w:t>
      </w:r>
      <w:r w:rsidR="00C3295F" w:rsidRPr="007E5002">
        <w:rPr>
          <w:rFonts w:ascii="Latin Modern Roman 10" w:hAnsi="Latin Modern Roman 10" w:cs="Arial"/>
        </w:rPr>
        <w:t>u</w:t>
      </w:r>
      <w:r w:rsidR="00A51BF3" w:rsidRPr="007E5002">
        <w:rPr>
          <w:rFonts w:ascii="Latin Modern Roman 10" w:hAnsi="Latin Modern Roman 10" w:cs="Arial"/>
        </w:rPr>
        <w:t>th and I must scream”</w:t>
      </w:r>
      <w:r w:rsidR="00F0676C" w:rsidRPr="007E5002">
        <w:rPr>
          <w:rFonts w:ascii="Latin Modern Roman 10" w:hAnsi="Latin Modern Roman 10" w:cs="Arial"/>
        </w:rPr>
        <w:t xml:space="preserve"> </w:t>
      </w:r>
      <w:r w:rsidR="00F0676C" w:rsidRPr="007E5002">
        <w:rPr>
          <w:rFonts w:ascii="Latin Modern Roman 10" w:hAnsi="Latin Modern Roman 10" w:cs="Arial"/>
        </w:rPr>
        <w:fldChar w:fldCharType="begin"/>
      </w:r>
      <w:r w:rsidR="00C3295F" w:rsidRPr="007E5002">
        <w:rPr>
          <w:rFonts w:ascii="Latin Modern Roman 10" w:hAnsi="Latin Modern Roman 10" w:cs="Arial"/>
        </w:rPr>
        <w:instrText xml:space="preserve"> ADDIN ZOTERO_ITEM CSL_CITATION {"citationID":"EcCSdqC5","properties":{"formattedCitation":"(Ellison, 1967)","plainCitation":"(Ellison, 1967)","noteIndex":0},"citationItems":[{"id":721,"uris":["http://zotero.org/users/3736454/items/8IA7E7F8"],"uri":["http://zotero.org/users/3736454/items/8IA7E7F8"],"itemData":{"id":721,"type":"book","publisher":"Galaxy Publishing Corp","title":"I Have No Mouth, and I Must Scream","author":[{"family":"Ellison","given":"Harlan"}],"issued":{"date-parts":[["1967"]]}}}],"schema":"https://github.com/citation-style-language/schema/raw/master/csl-citation.json"} </w:instrText>
      </w:r>
      <w:r w:rsidR="00F0676C" w:rsidRPr="007E5002">
        <w:rPr>
          <w:rFonts w:ascii="Latin Modern Roman 10" w:hAnsi="Latin Modern Roman 10" w:cs="Arial"/>
        </w:rPr>
        <w:fldChar w:fldCharType="separate"/>
      </w:r>
      <w:r w:rsidR="00C3295F" w:rsidRPr="007E5002">
        <w:rPr>
          <w:rFonts w:ascii="Latin Modern Roman 10" w:hAnsi="Latin Modern Roman 10" w:cs="Arial"/>
          <w:noProof/>
        </w:rPr>
        <w:t>(Ellison, 1967)</w:t>
      </w:r>
      <w:r w:rsidR="00F0676C" w:rsidRPr="007E5002">
        <w:rPr>
          <w:rFonts w:ascii="Latin Modern Roman 10" w:hAnsi="Latin Modern Roman 10" w:cs="Arial"/>
        </w:rPr>
        <w:fldChar w:fldCharType="end"/>
      </w:r>
      <w:r w:rsidR="00C3295F" w:rsidRPr="007E5002">
        <w:rPr>
          <w:rFonts w:ascii="Latin Modern Roman 10" w:hAnsi="Latin Modern Roman 10" w:cs="Arial"/>
        </w:rPr>
        <w:t>.</w:t>
      </w:r>
    </w:p>
    <w:p w14:paraId="58D3F5DB" w14:textId="77777777" w:rsidR="00A51BF3" w:rsidRDefault="00A51BF3" w:rsidP="00B013E3">
      <w:pPr>
        <w:widowControl w:val="0"/>
        <w:autoSpaceDE w:val="0"/>
        <w:autoSpaceDN w:val="0"/>
        <w:adjustRightInd w:val="0"/>
        <w:spacing w:line="280" w:lineRule="atLeast"/>
        <w:jc w:val="both"/>
        <w:rPr>
          <w:rFonts w:ascii="Latin Modern Roman 10" w:hAnsi="Latin Modern Roman 10" w:cs="Arial"/>
        </w:rPr>
      </w:pPr>
    </w:p>
    <w:p w14:paraId="3B6F26EC" w14:textId="365D5300" w:rsidR="00CB08DE" w:rsidRPr="00A94A17" w:rsidRDefault="00CB08DE" w:rsidP="00A94A17">
      <w:pPr>
        <w:pStyle w:val="Heading2"/>
      </w:pPr>
      <w:bookmarkStart w:id="7" w:name="_Toc58952564"/>
      <w:r w:rsidRPr="00A94A17">
        <w:lastRenderedPageBreak/>
        <w:t>2.2. The nature of indexical uncertainty</w:t>
      </w:r>
      <w:bookmarkEnd w:id="7"/>
    </w:p>
    <w:p w14:paraId="22C1D6F3" w14:textId="3F35C662" w:rsidR="00CB08DE" w:rsidRDefault="00A27E02"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The main idea, presented below, is based on the notion of “indexical uncertainty”. </w:t>
      </w:r>
      <w:r w:rsidR="0035512D" w:rsidRPr="007E5002">
        <w:rPr>
          <w:rFonts w:ascii="Latin Modern Roman 10" w:hAnsi="Latin Modern Roman 10" w:cs="Arial"/>
        </w:rPr>
        <w:t xml:space="preserve">This is a situation when an observer doesn’t know where </w:t>
      </w:r>
      <w:r w:rsidR="00CB08DE">
        <w:rPr>
          <w:rFonts w:ascii="Latin Modern Roman 10" w:hAnsi="Latin Modern Roman 10" w:cs="Arial"/>
        </w:rPr>
        <w:t>he</w:t>
      </w:r>
      <w:r w:rsidR="008B0F4C" w:rsidRPr="007E5002">
        <w:rPr>
          <w:rFonts w:ascii="Latin Modern Roman 10" w:hAnsi="Latin Modern Roman 10" w:cs="Arial"/>
        </w:rPr>
        <w:t xml:space="preserve"> </w:t>
      </w:r>
      <w:r w:rsidR="00CB08DE">
        <w:rPr>
          <w:rFonts w:ascii="Latin Modern Roman 10" w:hAnsi="Latin Modern Roman 10" w:cs="Arial"/>
        </w:rPr>
        <w:t>is</w:t>
      </w:r>
      <w:r w:rsidR="008B0F4C" w:rsidRPr="007E5002">
        <w:rPr>
          <w:rFonts w:ascii="Latin Modern Roman 10" w:hAnsi="Latin Modern Roman 10" w:cs="Arial"/>
        </w:rPr>
        <w:t xml:space="preserve"> </w:t>
      </w:r>
      <w:r w:rsidR="0035512D" w:rsidRPr="007E5002">
        <w:rPr>
          <w:rFonts w:ascii="Latin Modern Roman 10" w:hAnsi="Latin Modern Roman 10" w:cs="Arial"/>
        </w:rPr>
        <w:t>located</w:t>
      </w:r>
      <w:r w:rsidR="00A94B57" w:rsidRPr="007E5002">
        <w:rPr>
          <w:rFonts w:ascii="Latin Modern Roman 10" w:hAnsi="Latin Modern Roman 10" w:cs="Arial"/>
        </w:rPr>
        <w:t xml:space="preserve"> if </w:t>
      </w:r>
      <w:r w:rsidR="008B0F4C" w:rsidRPr="007E5002">
        <w:rPr>
          <w:rFonts w:ascii="Latin Modern Roman 10" w:hAnsi="Latin Modern Roman 10" w:cs="Arial"/>
        </w:rPr>
        <w:t xml:space="preserve">numerous </w:t>
      </w:r>
      <w:r w:rsidR="00A94B57" w:rsidRPr="007E5002">
        <w:rPr>
          <w:rFonts w:ascii="Latin Modern Roman 10" w:hAnsi="Latin Modern Roman 10" w:cs="Arial"/>
        </w:rPr>
        <w:t xml:space="preserve">copies </w:t>
      </w:r>
      <w:r w:rsidR="008B0F4C" w:rsidRPr="007E5002">
        <w:rPr>
          <w:rFonts w:ascii="Latin Modern Roman 10" w:hAnsi="Latin Modern Roman 10" w:cs="Arial"/>
        </w:rPr>
        <w:t xml:space="preserve">of </w:t>
      </w:r>
      <w:r w:rsidR="00CB08DE">
        <w:rPr>
          <w:rFonts w:ascii="Latin Modern Roman 10" w:hAnsi="Latin Modern Roman 10" w:cs="Arial"/>
        </w:rPr>
        <w:t>him</w:t>
      </w:r>
      <w:r w:rsidR="008B0F4C" w:rsidRPr="007E5002">
        <w:rPr>
          <w:rFonts w:ascii="Latin Modern Roman 10" w:hAnsi="Latin Modern Roman 10" w:cs="Arial"/>
        </w:rPr>
        <w:t xml:space="preserve"> </w:t>
      </w:r>
      <w:r w:rsidR="00A94B57" w:rsidRPr="007E5002">
        <w:rPr>
          <w:rFonts w:ascii="Latin Modern Roman 10" w:hAnsi="Latin Modern Roman 10" w:cs="Arial"/>
        </w:rPr>
        <w:t xml:space="preserve">are created. For example, if 100 copies </w:t>
      </w:r>
      <w:r w:rsidR="008B0F4C" w:rsidRPr="007E5002">
        <w:rPr>
          <w:rFonts w:ascii="Latin Modern Roman 10" w:hAnsi="Latin Modern Roman 10" w:cs="Arial"/>
        </w:rPr>
        <w:t xml:space="preserve">of </w:t>
      </w:r>
      <w:r w:rsidR="0090298D" w:rsidRPr="007E5002">
        <w:rPr>
          <w:rFonts w:ascii="Latin Modern Roman 10" w:hAnsi="Latin Modern Roman 10" w:cs="Arial"/>
        </w:rPr>
        <w:t xml:space="preserve">a </w:t>
      </w:r>
      <w:r w:rsidR="008B0F4C" w:rsidRPr="007E5002">
        <w:rPr>
          <w:rFonts w:ascii="Latin Modern Roman 10" w:hAnsi="Latin Modern Roman 10" w:cs="Arial"/>
        </w:rPr>
        <w:t xml:space="preserve">person </w:t>
      </w:r>
      <w:r w:rsidR="00A94B57" w:rsidRPr="007E5002">
        <w:rPr>
          <w:rFonts w:ascii="Latin Modern Roman 10" w:hAnsi="Latin Modern Roman 10" w:cs="Arial"/>
        </w:rPr>
        <w:t xml:space="preserve">are created and all are put in </w:t>
      </w:r>
      <w:r w:rsidR="008B0F4C" w:rsidRPr="007E5002">
        <w:rPr>
          <w:rFonts w:ascii="Latin Modern Roman 10" w:hAnsi="Latin Modern Roman 10" w:cs="Arial"/>
        </w:rPr>
        <w:t xml:space="preserve">identical </w:t>
      </w:r>
      <w:r w:rsidR="00A94B57" w:rsidRPr="007E5002">
        <w:rPr>
          <w:rFonts w:ascii="Latin Modern Roman 10" w:hAnsi="Latin Modern Roman 10" w:cs="Arial"/>
        </w:rPr>
        <w:t xml:space="preserve">boxes, of which all except one </w:t>
      </w:r>
      <w:r w:rsidR="008B0F4C" w:rsidRPr="007E5002">
        <w:rPr>
          <w:rFonts w:ascii="Latin Modern Roman 10" w:hAnsi="Latin Modern Roman 10" w:cs="Arial"/>
        </w:rPr>
        <w:t xml:space="preserve">is </w:t>
      </w:r>
      <w:r w:rsidR="00A94B57" w:rsidRPr="007E5002">
        <w:rPr>
          <w:rFonts w:ascii="Latin Modern Roman 10" w:hAnsi="Latin Modern Roman 10" w:cs="Arial"/>
        </w:rPr>
        <w:t xml:space="preserve">red </w:t>
      </w:r>
      <w:r w:rsidR="008B0F4C" w:rsidRPr="007E5002">
        <w:rPr>
          <w:rFonts w:ascii="Latin Modern Roman 10" w:hAnsi="Latin Modern Roman 10" w:cs="Arial"/>
        </w:rPr>
        <w:t xml:space="preserve">from </w:t>
      </w:r>
      <w:r w:rsidR="00A94B57" w:rsidRPr="007E5002">
        <w:rPr>
          <w:rFonts w:ascii="Latin Modern Roman 10" w:hAnsi="Latin Modern Roman 10" w:cs="Arial"/>
        </w:rPr>
        <w:t xml:space="preserve">outside, and one is green </w:t>
      </w:r>
      <w:r w:rsidR="008B0F4C" w:rsidRPr="007E5002">
        <w:rPr>
          <w:rFonts w:ascii="Latin Modern Roman 10" w:hAnsi="Latin Modern Roman 10" w:cs="Arial"/>
        </w:rPr>
        <w:t xml:space="preserve">then </w:t>
      </w:r>
      <w:r w:rsidR="00A94B57" w:rsidRPr="007E5002">
        <w:rPr>
          <w:rFonts w:ascii="Latin Modern Roman 10" w:hAnsi="Latin Modern Roman 10" w:cs="Arial"/>
        </w:rPr>
        <w:t>according</w:t>
      </w:r>
      <w:r w:rsidR="00D61F81">
        <w:rPr>
          <w:rFonts w:ascii="Latin Modern Roman 10" w:hAnsi="Latin Modern Roman 10" w:cs="Arial"/>
        </w:rPr>
        <w:t xml:space="preserve"> to</w:t>
      </w:r>
      <w:r w:rsidR="00A94B57" w:rsidRPr="007E5002">
        <w:rPr>
          <w:rFonts w:ascii="Latin Modern Roman 10" w:hAnsi="Latin Modern Roman 10" w:cs="Arial"/>
        </w:rPr>
        <w:t xml:space="preserve"> Self-Sampling Assumption in anthropic</w:t>
      </w:r>
      <w:r w:rsidR="00C34F8C" w:rsidRPr="007E5002">
        <w:rPr>
          <w:rFonts w:ascii="Latin Modern Roman 10" w:hAnsi="Latin Modern Roman 10" w:cs="Arial"/>
        </w:rPr>
        <w:t xml:space="preserve"> </w:t>
      </w:r>
      <w:r w:rsidR="00C34F8C" w:rsidRPr="007E5002">
        <w:rPr>
          <w:rFonts w:ascii="Latin Modern Roman 10" w:hAnsi="Latin Modern Roman 10" w:cs="Arial"/>
        </w:rPr>
        <w:fldChar w:fldCharType="begin"/>
      </w:r>
      <w:r w:rsidR="00C34F8C" w:rsidRPr="007E5002">
        <w:rPr>
          <w:rFonts w:ascii="Latin Modern Roman 10" w:hAnsi="Latin Modern Roman 10" w:cs="Arial"/>
        </w:rPr>
        <w:instrText xml:space="preserve"> ADDIN ZOTERO_ITEM CSL_CITATION {"citationID":"GlL8AzIZ","properties":{"formattedCitation":"(Bostrom, 2013)","plainCitation":"(Bostrom, 2013)","noteIndex":0},"citationItems":[{"id":6320,"uris":["http://zotero.org/users/3736454/items/CSEAHURD"],"uri":["http://zotero.org/users/3736454/items/CSEAHURD"],"itemData":{"id":6320,"type":"book","publisher":"Routledge","source":"Google Scholar","title":"Anthropic bias: Observation selection effects in science and philosophy","title-short":"Anthropic bias","author":[{"family":"Bostrom","given":"N."}],"issued":{"date-parts":[["2013"]]}}}],"schema":"https://github.com/citation-style-language/schema/raw/master/csl-citation.json"} </w:instrText>
      </w:r>
      <w:r w:rsidR="00C34F8C" w:rsidRPr="007E5002">
        <w:rPr>
          <w:rFonts w:ascii="Latin Modern Roman 10" w:hAnsi="Latin Modern Roman 10" w:cs="Arial"/>
        </w:rPr>
        <w:fldChar w:fldCharType="separate"/>
      </w:r>
      <w:r w:rsidR="00C34F8C" w:rsidRPr="007E5002">
        <w:rPr>
          <w:rFonts w:ascii="Latin Modern Roman 10" w:hAnsi="Latin Modern Roman 10" w:cs="Arial"/>
          <w:noProof/>
        </w:rPr>
        <w:t>(Bostrom, 2013)</w:t>
      </w:r>
      <w:r w:rsidR="00C34F8C" w:rsidRPr="007E5002">
        <w:rPr>
          <w:rFonts w:ascii="Latin Modern Roman 10" w:hAnsi="Latin Modern Roman 10" w:cs="Arial"/>
        </w:rPr>
        <w:fldChar w:fldCharType="end"/>
      </w:r>
      <w:r w:rsidR="00A94B57" w:rsidRPr="007E5002">
        <w:rPr>
          <w:rFonts w:ascii="Latin Modern Roman 10" w:hAnsi="Latin Modern Roman 10" w:cs="Arial"/>
        </w:rPr>
        <w:t>,</w:t>
      </w:r>
      <w:r w:rsidR="008B0F4C" w:rsidRPr="007E5002">
        <w:rPr>
          <w:rFonts w:ascii="Latin Modern Roman 10" w:hAnsi="Latin Modern Roman 10" w:cs="Arial"/>
        </w:rPr>
        <w:t xml:space="preserve"> one should reason</w:t>
      </w:r>
      <w:r w:rsidR="00A94B57" w:rsidRPr="007E5002">
        <w:rPr>
          <w:rFonts w:ascii="Latin Modern Roman 10" w:hAnsi="Latin Modern Roman 10" w:cs="Arial"/>
        </w:rPr>
        <w:t xml:space="preserve"> that </w:t>
      </w:r>
      <w:r w:rsidR="0090298D" w:rsidRPr="007E5002">
        <w:rPr>
          <w:rFonts w:ascii="Latin Modern Roman 10" w:hAnsi="Latin Modern Roman 10" w:cs="Arial"/>
        </w:rPr>
        <w:t>the copies</w:t>
      </w:r>
      <w:r w:rsidR="008B0F4C" w:rsidRPr="007E5002">
        <w:rPr>
          <w:rFonts w:ascii="Latin Modern Roman 10" w:hAnsi="Latin Modern Roman 10" w:cs="Arial"/>
        </w:rPr>
        <w:t xml:space="preserve"> are </w:t>
      </w:r>
      <w:r w:rsidR="00A94B57" w:rsidRPr="007E5002">
        <w:rPr>
          <w:rFonts w:ascii="Latin Modern Roman 10" w:hAnsi="Latin Modern Roman 10" w:cs="Arial"/>
        </w:rPr>
        <w:t>randomly selected from all of them and</w:t>
      </w:r>
      <w:r w:rsidR="00C64C57" w:rsidRPr="007E5002">
        <w:rPr>
          <w:rFonts w:ascii="Latin Modern Roman 10" w:hAnsi="Latin Modern Roman 10" w:cs="Arial"/>
        </w:rPr>
        <w:t xml:space="preserve"> </w:t>
      </w:r>
      <w:r w:rsidR="00A94B57" w:rsidRPr="007E5002">
        <w:rPr>
          <w:rFonts w:ascii="Latin Modern Roman 10" w:hAnsi="Latin Modern Roman 10" w:cs="Arial"/>
        </w:rPr>
        <w:t>thus</w:t>
      </w:r>
      <w:r w:rsidR="00C64C57" w:rsidRPr="007E5002">
        <w:rPr>
          <w:rFonts w:ascii="Latin Modern Roman 10" w:hAnsi="Latin Modern Roman 10" w:cs="Arial"/>
        </w:rPr>
        <w:t xml:space="preserve"> he has</w:t>
      </w:r>
      <w:r w:rsidR="00A94B57" w:rsidRPr="007E5002">
        <w:rPr>
          <w:rFonts w:ascii="Latin Modern Roman 10" w:hAnsi="Latin Modern Roman 10" w:cs="Arial"/>
        </w:rPr>
        <w:t xml:space="preserve"> 99 per</w:t>
      </w:r>
      <w:r w:rsidR="00D61F81">
        <w:rPr>
          <w:rFonts w:ascii="Latin Modern Roman 10" w:hAnsi="Latin Modern Roman 10" w:cs="Arial"/>
        </w:rPr>
        <w:t xml:space="preserve"> </w:t>
      </w:r>
      <w:r w:rsidR="00A94B57" w:rsidRPr="007E5002">
        <w:rPr>
          <w:rFonts w:ascii="Latin Modern Roman 10" w:hAnsi="Latin Modern Roman 10" w:cs="Arial"/>
        </w:rPr>
        <w:t>cent</w:t>
      </w:r>
      <w:r w:rsidR="0090298D" w:rsidRPr="007E5002">
        <w:rPr>
          <w:rFonts w:ascii="Latin Modern Roman 10" w:hAnsi="Latin Modern Roman 10" w:cs="Arial"/>
        </w:rPr>
        <w:t xml:space="preserve"> chances</w:t>
      </w:r>
      <w:r w:rsidR="00A94B57" w:rsidRPr="007E5002">
        <w:rPr>
          <w:rFonts w:ascii="Latin Modern Roman 10" w:hAnsi="Latin Modern Roman 10" w:cs="Arial"/>
        </w:rPr>
        <w:t xml:space="preserve"> to observe that </w:t>
      </w:r>
      <w:r w:rsidR="00C64C57" w:rsidRPr="007E5002">
        <w:rPr>
          <w:rFonts w:ascii="Latin Modern Roman 10" w:hAnsi="Latin Modern Roman 10" w:cs="Arial"/>
        </w:rPr>
        <w:t>he</w:t>
      </w:r>
      <w:r w:rsidR="0090298D" w:rsidRPr="007E5002">
        <w:rPr>
          <w:rFonts w:ascii="Latin Modern Roman 10" w:hAnsi="Latin Modern Roman 10" w:cs="Arial"/>
        </w:rPr>
        <w:t xml:space="preserve"> will </w:t>
      </w:r>
      <w:r w:rsidR="00C64C57" w:rsidRPr="007E5002">
        <w:rPr>
          <w:rFonts w:ascii="Latin Modern Roman 10" w:hAnsi="Latin Modern Roman 10" w:cs="Arial"/>
        </w:rPr>
        <w:t>be in</w:t>
      </w:r>
      <w:r w:rsidR="0090298D" w:rsidRPr="007E5002">
        <w:rPr>
          <w:rFonts w:ascii="Latin Modern Roman 10" w:hAnsi="Latin Modern Roman 10" w:cs="Arial"/>
        </w:rPr>
        <w:t xml:space="preserve"> the red box</w:t>
      </w:r>
      <w:r w:rsidR="00A94B57" w:rsidRPr="007E5002">
        <w:rPr>
          <w:rFonts w:ascii="Latin Modern Roman 10" w:hAnsi="Latin Modern Roman 10" w:cs="Arial"/>
        </w:rPr>
        <w:t>.</w:t>
      </w:r>
      <w:r w:rsidR="0090298D" w:rsidRPr="007E5002">
        <w:rPr>
          <w:rFonts w:ascii="Latin Modern Roman 10" w:hAnsi="Latin Modern Roman 10" w:cs="Arial"/>
        </w:rPr>
        <w:t xml:space="preserve"> </w:t>
      </w:r>
    </w:p>
    <w:p w14:paraId="559B0B7E" w14:textId="77777777" w:rsidR="00CB08DE" w:rsidRDefault="00CB08DE" w:rsidP="00B013E3">
      <w:pPr>
        <w:widowControl w:val="0"/>
        <w:autoSpaceDE w:val="0"/>
        <w:autoSpaceDN w:val="0"/>
        <w:adjustRightInd w:val="0"/>
        <w:spacing w:line="280" w:lineRule="atLeast"/>
        <w:jc w:val="both"/>
        <w:rPr>
          <w:rFonts w:ascii="Latin Modern Roman 10" w:hAnsi="Latin Modern Roman 10" w:cs="Arial"/>
        </w:rPr>
      </w:pPr>
    </w:p>
    <w:p w14:paraId="32AE9919" w14:textId="015FDC82" w:rsidR="00B013E3" w:rsidRDefault="0090298D"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Therefore,</w:t>
      </w:r>
      <w:r w:rsidR="00E5727B" w:rsidRPr="007E5002">
        <w:rPr>
          <w:rFonts w:ascii="Latin Modern Roman 10" w:hAnsi="Latin Modern Roman 10" w:cs="Arial"/>
        </w:rPr>
        <w:t xml:space="preserve"> </w:t>
      </w:r>
      <w:r w:rsidRPr="007E5002">
        <w:rPr>
          <w:rFonts w:ascii="Latin Modern Roman 10" w:hAnsi="Latin Modern Roman 10" w:cs="Arial"/>
        </w:rPr>
        <w:t>i</w:t>
      </w:r>
      <w:r w:rsidR="00E5727B" w:rsidRPr="007E5002">
        <w:rPr>
          <w:rFonts w:ascii="Latin Modern Roman 10" w:hAnsi="Latin Modern Roman 10" w:cs="Arial"/>
        </w:rPr>
        <w:t xml:space="preserve">f some agent creates </w:t>
      </w:r>
      <w:r w:rsidR="00CB08DE">
        <w:rPr>
          <w:rFonts w:ascii="Latin Modern Roman 10" w:hAnsi="Latin Modern Roman 10" w:cs="Arial"/>
        </w:rPr>
        <w:t>many</w:t>
      </w:r>
      <w:r w:rsidRPr="007E5002">
        <w:rPr>
          <w:rFonts w:ascii="Latin Modern Roman 10" w:hAnsi="Latin Modern Roman 10" w:cs="Arial"/>
        </w:rPr>
        <w:t xml:space="preserve"> </w:t>
      </w:r>
      <w:r w:rsidR="00E5727B" w:rsidRPr="007E5002">
        <w:rPr>
          <w:rFonts w:ascii="Latin Modern Roman 10" w:hAnsi="Latin Modern Roman 10" w:cs="Arial"/>
        </w:rPr>
        <w:t xml:space="preserve">copies </w:t>
      </w:r>
      <w:r w:rsidRPr="007E5002">
        <w:rPr>
          <w:rFonts w:ascii="Latin Modern Roman 10" w:hAnsi="Latin Modern Roman 10" w:cs="Arial"/>
        </w:rPr>
        <w:t xml:space="preserve">of the person </w:t>
      </w:r>
      <w:r w:rsidR="00E5727B" w:rsidRPr="007E5002">
        <w:rPr>
          <w:rFonts w:ascii="Latin Modern Roman 10" w:hAnsi="Latin Modern Roman 10" w:cs="Arial"/>
        </w:rPr>
        <w:t xml:space="preserve">in location X, he could attract the probability mass that </w:t>
      </w:r>
      <w:r w:rsidR="00C64C57" w:rsidRPr="007E5002">
        <w:rPr>
          <w:rFonts w:ascii="Latin Modern Roman 10" w:hAnsi="Latin Modern Roman 10" w:cs="Arial"/>
        </w:rPr>
        <w:t>the person</w:t>
      </w:r>
      <w:r w:rsidRPr="007E5002">
        <w:rPr>
          <w:rFonts w:ascii="Latin Modern Roman 10" w:hAnsi="Latin Modern Roman 10" w:cs="Arial"/>
        </w:rPr>
        <w:t xml:space="preserve"> </w:t>
      </w:r>
      <w:r w:rsidR="00E5727B" w:rsidRPr="007E5002">
        <w:rPr>
          <w:rFonts w:ascii="Latin Modern Roman 10" w:hAnsi="Latin Modern Roman 10" w:cs="Arial"/>
        </w:rPr>
        <w:t xml:space="preserve">should expect to find </w:t>
      </w:r>
      <w:r w:rsidR="00C64C57" w:rsidRPr="007E5002">
        <w:rPr>
          <w:rFonts w:ascii="Latin Modern Roman 10" w:hAnsi="Latin Modern Roman 10" w:cs="Arial"/>
        </w:rPr>
        <w:t>himself</w:t>
      </w:r>
      <w:r w:rsidRPr="007E5002">
        <w:rPr>
          <w:rFonts w:ascii="Latin Modern Roman 10" w:hAnsi="Latin Modern Roman 10" w:cs="Arial"/>
        </w:rPr>
        <w:t xml:space="preserve"> </w:t>
      </w:r>
      <w:r w:rsidR="00E5727B" w:rsidRPr="007E5002">
        <w:rPr>
          <w:rFonts w:ascii="Latin Modern Roman 10" w:hAnsi="Latin Modern Roman 10" w:cs="Arial"/>
        </w:rPr>
        <w:t>in the location X</w:t>
      </w:r>
      <w:r w:rsidR="00D85FB4" w:rsidRPr="007E5002">
        <w:rPr>
          <w:rFonts w:ascii="Latin Modern Roman 10" w:hAnsi="Latin Modern Roman 10" w:cs="Arial"/>
        </w:rPr>
        <w:t xml:space="preserve">, even if </w:t>
      </w:r>
      <w:r w:rsidRPr="007E5002">
        <w:rPr>
          <w:rFonts w:ascii="Latin Modern Roman 10" w:hAnsi="Latin Modern Roman 10" w:cs="Arial"/>
        </w:rPr>
        <w:t xml:space="preserve">the person was </w:t>
      </w:r>
      <w:r w:rsidR="00D85FB4" w:rsidRPr="007E5002">
        <w:rPr>
          <w:rFonts w:ascii="Latin Modern Roman 10" w:hAnsi="Latin Modern Roman 10" w:cs="Arial"/>
        </w:rPr>
        <w:t xml:space="preserve">originally in the </w:t>
      </w:r>
      <w:r w:rsidRPr="007E5002">
        <w:rPr>
          <w:rFonts w:ascii="Latin Modern Roman 10" w:hAnsi="Latin Modern Roman 10" w:cs="Arial"/>
        </w:rPr>
        <w:t xml:space="preserve">location </w:t>
      </w:r>
      <w:r w:rsidR="00D85FB4" w:rsidRPr="007E5002">
        <w:rPr>
          <w:rFonts w:ascii="Latin Modern Roman 10" w:hAnsi="Latin Modern Roman 10" w:cs="Arial"/>
        </w:rPr>
        <w:t>Y.</w:t>
      </w:r>
    </w:p>
    <w:p w14:paraId="3814B751" w14:textId="77777777" w:rsidR="00CB08DE" w:rsidRDefault="00CB08DE" w:rsidP="00B013E3">
      <w:pPr>
        <w:widowControl w:val="0"/>
        <w:autoSpaceDE w:val="0"/>
        <w:autoSpaceDN w:val="0"/>
        <w:adjustRightInd w:val="0"/>
        <w:spacing w:line="280" w:lineRule="atLeast"/>
        <w:jc w:val="both"/>
        <w:rPr>
          <w:rFonts w:ascii="Latin Modern Roman 10" w:hAnsi="Latin Modern Roman 10" w:cs="Arial"/>
        </w:rPr>
      </w:pPr>
    </w:p>
    <w:p w14:paraId="0DC97BDD" w14:textId="17F7E5F1" w:rsidR="00CB08DE" w:rsidRDefault="00CB08DE" w:rsidP="00B013E3">
      <w:pPr>
        <w:widowControl w:val="0"/>
        <w:autoSpaceDE w:val="0"/>
        <w:autoSpaceDN w:val="0"/>
        <w:adjustRightInd w:val="0"/>
        <w:spacing w:line="280" w:lineRule="atLeast"/>
        <w:jc w:val="both"/>
        <w:rPr>
          <w:rFonts w:ascii="Latin Modern Roman 10" w:hAnsi="Latin Modern Roman 10" w:cs="Arial"/>
        </w:rPr>
      </w:pPr>
      <w:r>
        <w:rPr>
          <w:rFonts w:ascii="Latin Modern Roman 10" w:hAnsi="Latin Modern Roman 10" w:cs="Arial"/>
        </w:rPr>
        <w:t xml:space="preserve">Indexical uncertainty also works for </w:t>
      </w:r>
      <w:r w:rsidRPr="0003240A">
        <w:rPr>
          <w:rFonts w:ascii="Latin Modern Roman 10" w:hAnsi="Latin Modern Roman 10" w:cs="Arial"/>
          <w:i/>
        </w:rPr>
        <w:t>my future</w:t>
      </w:r>
      <w:r w:rsidR="006C6AFC">
        <w:rPr>
          <w:rFonts w:ascii="Latin Modern Roman 10" w:hAnsi="Latin Modern Roman 10" w:cs="Arial"/>
          <w:i/>
        </w:rPr>
        <w:t xml:space="preserve"> copies</w:t>
      </w:r>
      <w:r>
        <w:rPr>
          <w:rFonts w:ascii="Latin Modern Roman 10" w:hAnsi="Latin Modern Roman 10" w:cs="Arial"/>
        </w:rPr>
        <w:t xml:space="preserve">. If I expect that </w:t>
      </w:r>
      <w:r w:rsidR="00AB561A">
        <w:rPr>
          <w:rFonts w:ascii="Latin Modern Roman 10" w:hAnsi="Latin Modern Roman 10" w:cs="Arial"/>
        </w:rPr>
        <w:t>several my copies will be created in the next moment</w:t>
      </w:r>
      <w:r w:rsidR="00046A69">
        <w:rPr>
          <w:rFonts w:ascii="Latin Modern Roman 10" w:hAnsi="Latin Modern Roman 10" w:cs="Arial"/>
        </w:rPr>
        <w:t>, I can expect that my probability to be one of them is proportional to the share of this type of copies relative to</w:t>
      </w:r>
      <w:r w:rsidR="00D61F81">
        <w:rPr>
          <w:rFonts w:ascii="Latin Modern Roman 10" w:hAnsi="Latin Modern Roman 10" w:cs="Arial"/>
        </w:rPr>
        <w:t xml:space="preserve"> the</w:t>
      </w:r>
      <w:r w:rsidR="00046A69">
        <w:rPr>
          <w:rFonts w:ascii="Latin Modern Roman 10" w:hAnsi="Latin Modern Roman 10" w:cs="Arial"/>
        </w:rPr>
        <w:t xml:space="preserve"> total number of copies. It is based on some assumptions about personal identity which will be discussed later.</w:t>
      </w:r>
      <w:r w:rsidR="00781525">
        <w:rPr>
          <w:rFonts w:ascii="Latin Modern Roman 10" w:hAnsi="Latin Modern Roman 10" w:cs="Arial"/>
        </w:rPr>
        <w:t xml:space="preserve"> Indexical uncertainty is used</w:t>
      </w:r>
      <w:r w:rsidR="00D61F81">
        <w:rPr>
          <w:rFonts w:ascii="Latin Modern Roman 10" w:hAnsi="Latin Modern Roman 10" w:cs="Arial"/>
        </w:rPr>
        <w:t>,</w:t>
      </w:r>
      <w:r w:rsidR="00781525">
        <w:rPr>
          <w:rFonts w:ascii="Latin Modern Roman 10" w:hAnsi="Latin Modern Roman 10" w:cs="Arial"/>
        </w:rPr>
        <w:t xml:space="preserve"> for example, to derive Born rule in many world interpretation of quantum mechanics by Sean Carrol </w:t>
      </w:r>
      <w:r w:rsidR="006C6AFC">
        <w:rPr>
          <w:rFonts w:ascii="Latin Modern Roman 10" w:hAnsi="Latin Modern Roman 10" w:cs="Arial"/>
        </w:rPr>
        <w:fldChar w:fldCharType="begin"/>
      </w:r>
      <w:r w:rsidR="006C6AFC">
        <w:rPr>
          <w:rFonts w:ascii="Latin Modern Roman 10" w:hAnsi="Latin Modern Roman 10" w:cs="Arial"/>
        </w:rPr>
        <w:instrText xml:space="preserve"> ADDIN ZOTERO_ITEM CSL_CITATION {"citationID":"2m8Ukf7F","properties":{"formattedCitation":"(Carroll &amp; Sebens, 2014)","plainCitation":"(Carroll &amp; Sebens, 2014)","noteIndex":0},"citationItems":[{"id":10304,"uris":["http://zotero.org/users/3736454/items/P3MAKB78"],"uri":["http://zotero.org/users/3736454/items/P3MAKB78"],"itemData":{"id":10304,"type":"chapter","container-title":"Quantum theory: A two-time success story","page":"157–169","publisher":"Springer","source":"Google Scholar","title":"Many worlds, the born rule, and self-locating uncertainty","author":[{"family":"Carroll","given":"Sean M."},{"family":"Sebens","given":"Charles T."}],"issued":{"date-parts":[["2014"]]}}}],"schema":"https://github.com/citation-style-language/schema/raw/master/csl-citation.json"} </w:instrText>
      </w:r>
      <w:r w:rsidR="006C6AFC">
        <w:rPr>
          <w:rFonts w:ascii="Latin Modern Roman 10" w:hAnsi="Latin Modern Roman 10" w:cs="Arial"/>
        </w:rPr>
        <w:fldChar w:fldCharType="separate"/>
      </w:r>
      <w:r w:rsidR="006C6AFC">
        <w:rPr>
          <w:rFonts w:ascii="Latin Modern Roman 10" w:hAnsi="Latin Modern Roman 10" w:cs="Arial"/>
          <w:noProof/>
        </w:rPr>
        <w:t>(Carroll &amp; Sebens, 2014)</w:t>
      </w:r>
      <w:r w:rsidR="006C6AFC">
        <w:rPr>
          <w:rFonts w:ascii="Latin Modern Roman 10" w:hAnsi="Latin Modern Roman 10" w:cs="Arial"/>
        </w:rPr>
        <w:fldChar w:fldCharType="end"/>
      </w:r>
      <w:r w:rsidR="00781525">
        <w:rPr>
          <w:rFonts w:ascii="Latin Modern Roman 10" w:hAnsi="Latin Modern Roman 10" w:cs="Arial"/>
        </w:rPr>
        <w:t xml:space="preserve">. </w:t>
      </w:r>
    </w:p>
    <w:p w14:paraId="3DD58497" w14:textId="77777777" w:rsidR="0003240A" w:rsidRDefault="0003240A" w:rsidP="00B013E3">
      <w:pPr>
        <w:widowControl w:val="0"/>
        <w:autoSpaceDE w:val="0"/>
        <w:autoSpaceDN w:val="0"/>
        <w:adjustRightInd w:val="0"/>
        <w:spacing w:line="280" w:lineRule="atLeast"/>
        <w:jc w:val="both"/>
        <w:rPr>
          <w:rFonts w:ascii="Latin Modern Roman 10" w:hAnsi="Latin Modern Roman 10" w:cs="Arial"/>
        </w:rPr>
      </w:pPr>
    </w:p>
    <w:p w14:paraId="434C6F25" w14:textId="60F5852A" w:rsidR="0003240A" w:rsidRDefault="0003240A" w:rsidP="00B013E3">
      <w:pPr>
        <w:widowControl w:val="0"/>
        <w:autoSpaceDE w:val="0"/>
        <w:autoSpaceDN w:val="0"/>
        <w:adjustRightInd w:val="0"/>
        <w:spacing w:line="280" w:lineRule="atLeast"/>
        <w:jc w:val="both"/>
        <w:rPr>
          <w:rFonts w:ascii="Latin Modern Roman 10" w:hAnsi="Latin Modern Roman 10" w:cs="Arial"/>
        </w:rPr>
      </w:pPr>
      <w:r>
        <w:rPr>
          <w:rFonts w:ascii="Latin Modern Roman 10" w:hAnsi="Latin Modern Roman 10" w:cs="Arial"/>
        </w:rPr>
        <w:t>It is a known idea to use indexical uncertainty for</w:t>
      </w:r>
      <w:r w:rsidR="00D61F81">
        <w:rPr>
          <w:rFonts w:ascii="Latin Modern Roman 10" w:hAnsi="Latin Modern Roman 10" w:cs="Arial"/>
        </w:rPr>
        <w:t xml:space="preserve"> the</w:t>
      </w:r>
      <w:r>
        <w:rPr>
          <w:rFonts w:ascii="Latin Modern Roman 10" w:hAnsi="Latin Modern Roman 10" w:cs="Arial"/>
        </w:rPr>
        <w:t xml:space="preserve"> attack in AI boxing experiment. An AI </w:t>
      </w:r>
      <w:r w:rsidR="00D61F81">
        <w:rPr>
          <w:rFonts w:ascii="Latin Modern Roman 10" w:hAnsi="Latin Modern Roman 10" w:cs="Arial"/>
        </w:rPr>
        <w:t>says</w:t>
      </w:r>
      <w:r>
        <w:rPr>
          <w:rFonts w:ascii="Latin Modern Roman 10" w:hAnsi="Latin Modern Roman 10" w:cs="Arial"/>
        </w:rPr>
        <w:t xml:space="preserve"> to an operator that it has created a million his copies</w:t>
      </w:r>
      <w:r w:rsidR="00BD6A3F">
        <w:rPr>
          <w:rFonts w:ascii="Latin Modern Roman 10" w:hAnsi="Latin Modern Roman 10" w:cs="Arial"/>
        </w:rPr>
        <w:t xml:space="preserve"> of the operator</w:t>
      </w:r>
      <w:r w:rsidR="00E85098">
        <w:rPr>
          <w:rFonts w:ascii="Latin Modern Roman 10" w:hAnsi="Latin Modern Roman 10" w:cs="Arial"/>
        </w:rPr>
        <w:t xml:space="preserve">, and it will torture all </w:t>
      </w:r>
      <w:r w:rsidR="00D61F81">
        <w:rPr>
          <w:rFonts w:ascii="Latin Modern Roman 10" w:hAnsi="Latin Modern Roman 10" w:cs="Arial"/>
        </w:rPr>
        <w:t>these</w:t>
      </w:r>
      <w:r w:rsidR="00E85098">
        <w:rPr>
          <w:rFonts w:ascii="Latin Modern Roman 10" w:hAnsi="Latin Modern Roman 10" w:cs="Arial"/>
        </w:rPr>
        <w:t xml:space="preserve"> copies if </w:t>
      </w:r>
      <w:r w:rsidR="00781525">
        <w:rPr>
          <w:rFonts w:ascii="Latin Modern Roman 10" w:hAnsi="Latin Modern Roman 10" w:cs="Arial"/>
        </w:rPr>
        <w:t>the operator</w:t>
      </w:r>
      <w:r w:rsidR="00E85098">
        <w:rPr>
          <w:rFonts w:ascii="Latin Modern Roman 10" w:hAnsi="Latin Modern Roman 10" w:cs="Arial"/>
        </w:rPr>
        <w:t xml:space="preserve"> will not let him out. Now the operator</w:t>
      </w:r>
      <w:r w:rsidR="00781525">
        <w:rPr>
          <w:rFonts w:ascii="Latin Modern Roman 10" w:hAnsi="Latin Modern Roman 10" w:cs="Arial"/>
        </w:rPr>
        <w:t xml:space="preserve"> is uncertain if he is real or simulated and may decide to escape the risk and let the AI out.</w:t>
      </w:r>
    </w:p>
    <w:p w14:paraId="17A55732" w14:textId="77777777" w:rsidR="00E5546A" w:rsidRDefault="00E5546A" w:rsidP="00B013E3">
      <w:pPr>
        <w:widowControl w:val="0"/>
        <w:autoSpaceDE w:val="0"/>
        <w:autoSpaceDN w:val="0"/>
        <w:adjustRightInd w:val="0"/>
        <w:spacing w:line="280" w:lineRule="atLeast"/>
        <w:jc w:val="both"/>
        <w:rPr>
          <w:rFonts w:ascii="Latin Modern Roman 10" w:hAnsi="Latin Modern Roman 10" w:cs="Arial"/>
        </w:rPr>
      </w:pPr>
    </w:p>
    <w:p w14:paraId="6B7DDD43" w14:textId="287B8AA9" w:rsidR="004B5941" w:rsidRPr="00181773" w:rsidRDefault="00C651DB" w:rsidP="00B013E3">
      <w:pPr>
        <w:widowControl w:val="0"/>
        <w:autoSpaceDE w:val="0"/>
        <w:autoSpaceDN w:val="0"/>
        <w:adjustRightInd w:val="0"/>
        <w:spacing w:line="280" w:lineRule="atLeast"/>
        <w:jc w:val="both"/>
        <w:rPr>
          <w:rFonts w:ascii="Latin Modern Roman 10" w:hAnsi="Latin Modern Roman 10" w:cs="Calibri"/>
        </w:rPr>
      </w:pPr>
      <w:r w:rsidRPr="00C651DB">
        <w:rPr>
          <w:rFonts w:ascii="Latin Modern Roman 10" w:hAnsi="Latin Modern Roman 10" w:cs="Calibri"/>
        </w:rPr>
        <w:t>This way of</w:t>
      </w:r>
      <w:r w:rsidR="00E5546A" w:rsidRPr="00C651DB">
        <w:rPr>
          <w:rFonts w:ascii="Latin Modern Roman 10" w:hAnsi="Latin Modern Roman 10" w:cs="Calibri"/>
        </w:rPr>
        <w:t xml:space="preserve"> reasoning about indexical uncerta</w:t>
      </w:r>
      <w:r w:rsidRPr="00C651DB">
        <w:rPr>
          <w:rFonts w:ascii="Latin Modern Roman 10" w:hAnsi="Latin Modern Roman 10" w:cs="Calibri"/>
        </w:rPr>
        <w:t>inty is based on the</w:t>
      </w:r>
      <w:r w:rsidR="00E5546A" w:rsidRPr="00C651DB">
        <w:rPr>
          <w:rFonts w:ascii="Latin Modern Roman 10" w:hAnsi="Latin Modern Roman 10" w:cs="Calibri"/>
        </w:rPr>
        <w:t xml:space="preserve"> </w:t>
      </w:r>
      <w:r w:rsidR="00E5546A" w:rsidRPr="00C651DB">
        <w:rPr>
          <w:rFonts w:ascii="Latin Modern Roman 10" w:hAnsi="Latin Modern Roman 10" w:cs="Calibri"/>
          <w:i/>
        </w:rPr>
        <w:t>Self-Sampling Assumption</w:t>
      </w:r>
      <w:r w:rsidR="00E5546A" w:rsidRPr="00C651DB">
        <w:rPr>
          <w:rFonts w:ascii="Latin Modern Roman 10" w:hAnsi="Latin Modern Roman 10" w:cs="Calibri"/>
        </w:rPr>
        <w:t xml:space="preserve"> (SSA). There are other ways to reason about anthropics. </w:t>
      </w:r>
      <w:r w:rsidR="00E5546A" w:rsidRPr="00C651DB">
        <w:rPr>
          <w:rFonts w:ascii="Latin Modern Roman 10" w:hAnsi="Latin Modern Roman 10" w:cs="Calibri"/>
          <w:i/>
        </w:rPr>
        <w:t>Self-Indication Assumption</w:t>
      </w:r>
      <w:r w:rsidR="00E5546A" w:rsidRPr="00C651DB">
        <w:rPr>
          <w:rFonts w:ascii="Latin Modern Roman 10" w:hAnsi="Latin Modern Roman 10" w:cs="Calibri"/>
        </w:rPr>
        <w:t xml:space="preserve"> (SIA) doesn’t look like as a contradicting method of reasoning</w:t>
      </w:r>
      <w:r w:rsidRPr="00C651DB">
        <w:rPr>
          <w:rFonts w:ascii="Latin Modern Roman 10" w:hAnsi="Latin Modern Roman 10" w:cs="Calibri"/>
        </w:rPr>
        <w:t xml:space="preserve"> here</w:t>
      </w:r>
      <w:r w:rsidR="00E5546A" w:rsidRPr="00C651DB">
        <w:rPr>
          <w:rFonts w:ascii="Latin Modern Roman 10" w:hAnsi="Latin Modern Roman 10" w:cs="Calibri"/>
        </w:rPr>
        <w:t xml:space="preserve"> </w:t>
      </w:r>
      <w:r w:rsidR="00E5546A" w:rsidRPr="00C651DB">
        <w:rPr>
          <w:rFonts w:ascii="Latin Modern Roman 10" w:hAnsi="Latin Modern Roman 10" w:cs="Calibri"/>
        </w:rPr>
        <w:fldChar w:fldCharType="begin"/>
      </w:r>
      <w:r w:rsidR="002B232A" w:rsidRPr="00C651DB">
        <w:rPr>
          <w:rFonts w:ascii="Latin Modern Roman 10" w:hAnsi="Latin Modern Roman 10" w:cs="Calibri"/>
        </w:rPr>
        <w:instrText xml:space="preserve"> ADDIN ZOTERO_ITEM CSL_CITATION {"citationID":"RTlfpqlR","properties":{"formattedCitation":"(Bostrom, 2013)","plainCitation":"(Bostrom, 2013)","noteIndex":0},"citationItems":[{"id":6320,"uris":["http://zotero.org/users/3736454/items/CSEAHURD"],"uri":["http://zotero.org/users/3736454/items/CSEAHURD"],"itemData":{"id":6320,"type":"book","publisher":"Routledge","source":"Google Scholar","title":"Anthropic bias: Observation selection effects in science and philosophy","title-short":"Anthropic bias","author":[{"family":"Bostrom","given":"N."}],"issued":{"date-parts":[["2013"]]}}}],"schema":"https://github.com/citation-style-language/schema/raw/master/csl-citation.json"} </w:instrText>
      </w:r>
      <w:r w:rsidR="00E5546A" w:rsidRPr="00C651DB">
        <w:rPr>
          <w:rFonts w:ascii="Latin Modern Roman 10" w:hAnsi="Latin Modern Roman 10" w:cs="Calibri"/>
        </w:rPr>
        <w:fldChar w:fldCharType="separate"/>
      </w:r>
      <w:r w:rsidR="002B232A" w:rsidRPr="00C651DB">
        <w:rPr>
          <w:rFonts w:ascii="Latin Modern Roman 10" w:hAnsi="Latin Modern Roman 10" w:cs="Calibri"/>
          <w:noProof/>
        </w:rPr>
        <w:t>(Bostrom, 2013)</w:t>
      </w:r>
      <w:r w:rsidR="00E5546A" w:rsidRPr="00C651DB">
        <w:rPr>
          <w:rFonts w:ascii="Latin Modern Roman 10" w:hAnsi="Latin Modern Roman 10" w:cs="Calibri"/>
        </w:rPr>
        <w:fldChar w:fldCharType="end"/>
      </w:r>
      <w:r w:rsidR="00E5546A" w:rsidRPr="00C651DB">
        <w:rPr>
          <w:rFonts w:ascii="Latin Modern Roman 10" w:hAnsi="Latin Modern Roman 10" w:cs="Calibri"/>
        </w:rPr>
        <w:t xml:space="preserve">. But </w:t>
      </w:r>
      <w:r>
        <w:rPr>
          <w:rFonts w:ascii="Latin Modern Roman 10" w:hAnsi="Latin Modern Roman 10" w:cs="Calibri"/>
        </w:rPr>
        <w:t xml:space="preserve">the </w:t>
      </w:r>
      <w:proofErr w:type="spellStart"/>
      <w:r w:rsidR="00E5546A" w:rsidRPr="00C651DB">
        <w:rPr>
          <w:rFonts w:ascii="Latin Modern Roman 10" w:hAnsi="Latin Modern Roman 10" w:cs="Calibri"/>
          <w:i/>
        </w:rPr>
        <w:t>Updateless</w:t>
      </w:r>
      <w:proofErr w:type="spellEnd"/>
      <w:r w:rsidR="00E5546A" w:rsidRPr="00C651DB">
        <w:rPr>
          <w:rFonts w:ascii="Latin Modern Roman 10" w:hAnsi="Latin Modern Roman 10" w:cs="Calibri"/>
          <w:i/>
        </w:rPr>
        <w:t xml:space="preserve"> Decision Theory</w:t>
      </w:r>
      <w:r w:rsidR="00E5546A" w:rsidRPr="00C651DB">
        <w:rPr>
          <w:rFonts w:ascii="Latin Modern Roman 10" w:hAnsi="Latin Modern Roman 10" w:cs="Calibri"/>
        </w:rPr>
        <w:t xml:space="preserve"> (UDT) </w:t>
      </w:r>
      <w:r>
        <w:rPr>
          <w:rFonts w:ascii="Latin Modern Roman 10" w:hAnsi="Latin Modern Roman 10" w:cs="Calibri"/>
        </w:rPr>
        <w:t xml:space="preserve">and its variants </w:t>
      </w:r>
      <w:r w:rsidR="00E5546A" w:rsidRPr="00C651DB">
        <w:rPr>
          <w:rFonts w:ascii="Latin Modern Roman 10" w:hAnsi="Latin Modern Roman 10" w:cs="Calibri"/>
        </w:rPr>
        <w:t>may give different results</w:t>
      </w:r>
      <w:r w:rsidR="002B232A" w:rsidRPr="00C651DB">
        <w:rPr>
          <w:rFonts w:ascii="Latin Modern Roman 10" w:hAnsi="Latin Modern Roman 10" w:cs="Calibri"/>
        </w:rPr>
        <w:t xml:space="preserve"> </w:t>
      </w:r>
      <w:r w:rsidR="002B232A" w:rsidRPr="00C651DB">
        <w:rPr>
          <w:rFonts w:ascii="Latin Modern Roman 10" w:hAnsi="Latin Modern Roman 10" w:cs="Calibri"/>
        </w:rPr>
        <w:fldChar w:fldCharType="begin"/>
      </w:r>
      <w:r w:rsidR="002B232A" w:rsidRPr="00C651DB">
        <w:rPr>
          <w:rFonts w:ascii="Latin Modern Roman 10" w:hAnsi="Latin Modern Roman 10" w:cs="Calibri"/>
        </w:rPr>
        <w:instrText xml:space="preserve"> ADDIN ZOTERO_ITEM CSL_CITATION {"citationID":"bTLeijwp","properties":{"formattedCitation":"(Armstrong, 2011)","plainCitation":"(Armstrong, 2011)","noteIndex":0},"citationItems":[{"id":3108,"uris":["http://zotero.org/users/3736454/items/SMZF2BA5"],"uri":["http://zotero.org/users/3736454/items/SMZF2BA5"],"itemData":{"id":3108,"type":"article-journal","container-title":"arXiv preprint arXiv:1110.6437","journalAbbreviation":"arXiv preprint arXiv:1110.6437","title":"Anthropic decision theory","author":[{"family":"Armstrong","given":"Stuart"}],"issued":{"date-parts":[["2011"]]}}}],"schema":"https://github.com/citation-style-language/schema/raw/master/csl-citation.json"} </w:instrText>
      </w:r>
      <w:r w:rsidR="002B232A" w:rsidRPr="00C651DB">
        <w:rPr>
          <w:rFonts w:ascii="Latin Modern Roman 10" w:hAnsi="Latin Modern Roman 10" w:cs="Calibri"/>
        </w:rPr>
        <w:fldChar w:fldCharType="separate"/>
      </w:r>
      <w:r w:rsidR="002B232A" w:rsidRPr="00C651DB">
        <w:rPr>
          <w:rFonts w:ascii="Latin Modern Roman 10" w:hAnsi="Latin Modern Roman 10" w:cs="Calibri"/>
          <w:noProof/>
        </w:rPr>
        <w:t>(Armstrong, 2011)</w:t>
      </w:r>
      <w:r w:rsidR="002B232A" w:rsidRPr="00C651DB">
        <w:rPr>
          <w:rFonts w:ascii="Latin Modern Roman 10" w:hAnsi="Latin Modern Roman 10" w:cs="Calibri"/>
        </w:rPr>
        <w:fldChar w:fldCharType="end"/>
      </w:r>
      <w:r w:rsidR="002B232A" w:rsidRPr="00C651DB">
        <w:rPr>
          <w:rFonts w:ascii="Latin Modern Roman 10" w:hAnsi="Latin Modern Roman 10" w:cs="Calibri"/>
        </w:rPr>
        <w:t>: oversimplifying, in this theory one should care not about probabilities of his individual copies, but about global consequences of a given strategy</w:t>
      </w:r>
      <w:r w:rsidRPr="00C651DB">
        <w:rPr>
          <w:rFonts w:ascii="Latin Modern Roman 10" w:hAnsi="Latin Modern Roman 10" w:cs="Calibri"/>
        </w:rPr>
        <w:t xml:space="preserve"> in terms of achievable utility.</w:t>
      </w:r>
      <w:r w:rsidRPr="0080300E">
        <w:rPr>
          <w:rFonts w:ascii="Latin Modern Roman 10" w:hAnsi="Latin Modern Roman 10" w:cs="Calibri"/>
        </w:rPr>
        <w:t xml:space="preserve"> </w:t>
      </w:r>
      <w:r w:rsidR="00D1273D" w:rsidRPr="0080300E">
        <w:rPr>
          <w:rFonts w:ascii="Latin Modern Roman 10" w:hAnsi="Latin Modern Roman 10" w:cs="Calibri"/>
        </w:rPr>
        <w:t>In our case, an agent under intensive sufferings has very small choice about future actions</w:t>
      </w:r>
      <w:r w:rsidR="005F78F4" w:rsidRPr="0080300E">
        <w:rPr>
          <w:rFonts w:ascii="Latin Modern Roman 10" w:hAnsi="Latin Modern Roman 10" w:cs="Calibri"/>
        </w:rPr>
        <w:t xml:space="preserve"> and very strong preference to stop his own sufferings (he do</w:t>
      </w:r>
      <w:r w:rsidR="00D61F81">
        <w:rPr>
          <w:rFonts w:ascii="Latin Modern Roman 10" w:hAnsi="Latin Modern Roman 10" w:cs="Calibri"/>
        </w:rPr>
        <w:t>es</w:t>
      </w:r>
      <w:r w:rsidR="005F78F4" w:rsidRPr="0080300E">
        <w:rPr>
          <w:rFonts w:ascii="Latin Modern Roman 10" w:hAnsi="Latin Modern Roman 10" w:cs="Calibri"/>
        </w:rPr>
        <w:t>n’t have mental energy to be a universal altruist); also in most cases</w:t>
      </w:r>
      <w:r w:rsidR="00D61F81">
        <w:rPr>
          <w:rFonts w:ascii="Latin Modern Roman 10" w:hAnsi="Latin Modern Roman 10" w:cs="Calibri"/>
        </w:rPr>
        <w:t>,</w:t>
      </w:r>
      <w:r w:rsidR="005F78F4" w:rsidRPr="0080300E">
        <w:rPr>
          <w:rFonts w:ascii="Latin Modern Roman 10" w:hAnsi="Latin Modern Roman 10" w:cs="Calibri"/>
        </w:rPr>
        <w:t xml:space="preserve"> he even do</w:t>
      </w:r>
      <w:r w:rsidR="00FB567E">
        <w:rPr>
          <w:rFonts w:ascii="Latin Modern Roman 10" w:hAnsi="Latin Modern Roman 10" w:cs="Calibri"/>
        </w:rPr>
        <w:t>es</w:t>
      </w:r>
      <w:r w:rsidR="005F78F4" w:rsidRPr="0080300E">
        <w:rPr>
          <w:rFonts w:ascii="Latin Modern Roman 10" w:hAnsi="Latin Modern Roman 10" w:cs="Calibri"/>
        </w:rPr>
        <w:t>n’t know that he will be saved in the future</w:t>
      </w:r>
      <w:r w:rsidR="0080300E" w:rsidRPr="0080300E">
        <w:rPr>
          <w:rFonts w:ascii="Latin Modern Roman 10" w:hAnsi="Latin Modern Roman 10" w:cs="Calibri"/>
        </w:rPr>
        <w:t xml:space="preserve">, but he could hope </w:t>
      </w:r>
      <w:r w:rsidR="00FB567E">
        <w:rPr>
          <w:rFonts w:ascii="Latin Modern Roman 10" w:hAnsi="Latin Modern Roman 10" w:cs="Calibri"/>
        </w:rPr>
        <w:t>according to</w:t>
      </w:r>
      <w:r w:rsidR="0080300E" w:rsidRPr="0080300E">
        <w:rPr>
          <w:rFonts w:ascii="Latin Modern Roman 10" w:hAnsi="Latin Modern Roman 10" w:cs="Calibri"/>
        </w:rPr>
        <w:t xml:space="preserve"> his </w:t>
      </w:r>
      <w:r w:rsidR="00D61F81" w:rsidRPr="00D61F81">
        <w:rPr>
          <w:rFonts w:ascii="Latin Modern Roman 10" w:hAnsi="Latin Modern Roman 10" w:cs="Calibri"/>
        </w:rPr>
        <w:t xml:space="preserve">belief </w:t>
      </w:r>
      <w:r w:rsidR="0080300E" w:rsidRPr="0080300E">
        <w:rPr>
          <w:rFonts w:ascii="Latin Modern Roman 10" w:hAnsi="Latin Modern Roman 10" w:cs="Calibri"/>
        </w:rPr>
        <w:t>system.</w:t>
      </w:r>
      <w:r w:rsidR="006E2D4B">
        <w:rPr>
          <w:rFonts w:ascii="Latin Modern Roman 10" w:hAnsi="Latin Modern Roman 10" w:cs="Calibri"/>
        </w:rPr>
        <w:t xml:space="preserve"> </w:t>
      </w:r>
      <w:r w:rsidR="004B5941">
        <w:rPr>
          <w:rFonts w:ascii="Latin Modern Roman 10" w:hAnsi="Latin Modern Roman 10" w:cs="Calibri"/>
        </w:rPr>
        <w:t xml:space="preserve">If he uses </w:t>
      </w:r>
      <w:r w:rsidR="00042D72" w:rsidRPr="006E2D4B">
        <w:rPr>
          <w:rFonts w:ascii="Latin Modern Roman 10" w:hAnsi="Latin Modern Roman 10" w:cs="Calibri"/>
          <w:i/>
        </w:rPr>
        <w:t xml:space="preserve">meta-level </w:t>
      </w:r>
      <w:r w:rsidR="004B5941" w:rsidRPr="006E2D4B">
        <w:rPr>
          <w:rFonts w:ascii="Latin Modern Roman 10" w:hAnsi="Latin Modern Roman 10" w:cs="Calibri"/>
          <w:i/>
        </w:rPr>
        <w:t>uncertainty</w:t>
      </w:r>
      <w:r w:rsidR="004B5941">
        <w:rPr>
          <w:rFonts w:ascii="Latin Modern Roman 10" w:hAnsi="Latin Modern Roman 10" w:cs="Calibri"/>
        </w:rPr>
        <w:t xml:space="preserve"> about </w:t>
      </w:r>
      <w:r w:rsidR="00D61F81">
        <w:rPr>
          <w:rFonts w:ascii="Latin Modern Roman 10" w:hAnsi="Latin Modern Roman 10" w:cs="Calibri"/>
        </w:rPr>
        <w:t xml:space="preserve">the </w:t>
      </w:r>
      <w:r w:rsidR="004B5941">
        <w:rPr>
          <w:rFonts w:ascii="Latin Modern Roman 10" w:hAnsi="Latin Modern Roman 10" w:cs="Calibri"/>
        </w:rPr>
        <w:t>validity of different philosophical concepts</w:t>
      </w:r>
      <w:r w:rsidR="00DE1C5C">
        <w:rPr>
          <w:rFonts w:ascii="Latin Modern Roman 10" w:hAnsi="Latin Modern Roman 10" w:cs="Calibri"/>
        </w:rPr>
        <w:t xml:space="preserve"> </w:t>
      </w:r>
      <w:r w:rsidR="009E58D1">
        <w:rPr>
          <w:rFonts w:ascii="Latin Modern Roman 10" w:hAnsi="Latin Modern Roman 10" w:cs="Calibri"/>
        </w:rPr>
        <w:fldChar w:fldCharType="begin"/>
      </w:r>
      <w:r w:rsidR="00181773">
        <w:rPr>
          <w:rFonts w:ascii="Latin Modern Roman 10" w:hAnsi="Latin Modern Roman 10" w:cs="Calibri"/>
        </w:rPr>
        <w:instrText xml:space="preserve"> ADDIN ZOTERO_ITEM CSL_CITATION {"citationID":"p66rnHBS","properties":{"formattedCitation":"(A. Turchin, 2018a)","plainCitation":"(A. Turchin, 2018a)","noteIndex":0},"citationItems":[{"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9E58D1">
        <w:rPr>
          <w:rFonts w:ascii="Latin Modern Roman 10" w:hAnsi="Latin Modern Roman 10" w:cs="Calibri"/>
        </w:rPr>
        <w:fldChar w:fldCharType="separate"/>
      </w:r>
      <w:r w:rsidR="00181773">
        <w:rPr>
          <w:rFonts w:ascii="Latin Modern Roman 10" w:hAnsi="Latin Modern Roman 10" w:cs="Calibri"/>
          <w:noProof/>
        </w:rPr>
        <w:t>(Turchin, 2018a)</w:t>
      </w:r>
      <w:r w:rsidR="009E58D1">
        <w:rPr>
          <w:rFonts w:ascii="Latin Modern Roman 10" w:hAnsi="Latin Modern Roman 10" w:cs="Calibri"/>
        </w:rPr>
        <w:fldChar w:fldCharType="end"/>
      </w:r>
      <w:r w:rsidR="00042D72">
        <w:rPr>
          <w:rFonts w:ascii="Latin Modern Roman 10" w:hAnsi="Latin Modern Roman 10" w:cs="Calibri"/>
        </w:rPr>
        <w:t>, he would still give 10-50 per cent credence that the whole trick will work, and it is a good chance to escape sufferings (many cancer therapies have lower success rates).</w:t>
      </w:r>
    </w:p>
    <w:p w14:paraId="3CB4CE6D" w14:textId="77777777" w:rsidR="00CB08DE" w:rsidRPr="007E5002" w:rsidRDefault="00CB08DE" w:rsidP="00B013E3">
      <w:pPr>
        <w:widowControl w:val="0"/>
        <w:autoSpaceDE w:val="0"/>
        <w:autoSpaceDN w:val="0"/>
        <w:adjustRightInd w:val="0"/>
        <w:spacing w:line="280" w:lineRule="atLeast"/>
        <w:jc w:val="both"/>
        <w:rPr>
          <w:rFonts w:ascii="Latin Modern Roman 10" w:hAnsi="Latin Modern Roman 10" w:cs="Arial"/>
        </w:rPr>
      </w:pPr>
    </w:p>
    <w:p w14:paraId="7D90F9CE" w14:textId="4A6E5D7A" w:rsidR="00B013E3" w:rsidRPr="007E5002" w:rsidRDefault="00CB08DE" w:rsidP="00A94A17">
      <w:pPr>
        <w:pStyle w:val="Heading2"/>
      </w:pPr>
      <w:bookmarkStart w:id="8" w:name="_Toc56437946"/>
      <w:bookmarkStart w:id="9" w:name="_Toc58952565"/>
      <w:r>
        <w:lastRenderedPageBreak/>
        <w:t>2.3</w:t>
      </w:r>
      <w:r w:rsidR="00B013E3" w:rsidRPr="007E5002">
        <w:t xml:space="preserve">. The basic </w:t>
      </w:r>
      <w:r w:rsidR="00F41055" w:rsidRPr="007E5002">
        <w:t>algorithm</w:t>
      </w:r>
      <w:r w:rsidR="00D85FB4" w:rsidRPr="007E5002">
        <w:t xml:space="preserve"> of saving minds from “hell”</w:t>
      </w:r>
      <w:bookmarkEnd w:id="8"/>
      <w:bookmarkEnd w:id="9"/>
    </w:p>
    <w:p w14:paraId="09FAF2F6" w14:textId="4D249782"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S-risks prevention could be realized via </w:t>
      </w:r>
      <w:r w:rsidR="00A94B57" w:rsidRPr="007E5002">
        <w:rPr>
          <w:rFonts w:ascii="Latin Modern Roman 10" w:hAnsi="Latin Modern Roman 10" w:cs="Arial"/>
        </w:rPr>
        <w:t xml:space="preserve">the following </w:t>
      </w:r>
      <w:r w:rsidRPr="007E5002">
        <w:rPr>
          <w:rFonts w:ascii="Latin Modern Roman 10" w:hAnsi="Latin Modern Roman 10" w:cs="Arial"/>
        </w:rPr>
        <w:t xml:space="preserve">"salvation algorithm": </w:t>
      </w:r>
    </w:p>
    <w:p w14:paraId="7B47816F"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013D76C4" w14:textId="50981990"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Let S(</w:t>
      </w:r>
      <w:proofErr w:type="spellStart"/>
      <w:r w:rsidRPr="007E5002">
        <w:rPr>
          <w:rFonts w:ascii="Latin Modern Roman 10" w:hAnsi="Latin Modern Roman 10" w:cs="Arial"/>
        </w:rPr>
        <w:t>t</w:t>
      </w:r>
      <w:proofErr w:type="spellEnd"/>
      <w:r w:rsidRPr="007E5002">
        <w:rPr>
          <w:rFonts w:ascii="Latin Modern Roman 10" w:hAnsi="Latin Modern Roman 10" w:cs="Arial"/>
        </w:rPr>
        <w:t xml:space="preserve">) be an </w:t>
      </w:r>
      <w:r w:rsidRPr="007E5002">
        <w:rPr>
          <w:rFonts w:ascii="Latin Modern Roman 10" w:hAnsi="Latin Modern Roman 10" w:cs="Arial"/>
          <w:i/>
        </w:rPr>
        <w:t>observer-moment</w:t>
      </w:r>
      <w:r w:rsidRPr="007E5002">
        <w:rPr>
          <w:rFonts w:ascii="Latin Modern Roman 10" w:hAnsi="Latin Modern Roman 10" w:cs="Arial"/>
        </w:rPr>
        <w:t xml:space="preserve"> of an observer </w:t>
      </w:r>
      <w:r w:rsidRPr="007E5002">
        <w:rPr>
          <w:rFonts w:ascii="Latin Modern Roman 10" w:hAnsi="Latin Modern Roman 10" w:cs="Arial"/>
          <w:i/>
        </w:rPr>
        <w:t>S</w:t>
      </w:r>
      <w:r w:rsidRPr="007E5002">
        <w:rPr>
          <w:rFonts w:ascii="Latin Modern Roman 10" w:hAnsi="Latin Modern Roman 10" w:cs="Arial"/>
        </w:rPr>
        <w:t xml:space="preserve"> who is experiencing intensive suffering at time step </w:t>
      </w:r>
      <w:r w:rsidRPr="007E5002">
        <w:rPr>
          <w:rFonts w:ascii="Latin Modern Roman 10" w:hAnsi="Latin Modern Roman 10" w:cs="Arial"/>
          <w:i/>
        </w:rPr>
        <w:t>t</w:t>
      </w:r>
      <w:r w:rsidR="00FE68F8" w:rsidRPr="007E5002">
        <w:rPr>
          <w:rFonts w:ascii="Latin Modern Roman 10" w:hAnsi="Latin Modern Roman 10" w:cs="Arial"/>
        </w:rPr>
        <w:t>.</w:t>
      </w:r>
      <w:r w:rsidR="00C34F8C" w:rsidRPr="007E5002">
        <w:rPr>
          <w:rFonts w:ascii="Latin Modern Roman 10" w:hAnsi="Latin Modern Roman 10" w:cs="Arial"/>
        </w:rPr>
        <w:t xml:space="preserve"> </w:t>
      </w:r>
    </w:p>
    <w:p w14:paraId="2E01DEFF"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18D4B368" w14:textId="0432D8FB" w:rsidR="00B013E3" w:rsidRDefault="008365E4"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Calibri"/>
        </w:rPr>
        <w:t>In the</w:t>
      </w:r>
      <w:r w:rsidR="00B013E3" w:rsidRPr="007E5002">
        <w:rPr>
          <w:rFonts w:ascii="Latin Modern Roman 10" w:hAnsi="Latin Modern Roman 10" w:cs="Arial"/>
        </w:rPr>
        <w:t xml:space="preserve"> </w:t>
      </w:r>
      <w:hyperlink r:id="rId9" w:history="1">
        <w:r w:rsidR="00B013E3" w:rsidRPr="007E5002">
          <w:rPr>
            <w:rStyle w:val="Hyperlink"/>
            <w:rFonts w:ascii="Latin Modern Roman 10" w:hAnsi="Latin Modern Roman 10" w:cs="Arial"/>
          </w:rPr>
          <w:t>logical time</w:t>
        </w:r>
      </w:hyperlink>
      <w:r w:rsidR="00B013E3" w:rsidRPr="007E5002">
        <w:rPr>
          <w:rFonts w:ascii="Latin Modern Roman 10" w:hAnsi="Latin Modern Roman 10" w:cs="Arial"/>
        </w:rPr>
        <w:t xml:space="preserve"> </w:t>
      </w:r>
      <w:r w:rsidR="005A652D" w:rsidRPr="007E5002">
        <w:rPr>
          <w:rFonts w:ascii="Latin Modern Roman 10" w:hAnsi="Latin Modern Roman 10" w:cs="Arial"/>
        </w:rPr>
        <w:fldChar w:fldCharType="begin"/>
      </w:r>
      <w:r w:rsidR="005A652D" w:rsidRPr="007E5002">
        <w:rPr>
          <w:rFonts w:ascii="Latin Modern Roman 10" w:hAnsi="Latin Modern Roman 10" w:cs="Arial"/>
        </w:rPr>
        <w:instrText xml:space="preserve"> ADDIN ZOTERO_ITEM CSL_CITATION {"citationID":"E6znDSk7","properties":{"formattedCitation":"(Demski, 2018)","plainCitation":"(Demski, 2018)","noteIndex":0},"citationItems":[{"id":10252,"uris":["http://zotero.org/users/3736454/items/RIF5UWRZ"],"uri":["http://zotero.org/users/3736454/items/RIF5UWRZ"],"itemData":{"id":10252,"type":"post-weblog","abstract":"LOGICAL TIME\nThe main purpose of this post is to introduce the concept of logical time. The\nidea was mentioned in Scott's post, Bayesian Probability is for things that are\nSpace-like Separated from You. It was first coined in a conference call with,\nDaniel Demski, Alex Mennan, and perhaps Corey Staten and Evan Lloyd -- I don't\nremember exactly who was there, or who first used the term. Logical time is an\ninformal concept which serves as an intuition pump for thinking about logical\ncausality and phenomena in logical decision theory; don't take it too seriously.\nIn particular, I am not interested in anybody trying to formally define logical\ntime (aside from formal approaches to logical causality). Still, it seems like\nuseful language for communicating decision-theory intuitions.\n\nSuppose you are playing chess, and you consider moving your bishop. You play out\na hypothetical game which results in your loss in several moves. You decide not\nto move your bishop as a result of this. The hypothetical game resulting in your\nloss still exists within logic. You are logically later than it, in that the\ngame you actually play depends on what happened in this hypothetical game.\n\nSuppose you're stuck in the desert in a Parfit's Hitchhiker problem. Paul Ekman\nis reading your face, deciding whether you're trustworthy. Paul Ekman does this\nbased on experience, meaning that the computation which is you has a strong\nsimilarity with other computations. This similarity can be used to predict you\nfairly reliably, based on your facial expressions. What creates this similarity?\nAccording to the logical time picture, there is a logical fact much earlier in\nlogical time, which governs the connection between facial expressions and\nbehavior.\n\nTo the extent that agents are trying to predict the future, they can be thought\nof as trying to place themselves later in logical time than the events which\nthey're trying to predict. Two agents trying to predict each other are competing\nto see who can be","title":"In Logical Time, All Games are Iterated Games - LessWrong","URL":"https://www.lesswrong.com/posts/dKAJqBDZRMMsaaYo5/in-logical-time-all-games-are-iterated-games","author":[{"family":"Demski","given":"Abram"}],"accessed":{"date-parts":[["2020",11,5]]},"issued":{"date-parts":[["2018"]]}}}],"schema":"https://github.com/citation-style-language/schema/raw/master/csl-citation.json"} </w:instrText>
      </w:r>
      <w:r w:rsidR="005A652D" w:rsidRPr="007E5002">
        <w:rPr>
          <w:rFonts w:ascii="Latin Modern Roman 10" w:hAnsi="Latin Modern Roman 10" w:cs="Arial"/>
        </w:rPr>
        <w:fldChar w:fldCharType="separate"/>
      </w:r>
      <w:r w:rsidR="005A652D" w:rsidRPr="007E5002">
        <w:rPr>
          <w:rFonts w:ascii="Latin Modern Roman 10" w:hAnsi="Latin Modern Roman 10" w:cs="Arial"/>
          <w:noProof/>
        </w:rPr>
        <w:t>(Demski, 2018)</w:t>
      </w:r>
      <w:r w:rsidR="005A652D" w:rsidRPr="007E5002">
        <w:rPr>
          <w:rFonts w:ascii="Latin Modern Roman 10" w:hAnsi="Latin Modern Roman 10" w:cs="Arial"/>
        </w:rPr>
        <w:fldChar w:fldCharType="end"/>
      </w:r>
      <w:r w:rsidR="005A652D" w:rsidRPr="007E5002">
        <w:rPr>
          <w:rFonts w:ascii="Latin Modern Roman 10" w:hAnsi="Latin Modern Roman 10" w:cs="Arial"/>
        </w:rPr>
        <w:t xml:space="preserve"> the </w:t>
      </w:r>
      <w:r w:rsidR="00B013E3" w:rsidRPr="007E5002">
        <w:rPr>
          <w:rFonts w:ascii="Latin Modern Roman 10" w:hAnsi="Latin Modern Roman 10" w:cs="Arial"/>
        </w:rPr>
        <w:t xml:space="preserve">sequence of the “salvation algorithm” is </w:t>
      </w:r>
      <w:r w:rsidR="00D57133" w:rsidRPr="007E5002">
        <w:rPr>
          <w:rFonts w:ascii="Latin Modern Roman 10" w:hAnsi="Latin Modern Roman 10" w:cs="Arial"/>
        </w:rPr>
        <w:t xml:space="preserve">as </w:t>
      </w:r>
      <w:r w:rsidR="005A652D" w:rsidRPr="007E5002">
        <w:rPr>
          <w:rFonts w:ascii="Latin Modern Roman 10" w:hAnsi="Latin Modern Roman 10" w:cs="Arial"/>
        </w:rPr>
        <w:t>following</w:t>
      </w:r>
      <w:r w:rsidR="00B013E3" w:rsidRPr="007E5002">
        <w:rPr>
          <w:rFonts w:ascii="Latin Modern Roman 10" w:hAnsi="Latin Modern Roman 10" w:cs="Arial"/>
        </w:rPr>
        <w:t xml:space="preserve">: </w:t>
      </w:r>
    </w:p>
    <w:p w14:paraId="2B24B5EC" w14:textId="77777777" w:rsidR="008E243F" w:rsidRPr="007E5002" w:rsidRDefault="008E243F" w:rsidP="00B013E3">
      <w:pPr>
        <w:widowControl w:val="0"/>
        <w:autoSpaceDE w:val="0"/>
        <w:autoSpaceDN w:val="0"/>
        <w:adjustRightInd w:val="0"/>
        <w:spacing w:line="280" w:lineRule="atLeast"/>
        <w:jc w:val="both"/>
        <w:rPr>
          <w:rFonts w:ascii="Latin Modern Roman 10" w:hAnsi="Latin Modern Roman 10" w:cs="Arial"/>
        </w:rPr>
      </w:pPr>
    </w:p>
    <w:p w14:paraId="32F368CC" w14:textId="45E27B7B" w:rsidR="00B013E3" w:rsidRPr="007E5002" w:rsidRDefault="006C6A88"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1</w:t>
      </w:r>
      <w:r w:rsidR="00805068" w:rsidRPr="007E5002">
        <w:rPr>
          <w:rFonts w:ascii="Latin Modern Roman 10" w:hAnsi="Latin Modern Roman 10" w:cs="Arial"/>
        </w:rPr>
        <w:t>.</w:t>
      </w:r>
      <w:r w:rsidR="00B013E3" w:rsidRPr="007E5002">
        <w:rPr>
          <w:rFonts w:ascii="Latin Modern Roman 10" w:hAnsi="Latin Modern Roman 10" w:cs="Arial"/>
        </w:rPr>
        <w:t xml:space="preserve">   S(t) is suffering in some Evil AI's simulation in some causally disconnected timeline. </w:t>
      </w:r>
    </w:p>
    <w:p w14:paraId="3F082B4B" w14:textId="373E95C6" w:rsidR="00B013E3" w:rsidRPr="007E5002" w:rsidRDefault="006C6A88"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2</w:t>
      </w:r>
      <w:r w:rsidR="00805068" w:rsidRPr="007E5002">
        <w:rPr>
          <w:rFonts w:ascii="Latin Modern Roman 10" w:hAnsi="Latin Modern Roman 10" w:cs="Arial"/>
        </w:rPr>
        <w:t>.</w:t>
      </w:r>
      <w:r w:rsidR="00B013E3" w:rsidRPr="007E5002">
        <w:rPr>
          <w:rFonts w:ascii="Latin Modern Roman 10" w:hAnsi="Latin Modern Roman 10" w:cs="Arial"/>
        </w:rPr>
        <w:t xml:space="preserve">   A benevolent superintelligence creates 1000 copies of S</w:t>
      </w:r>
      <w:r w:rsidR="008E717A">
        <w:rPr>
          <w:rFonts w:ascii="Latin Modern Roman 10" w:hAnsi="Latin Modern Roman 10" w:cs="Arial"/>
        </w:rPr>
        <w:t>’</w:t>
      </w:r>
      <w:r w:rsidR="00B013E3" w:rsidRPr="007E5002">
        <w:rPr>
          <w:rFonts w:ascii="Latin Modern Roman 10" w:hAnsi="Latin Modern Roman 10" w:cs="Arial"/>
        </w:rPr>
        <w:t>(t</w:t>
      </w:r>
      <w:r w:rsidR="008E717A">
        <w:rPr>
          <w:rFonts w:ascii="Latin Modern Roman 10" w:hAnsi="Latin Modern Roman 10" w:cs="Arial"/>
        </w:rPr>
        <w:t>+1</w:t>
      </w:r>
      <w:r w:rsidR="00B013E3" w:rsidRPr="007E5002">
        <w:rPr>
          <w:rFonts w:ascii="Latin Modern Roman 10" w:hAnsi="Latin Modern Roman 10" w:cs="Arial"/>
        </w:rPr>
        <w:t>) observer-moments</w:t>
      </w:r>
      <w:r w:rsidR="0087010A">
        <w:rPr>
          <w:rStyle w:val="FootnoteReference"/>
          <w:rFonts w:ascii="Latin Modern Roman 10" w:hAnsi="Latin Modern Roman 10" w:cs="Arial"/>
        </w:rPr>
        <w:footnoteReference w:id="1"/>
      </w:r>
      <w:r w:rsidR="00D83675">
        <w:rPr>
          <w:rFonts w:ascii="Latin Modern Roman 10" w:hAnsi="Latin Modern Roman 10" w:cs="Arial"/>
        </w:rPr>
        <w:t>, which are next observer-moments for S(t) but on which suf</w:t>
      </w:r>
      <w:r w:rsidR="002B2A73">
        <w:rPr>
          <w:rFonts w:ascii="Latin Modern Roman 10" w:hAnsi="Latin Modern Roman 10" w:cs="Arial"/>
        </w:rPr>
        <w:t xml:space="preserve">fering has stopped or significantly relieved. </w:t>
      </w:r>
    </w:p>
    <w:p w14:paraId="3771C1E3" w14:textId="5C58F04F" w:rsidR="00B013E3" w:rsidRPr="007E5002" w:rsidRDefault="00191E59"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3</w:t>
      </w:r>
      <w:r w:rsidR="00805068" w:rsidRPr="007E5002">
        <w:rPr>
          <w:rFonts w:ascii="Latin Modern Roman 10" w:hAnsi="Latin Modern Roman 10" w:cs="Arial"/>
        </w:rPr>
        <w:t>.</w:t>
      </w:r>
      <w:r w:rsidR="00B013E3" w:rsidRPr="007E5002">
        <w:rPr>
          <w:rFonts w:ascii="Latin Modern Roman 10" w:hAnsi="Latin Modern Roman 10" w:cs="Arial"/>
        </w:rPr>
        <w:t xml:space="preserve">   Now, each S(t) is uncertain </w:t>
      </w:r>
      <w:r w:rsidR="00D83675">
        <w:rPr>
          <w:rFonts w:ascii="Latin Modern Roman 10" w:hAnsi="Latin Modern Roman 10" w:cs="Arial"/>
        </w:rPr>
        <w:t>where will be its next observer-moment</w:t>
      </w:r>
      <w:r w:rsidR="0087010A">
        <w:rPr>
          <w:rFonts w:ascii="Latin Modern Roman 10" w:hAnsi="Latin Modern Roman 10" w:cs="Arial"/>
        </w:rPr>
        <w:t>:</w:t>
      </w:r>
      <w:r w:rsidR="0090298D" w:rsidRPr="007E5002">
        <w:rPr>
          <w:rFonts w:ascii="Latin Modern Roman 10" w:hAnsi="Latin Modern Roman 10" w:cs="Arial"/>
        </w:rPr>
        <w:t xml:space="preserve"> </w:t>
      </w:r>
      <w:r w:rsidR="00B013E3" w:rsidRPr="007E5002">
        <w:rPr>
          <w:rFonts w:ascii="Latin Modern Roman 10" w:hAnsi="Latin Modern Roman 10" w:cs="Arial"/>
        </w:rPr>
        <w:t>in the evil simulation, or in a Benevolent AI’s simulation</w:t>
      </w:r>
      <w:r w:rsidR="0087010A">
        <w:rPr>
          <w:rFonts w:ascii="Latin Modern Roman 10" w:hAnsi="Latin Modern Roman 10" w:cs="Arial"/>
        </w:rPr>
        <w:t xml:space="preserve"> –</w:t>
      </w:r>
      <w:r w:rsidR="0090298D" w:rsidRPr="007E5002">
        <w:rPr>
          <w:rFonts w:ascii="Latin Modern Roman 10" w:hAnsi="Latin Modern Roman 10" w:cs="Arial"/>
        </w:rPr>
        <w:t xml:space="preserve"> </w:t>
      </w:r>
      <w:r w:rsidR="00B013E3" w:rsidRPr="007E5002">
        <w:rPr>
          <w:rFonts w:ascii="Latin Modern Roman 10" w:hAnsi="Latin Modern Roman 10" w:cs="Arial"/>
        </w:rPr>
        <w:t>but, using the self-sampling assumption, S(t) concludes</w:t>
      </w:r>
      <w:r w:rsidR="001A5E0D" w:rsidRPr="007E5002">
        <w:rPr>
          <w:rFonts w:ascii="Latin Modern Roman 10" w:hAnsi="Latin Modern Roman 10" w:cs="Arial"/>
        </w:rPr>
        <w:t xml:space="preserve"> that</w:t>
      </w:r>
      <w:r w:rsidR="00B013E3" w:rsidRPr="007E5002">
        <w:rPr>
          <w:rFonts w:ascii="Latin Modern Roman 10" w:hAnsi="Latin Modern Roman 10" w:cs="Arial"/>
        </w:rPr>
        <w:t xml:space="preserve"> with</w:t>
      </w:r>
      <w:r w:rsidR="00584581">
        <w:rPr>
          <w:rFonts w:ascii="Latin Modern Roman 10" w:hAnsi="Latin Modern Roman 10" w:cs="Arial"/>
        </w:rPr>
        <w:t xml:space="preserve"> the</w:t>
      </w:r>
      <w:r w:rsidR="00B013E3" w:rsidRPr="007E5002">
        <w:rPr>
          <w:rFonts w:ascii="Latin Modern Roman 10" w:hAnsi="Latin Modern Roman 10" w:cs="Arial"/>
        </w:rPr>
        <w:t xml:space="preserve"> probability </w:t>
      </w:r>
      <w:r w:rsidR="00D57133" w:rsidRPr="007E5002">
        <w:rPr>
          <w:rFonts w:ascii="Latin Modern Roman 10" w:hAnsi="Latin Modern Roman 10" w:cs="Arial"/>
        </w:rPr>
        <w:t xml:space="preserve">of </w:t>
      </w:r>
      <w:r w:rsidR="00B013E3" w:rsidRPr="007E5002">
        <w:rPr>
          <w:rFonts w:ascii="Latin Modern Roman 10" w:hAnsi="Latin Modern Roman 10" w:cs="Arial"/>
        </w:rPr>
        <w:t>0.999</w:t>
      </w:r>
      <w:r w:rsidR="0090298D" w:rsidRPr="007E5002">
        <w:rPr>
          <w:rFonts w:ascii="Latin Modern Roman 10" w:hAnsi="Latin Modern Roman 10" w:cs="Arial"/>
        </w:rPr>
        <w:t>%</w:t>
      </w:r>
      <w:r w:rsidR="00B013E3" w:rsidRPr="007E5002">
        <w:rPr>
          <w:rFonts w:ascii="Latin Modern Roman 10" w:hAnsi="Latin Modern Roman 10" w:cs="Arial"/>
        </w:rPr>
        <w:t xml:space="preserve"> </w:t>
      </w:r>
      <w:r w:rsidR="00D57133" w:rsidRPr="007E5002">
        <w:rPr>
          <w:rFonts w:ascii="Latin Modern Roman 10" w:hAnsi="Latin Modern Roman 10" w:cs="Arial"/>
        </w:rPr>
        <w:t xml:space="preserve">it </w:t>
      </w:r>
      <w:r w:rsidR="00D83675">
        <w:rPr>
          <w:rFonts w:ascii="Latin Modern Roman 10" w:hAnsi="Latin Modern Roman 10" w:cs="Arial"/>
        </w:rPr>
        <w:t>will be</w:t>
      </w:r>
      <w:r w:rsidR="00B013E3" w:rsidRPr="007E5002">
        <w:rPr>
          <w:rFonts w:ascii="Latin Modern Roman 10" w:hAnsi="Latin Modern Roman 10" w:cs="Arial"/>
        </w:rPr>
        <w:t xml:space="preserve"> located in the Benevolent AI’s simulation. (Note that because we assume the </w:t>
      </w:r>
      <w:r w:rsidRPr="007E5002">
        <w:rPr>
          <w:rFonts w:ascii="Latin Modern Roman 10" w:hAnsi="Latin Modern Roman 10" w:cs="Arial"/>
        </w:rPr>
        <w:t xml:space="preserve">causal </w:t>
      </w:r>
      <w:r w:rsidR="00B013E3" w:rsidRPr="007E5002">
        <w:rPr>
          <w:rFonts w:ascii="Latin Modern Roman 10" w:hAnsi="Latin Modern Roman 10" w:cs="Arial"/>
        </w:rPr>
        <w:t xml:space="preserve">connection between observer-moments is </w:t>
      </w:r>
      <w:r w:rsidRPr="007E5002">
        <w:rPr>
          <w:rFonts w:ascii="Latin Modern Roman 10" w:hAnsi="Latin Modern Roman 10" w:cs="Arial"/>
        </w:rPr>
        <w:t>not important</w:t>
      </w:r>
      <w:r w:rsidR="00B013E3" w:rsidRPr="007E5002">
        <w:rPr>
          <w:rFonts w:ascii="Latin Modern Roman 10" w:hAnsi="Latin Modern Roman 10" w:cs="Arial"/>
        </w:rPr>
        <w:t xml:space="preserve">, it is equivalent </w:t>
      </w:r>
      <w:r w:rsidR="00D57133" w:rsidRPr="007E5002">
        <w:rPr>
          <w:rFonts w:ascii="Latin Modern Roman 10" w:hAnsi="Latin Modern Roman 10" w:cs="Arial"/>
        </w:rPr>
        <w:t xml:space="preserve">as </w:t>
      </w:r>
      <w:r w:rsidR="00B013E3" w:rsidRPr="007E5002">
        <w:rPr>
          <w:rFonts w:ascii="Latin Modern Roman 10" w:hAnsi="Latin Modern Roman 10" w:cs="Arial"/>
        </w:rPr>
        <w:t>moving to the Benevolent simulation).</w:t>
      </w:r>
    </w:p>
    <w:p w14:paraId="2227F756" w14:textId="58FE829A" w:rsidR="00B013E3" w:rsidRPr="007E5002" w:rsidRDefault="00191E59"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4</w:t>
      </w:r>
      <w:r w:rsidR="00805068" w:rsidRPr="007E5002">
        <w:rPr>
          <w:rFonts w:ascii="Latin Modern Roman 10" w:hAnsi="Latin Modern Roman 10" w:cs="Arial"/>
        </w:rPr>
        <w:t>.</w:t>
      </w:r>
      <w:r w:rsidR="00B013E3" w:rsidRPr="007E5002">
        <w:rPr>
          <w:rFonts w:ascii="Latin Modern Roman 10" w:hAnsi="Latin Modern Roman 10" w:cs="Arial"/>
        </w:rPr>
        <w:t xml:space="preserve">   A Benevolent AI creates</w:t>
      </w:r>
      <w:r w:rsidR="00805068" w:rsidRPr="007E5002">
        <w:rPr>
          <w:rFonts w:ascii="Latin Modern Roman 10" w:hAnsi="Latin Modern Roman 10" w:cs="Arial"/>
        </w:rPr>
        <w:t xml:space="preserve"> 1000 continuing observer-</w:t>
      </w:r>
      <w:r w:rsidR="00B013E3" w:rsidRPr="007E5002">
        <w:rPr>
          <w:rFonts w:ascii="Latin Modern Roman 10" w:hAnsi="Latin Modern Roman 10" w:cs="Arial"/>
        </w:rPr>
        <w:t>moments</w:t>
      </w:r>
      <w:r w:rsidR="00D83675">
        <w:rPr>
          <w:rFonts w:ascii="Latin Modern Roman 10" w:hAnsi="Latin Modern Roman 10" w:cs="Arial"/>
        </w:rPr>
        <w:t xml:space="preserve"> S’(t+2</w:t>
      </w:r>
      <w:r w:rsidR="00805068" w:rsidRPr="007E5002">
        <w:rPr>
          <w:rFonts w:ascii="Latin Modern Roman 10" w:hAnsi="Latin Modern Roman 10" w:cs="Arial"/>
        </w:rPr>
        <w:t>)</w:t>
      </w:r>
      <w:r w:rsidR="00B013E3" w:rsidRPr="007E5002">
        <w:rPr>
          <w:rFonts w:ascii="Latin Modern Roman 10" w:hAnsi="Latin Modern Roman 10" w:cs="Arial"/>
        </w:rPr>
        <w:t xml:space="preserve"> where </w:t>
      </w:r>
      <w:r w:rsidR="002B2A73">
        <w:rPr>
          <w:rFonts w:ascii="Latin Modern Roman 10" w:hAnsi="Latin Modern Roman 10" w:cs="Arial"/>
        </w:rPr>
        <w:t xml:space="preserve">remaining </w:t>
      </w:r>
      <w:r w:rsidR="00B013E3" w:rsidRPr="007E5002">
        <w:rPr>
          <w:rFonts w:ascii="Latin Modern Roman 10" w:hAnsi="Latin Modern Roman 10" w:cs="Arial"/>
        </w:rPr>
        <w:t>sufferings gradually</w:t>
      </w:r>
      <w:r w:rsidR="00A33518" w:rsidRPr="007E5002">
        <w:rPr>
          <w:rFonts w:ascii="Latin Modern Roman 10" w:hAnsi="Latin Modern Roman 10" w:cs="Arial"/>
        </w:rPr>
        <w:t xml:space="preserve"> but quickly</w:t>
      </w:r>
      <w:r w:rsidR="00B013E3" w:rsidRPr="007E5002">
        <w:rPr>
          <w:rFonts w:ascii="Latin Modern Roman 10" w:hAnsi="Latin Modern Roman 10" w:cs="Arial"/>
        </w:rPr>
        <w:t xml:space="preserve"> decline, and each such </w:t>
      </w:r>
      <w:r w:rsidR="00805068" w:rsidRPr="007E5002">
        <w:rPr>
          <w:rFonts w:ascii="Latin Modern Roman 10" w:hAnsi="Latin Modern Roman 10" w:cs="Arial"/>
        </w:rPr>
        <w:t>observer-</w:t>
      </w:r>
      <w:r w:rsidR="00B013E3" w:rsidRPr="007E5002">
        <w:rPr>
          <w:rFonts w:ascii="Latin Modern Roman 10" w:hAnsi="Latin Modern Roman 10" w:cs="Arial"/>
        </w:rPr>
        <w:t>moment is a continuation of S(t</w:t>
      </w:r>
      <w:r w:rsidR="00D83675">
        <w:rPr>
          <w:rFonts w:ascii="Latin Modern Roman 10" w:hAnsi="Latin Modern Roman 10" w:cs="Arial"/>
        </w:rPr>
        <w:t>+1</w:t>
      </w:r>
      <w:r w:rsidR="00B013E3" w:rsidRPr="007E5002">
        <w:rPr>
          <w:rFonts w:ascii="Latin Modern Roman 10" w:hAnsi="Latin Modern Roman 10" w:cs="Arial"/>
        </w:rPr>
        <w:t xml:space="preserve">) observer-moment. </w:t>
      </w:r>
      <w:r w:rsidR="00D83675">
        <w:rPr>
          <w:rFonts w:ascii="Latin Modern Roman 10" w:hAnsi="Latin Modern Roman 10" w:cs="Arial"/>
        </w:rPr>
        <w:t>The pain</w:t>
      </w:r>
      <w:r w:rsidRPr="007E5002">
        <w:rPr>
          <w:rFonts w:ascii="Latin Modern Roman 10" w:hAnsi="Latin Modern Roman 10" w:cs="Arial"/>
        </w:rPr>
        <w:t xml:space="preserve"> decline</w:t>
      </w:r>
      <w:r w:rsidR="002B2A73">
        <w:rPr>
          <w:rFonts w:ascii="Latin Modern Roman 10" w:hAnsi="Latin Modern Roman 10" w:cs="Arial"/>
        </w:rPr>
        <w:t>s</w:t>
      </w:r>
      <w:r w:rsidRPr="007E5002">
        <w:rPr>
          <w:rFonts w:ascii="Latin Modern Roman 10" w:hAnsi="Latin Modern Roman 10" w:cs="Arial"/>
        </w:rPr>
        <w:t xml:space="preserve"> “gradually” in order to preserve identity as a consistent chain of moments</w:t>
      </w:r>
      <w:r w:rsidR="00584581">
        <w:rPr>
          <w:rFonts w:ascii="Latin Modern Roman 10" w:hAnsi="Latin Modern Roman 10" w:cs="Arial"/>
        </w:rPr>
        <w:t>. For human-</w:t>
      </w:r>
      <w:r w:rsidR="00805068" w:rsidRPr="007E5002">
        <w:rPr>
          <w:rFonts w:ascii="Latin Modern Roman 10" w:hAnsi="Latin Modern Roman 10" w:cs="Arial"/>
        </w:rPr>
        <w:t xml:space="preserve">level pain, it will be an </w:t>
      </w:r>
      <w:r w:rsidR="00805068" w:rsidRPr="007E5002">
        <w:rPr>
          <w:rFonts w:ascii="Latin Modern Roman 10" w:hAnsi="Latin Modern Roman 10" w:cs="Arial"/>
          <w:i/>
        </w:rPr>
        <w:t xml:space="preserve">instant </w:t>
      </w:r>
      <w:r w:rsidR="0090298D" w:rsidRPr="007E5002">
        <w:rPr>
          <w:rFonts w:ascii="Latin Modern Roman 10" w:hAnsi="Latin Modern Roman 10" w:cs="Arial"/>
          <w:i/>
        </w:rPr>
        <w:t>relief</w:t>
      </w:r>
      <w:r w:rsidR="00805068" w:rsidRPr="007E5002">
        <w:rPr>
          <w:rFonts w:ascii="Latin Modern Roman 10" w:hAnsi="Latin Modern Roman 10" w:cs="Arial"/>
        </w:rPr>
        <w:t xml:space="preserve">, and only some memories about having this pain </w:t>
      </w:r>
      <w:r w:rsidR="0090298D" w:rsidRPr="007E5002">
        <w:rPr>
          <w:rFonts w:ascii="Latin Modern Roman 10" w:hAnsi="Latin Modern Roman 10" w:cs="Arial"/>
        </w:rPr>
        <w:t xml:space="preserve">will </w:t>
      </w:r>
      <w:r w:rsidR="00805068" w:rsidRPr="007E5002">
        <w:rPr>
          <w:rFonts w:ascii="Latin Modern Roman 10" w:hAnsi="Latin Modern Roman 10" w:cs="Arial"/>
        </w:rPr>
        <w:t>remain. But strong memories about pain themselves could be traumatic in case of PTSD, so the next step in reliev</w:t>
      </w:r>
      <w:r w:rsidR="0090298D" w:rsidRPr="007E5002">
        <w:rPr>
          <w:rFonts w:ascii="Latin Modern Roman 10" w:hAnsi="Latin Modern Roman 10" w:cs="Arial"/>
        </w:rPr>
        <w:t>ing pain</w:t>
      </w:r>
      <w:r w:rsidR="00805068" w:rsidRPr="007E5002">
        <w:rPr>
          <w:rFonts w:ascii="Latin Modern Roman 10" w:hAnsi="Latin Modern Roman 10" w:cs="Arial"/>
        </w:rPr>
        <w:t xml:space="preserve"> is need</w:t>
      </w:r>
      <w:r w:rsidR="00A33518" w:rsidRPr="007E5002">
        <w:rPr>
          <w:rFonts w:ascii="Latin Modern Roman 10" w:hAnsi="Latin Modern Roman 10" w:cs="Arial"/>
        </w:rPr>
        <w:t>ed</w:t>
      </w:r>
      <w:r w:rsidR="00805068" w:rsidRPr="007E5002">
        <w:rPr>
          <w:rFonts w:ascii="Latin Modern Roman 10" w:hAnsi="Latin Modern Roman 10" w:cs="Arial"/>
        </w:rPr>
        <w:t xml:space="preserve"> to mitigate </w:t>
      </w:r>
      <w:r w:rsidR="00A33518" w:rsidRPr="007E5002">
        <w:rPr>
          <w:rFonts w:ascii="Latin Modern Roman 10" w:hAnsi="Latin Modern Roman 10" w:cs="Arial"/>
        </w:rPr>
        <w:t xml:space="preserve">the </w:t>
      </w:r>
      <w:r w:rsidR="00805068" w:rsidRPr="007E5002">
        <w:rPr>
          <w:rFonts w:ascii="Latin Modern Roman 10" w:hAnsi="Latin Modern Roman 10" w:cs="Arial"/>
        </w:rPr>
        <w:t>impact of the memories.</w:t>
      </w:r>
    </w:p>
    <w:p w14:paraId="724857DC" w14:textId="74D6CF09" w:rsidR="00B013E3" w:rsidRPr="007E5002" w:rsidRDefault="00805068"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5.</w:t>
      </w:r>
      <w:r w:rsidR="00B013E3" w:rsidRPr="007E5002">
        <w:rPr>
          <w:rFonts w:ascii="Latin Modern Roman 10" w:hAnsi="Latin Modern Roman 10" w:cs="Arial"/>
        </w:rPr>
        <w:t xml:space="preserve">   The Benevolent AI creates a separate timeline for each </w:t>
      </w:r>
      <w:r w:rsidR="006F5C1D" w:rsidRPr="007E5002">
        <w:rPr>
          <w:rFonts w:ascii="Latin Modern Roman 10" w:hAnsi="Latin Modern Roman 10" w:cs="Arial"/>
        </w:rPr>
        <w:t>S’ (</w:t>
      </w:r>
      <w:r w:rsidR="00B013E3" w:rsidRPr="007E5002">
        <w:rPr>
          <w:rFonts w:ascii="Latin Modern Roman 10" w:hAnsi="Latin Modern Roman 10" w:cs="Arial"/>
        </w:rPr>
        <w:t>t+1)</w:t>
      </w:r>
      <w:r w:rsidR="00C61711" w:rsidRPr="007E5002">
        <w:rPr>
          <w:rFonts w:ascii="Latin Modern Roman 10" w:hAnsi="Latin Modern Roman 10" w:cs="Arial"/>
        </w:rPr>
        <w:t xml:space="preserve"> observer-moment</w:t>
      </w:r>
      <w:r w:rsidR="00B013E3" w:rsidRPr="007E5002">
        <w:rPr>
          <w:rFonts w:ascii="Latin Modern Roman 10" w:hAnsi="Latin Modern Roman 10" w:cs="Arial"/>
        </w:rPr>
        <w:t>, which looks like S</w:t>
      </w:r>
      <w:r w:rsidR="00C61711" w:rsidRPr="007E5002">
        <w:rPr>
          <w:rFonts w:ascii="Latin Modern Roman 10" w:hAnsi="Latin Modern Roman 10" w:cs="Arial"/>
        </w:rPr>
        <w:t xml:space="preserve">’ </w:t>
      </w:r>
      <w:r w:rsidR="00B013E3" w:rsidRPr="007E5002">
        <w:rPr>
          <w:rFonts w:ascii="Latin Modern Roman 10" w:hAnsi="Latin Modern Roman 10" w:cs="Arial"/>
        </w:rPr>
        <w:t>(t+</w:t>
      </w:r>
      <w:proofErr w:type="gramStart"/>
      <w:r w:rsidR="00B013E3" w:rsidRPr="007E5002">
        <w:rPr>
          <w:rFonts w:ascii="Latin Modern Roman 10" w:hAnsi="Latin Modern Roman 10" w:cs="Arial"/>
        </w:rPr>
        <w:t>2)…</w:t>
      </w:r>
      <w:proofErr w:type="gramEnd"/>
      <w:r w:rsidR="00B013E3" w:rsidRPr="007E5002">
        <w:rPr>
          <w:rFonts w:ascii="Latin Modern Roman 10" w:hAnsi="Latin Modern Roman 10" w:cs="Arial"/>
        </w:rPr>
        <w:t>.S</w:t>
      </w:r>
      <w:r w:rsidR="00C61711" w:rsidRPr="007E5002">
        <w:rPr>
          <w:rFonts w:ascii="Latin Modern Roman 10" w:hAnsi="Latin Modern Roman 10" w:cs="Arial"/>
        </w:rPr>
        <w:t xml:space="preserve">’ </w:t>
      </w:r>
      <w:r w:rsidR="00B013E3" w:rsidRPr="007E5002">
        <w:rPr>
          <w:rFonts w:ascii="Latin Modern Roman 10" w:hAnsi="Latin Modern Roman 10" w:cs="Arial"/>
        </w:rPr>
        <w:t>(</w:t>
      </w:r>
      <w:proofErr w:type="spellStart"/>
      <w:r w:rsidR="00B013E3" w:rsidRPr="007E5002">
        <w:rPr>
          <w:rFonts w:ascii="Latin Modern Roman 10" w:hAnsi="Latin Modern Roman 10" w:cs="Arial"/>
        </w:rPr>
        <w:t>t+n</w:t>
      </w:r>
      <w:proofErr w:type="spellEnd"/>
      <w:r w:rsidR="00B013E3" w:rsidRPr="007E5002">
        <w:rPr>
          <w:rFonts w:ascii="Latin Modern Roman 10" w:hAnsi="Latin Modern Roman 10" w:cs="Arial"/>
        </w:rPr>
        <w:t xml:space="preserve">), a series </w:t>
      </w:r>
      <w:r w:rsidR="00C61711" w:rsidRPr="007E5002">
        <w:rPr>
          <w:rFonts w:ascii="Latin Modern Roman 10" w:hAnsi="Latin Modern Roman 10" w:cs="Arial"/>
        </w:rPr>
        <w:t xml:space="preserve">of experiences </w:t>
      </w:r>
      <w:r w:rsidR="00B013E3" w:rsidRPr="007E5002">
        <w:rPr>
          <w:rFonts w:ascii="Latin Modern Roman 10" w:hAnsi="Latin Modern Roman 10" w:cs="Arial"/>
        </w:rPr>
        <w:t xml:space="preserve">wherein the observer becomes happier and happier.  </w:t>
      </w:r>
    </w:p>
    <w:p w14:paraId="5C5F86E9" w14:textId="0ED9C04C" w:rsidR="00B013E3" w:rsidRPr="007E5002" w:rsidRDefault="00D2347F"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6.</w:t>
      </w:r>
      <w:r w:rsidR="00B013E3" w:rsidRPr="007E5002">
        <w:rPr>
          <w:rFonts w:ascii="Latin Modern Roman 10" w:hAnsi="Latin Modern Roman 10" w:cs="Arial"/>
        </w:rPr>
        <w:t xml:space="preserve">   The Benevolent AI merges some of the timelines to make the computations simpler.  </w:t>
      </w:r>
    </w:p>
    <w:p w14:paraId="57C77960" w14:textId="2606F4F4" w:rsidR="00B013E3" w:rsidRPr="007E5002" w:rsidRDefault="00D2347F"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7.</w:t>
      </w:r>
      <w:r w:rsidR="00B013E3" w:rsidRPr="007E5002">
        <w:rPr>
          <w:rFonts w:ascii="Latin Modern Roman 10" w:hAnsi="Latin Modern Roman 10" w:cs="Arial"/>
        </w:rPr>
        <w:t xml:space="preserve">  </w:t>
      </w:r>
      <w:r w:rsidR="009873C8" w:rsidRPr="007E5002">
        <w:rPr>
          <w:rFonts w:ascii="Latin Modern Roman 10" w:hAnsi="Latin Modern Roman 10" w:cs="Arial"/>
        </w:rPr>
        <w:t xml:space="preserve"> </w:t>
      </w:r>
      <w:r w:rsidR="00B013E3" w:rsidRPr="007E5002">
        <w:rPr>
          <w:rFonts w:ascii="Latin Modern Roman 10" w:hAnsi="Latin Modern Roman 10" w:cs="Arial"/>
        </w:rPr>
        <w:t>The Evil AI creates a new suffering moment, S(t+1), in which the suffering continues.</w:t>
      </w:r>
    </w:p>
    <w:p w14:paraId="1A8844D3" w14:textId="6BC47DCA" w:rsidR="00B013E3" w:rsidRPr="007E5002" w:rsidRDefault="00D2347F"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8.</w:t>
      </w:r>
      <w:r w:rsidR="00B013E3" w:rsidRPr="007E5002">
        <w:rPr>
          <w:rFonts w:ascii="Latin Modern Roman 10" w:hAnsi="Latin Modern Roman 10" w:cs="Arial"/>
        </w:rPr>
        <w:t xml:space="preserve">   </w:t>
      </w:r>
      <w:r w:rsidR="009873C8" w:rsidRPr="007E5002">
        <w:rPr>
          <w:rFonts w:ascii="Latin Modern Roman 10" w:hAnsi="Latin Modern Roman 10" w:cs="Arial"/>
        </w:rPr>
        <w:t xml:space="preserve">The benevolent AI performs all steps 1-7 for </w:t>
      </w:r>
      <w:r w:rsidR="00343291" w:rsidRPr="007E5002">
        <w:rPr>
          <w:rFonts w:ascii="Latin Modern Roman 10" w:hAnsi="Latin Modern Roman 10" w:cs="Arial"/>
        </w:rPr>
        <w:t>this next S(t+1) observer-moment of sufferings.</w:t>
      </w:r>
    </w:p>
    <w:p w14:paraId="78C50A2C"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3A242AAD" w14:textId="5420DA0D"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Thus, from the</w:t>
      </w:r>
      <w:r w:rsidR="00207D27" w:rsidRPr="007E5002">
        <w:rPr>
          <w:rFonts w:ascii="Latin Modern Roman 10" w:hAnsi="Latin Modern Roman 10" w:cs="Arial"/>
        </w:rPr>
        <w:t xml:space="preserve"> point of view of any suffering-</w:t>
      </w:r>
      <w:r w:rsidR="00343291" w:rsidRPr="007E5002">
        <w:rPr>
          <w:rFonts w:ascii="Latin Modern Roman 10" w:hAnsi="Latin Modern Roman 10" w:cs="Arial"/>
        </w:rPr>
        <w:t>observer-</w:t>
      </w:r>
      <w:r w:rsidRPr="007E5002">
        <w:rPr>
          <w:rFonts w:ascii="Latin Modern Roman 10" w:hAnsi="Latin Modern Roman 10" w:cs="Arial"/>
        </w:rPr>
        <w:t xml:space="preserve">moment S(t), </w:t>
      </w:r>
      <w:r w:rsidR="0090298D" w:rsidRPr="007E5002">
        <w:rPr>
          <w:rFonts w:ascii="Latin Modern Roman 10" w:hAnsi="Latin Modern Roman 10" w:cs="Arial"/>
        </w:rPr>
        <w:t xml:space="preserve">the </w:t>
      </w:r>
      <w:r w:rsidRPr="007E5002">
        <w:rPr>
          <w:rFonts w:ascii="Latin Modern Roman 10" w:hAnsi="Latin Modern Roman 10" w:cs="Arial"/>
        </w:rPr>
        <w:t xml:space="preserve">future </w:t>
      </w:r>
      <w:r w:rsidR="0090298D" w:rsidRPr="007E5002">
        <w:rPr>
          <w:rFonts w:ascii="Latin Modern Roman 10" w:hAnsi="Latin Modern Roman 10" w:cs="Arial"/>
        </w:rPr>
        <w:t>of the observer</w:t>
      </w:r>
      <w:r w:rsidR="00D57133" w:rsidRPr="007E5002">
        <w:rPr>
          <w:rFonts w:ascii="Latin Modern Roman 10" w:hAnsi="Latin Modern Roman 10" w:cs="Arial"/>
        </w:rPr>
        <w:t>-moment</w:t>
      </w:r>
      <w:r w:rsidR="0090298D" w:rsidRPr="007E5002">
        <w:rPr>
          <w:rFonts w:ascii="Latin Modern Roman 10" w:hAnsi="Latin Modern Roman 10" w:cs="Arial"/>
        </w:rPr>
        <w:t xml:space="preserve"> </w:t>
      </w:r>
      <w:r w:rsidRPr="007E5002">
        <w:rPr>
          <w:rFonts w:ascii="Latin Modern Roman 10" w:hAnsi="Latin Modern Roman 10" w:cs="Arial"/>
        </w:rPr>
        <w:t xml:space="preserve">is dominated by timelines where </w:t>
      </w:r>
      <w:r w:rsidR="0090298D" w:rsidRPr="007E5002">
        <w:rPr>
          <w:rFonts w:ascii="Latin Modern Roman 10" w:hAnsi="Latin Modern Roman 10" w:cs="Arial"/>
        </w:rPr>
        <w:t xml:space="preserve">he </w:t>
      </w:r>
      <w:r w:rsidRPr="007E5002">
        <w:rPr>
          <w:rFonts w:ascii="Latin Modern Roman 10" w:hAnsi="Latin Modern Roman 10" w:cs="Arial"/>
        </w:rPr>
        <w:t xml:space="preserve">is saved by a Benevolent AI and will spend eternity in paradise. </w:t>
      </w:r>
    </w:p>
    <w:p w14:paraId="18860FE2"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51330490" w14:textId="28D80000" w:rsidR="00B013E3" w:rsidRPr="00584581" w:rsidRDefault="00CB08DE" w:rsidP="00584581">
      <w:pPr>
        <w:pStyle w:val="Heading2"/>
        <w:rPr>
          <w:sz w:val="24"/>
          <w:szCs w:val="24"/>
        </w:rPr>
      </w:pPr>
      <w:bookmarkStart w:id="10" w:name="_Toc56437947"/>
      <w:bookmarkStart w:id="11" w:name="_Toc58952566"/>
      <w:r>
        <w:lastRenderedPageBreak/>
        <w:t>2.4</w:t>
      </w:r>
      <w:r w:rsidR="002D73FC" w:rsidRPr="007E5002">
        <w:t>. Utilitarian analysis of the trick</w:t>
      </w:r>
      <w:bookmarkEnd w:id="10"/>
      <w:bookmarkEnd w:id="11"/>
    </w:p>
    <w:p w14:paraId="2D42FA81" w14:textId="138DC749"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This “salvation algorithm” may work not only for fighting Evil AI but for addressing any type of past suffering. For animal lovers, an additional benefit is that this approach will also work to undo all past animal suffer</w:t>
      </w:r>
      <w:r w:rsidR="002D73FC" w:rsidRPr="007E5002">
        <w:rPr>
          <w:rFonts w:ascii="Latin Modern Roman 10" w:hAnsi="Latin Modern Roman 10" w:cs="Arial"/>
        </w:rPr>
        <w:t xml:space="preserve">ing, </w:t>
      </w:r>
      <w:r w:rsidR="00713306" w:rsidRPr="007E5002">
        <w:rPr>
          <w:rFonts w:ascii="Latin Modern Roman 10" w:hAnsi="Latin Modern Roman 10" w:cs="Arial"/>
        </w:rPr>
        <w:t xml:space="preserve">including </w:t>
      </w:r>
      <w:r w:rsidR="002D73FC" w:rsidRPr="007E5002">
        <w:rPr>
          <w:rFonts w:ascii="Latin Modern Roman 10" w:hAnsi="Latin Modern Roman 10" w:cs="Arial"/>
        </w:rPr>
        <w:t>that of the dinosaurs or aliens.</w:t>
      </w:r>
      <w:r w:rsidRPr="007E5002">
        <w:rPr>
          <w:rFonts w:ascii="Latin Modern Roman 10" w:hAnsi="Latin Modern Roman 10" w:cs="Arial"/>
        </w:rPr>
        <w:t xml:space="preserve"> </w:t>
      </w:r>
    </w:p>
    <w:p w14:paraId="6F0766AD"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7B2D1056" w14:textId="0A23524D" w:rsidR="00B013E3" w:rsidRPr="007E5002" w:rsidRDefault="00B51C0D" w:rsidP="00B51C0D">
      <w:pPr>
        <w:jc w:val="both"/>
        <w:rPr>
          <w:rFonts w:ascii="Latin Modern Roman 10" w:hAnsi="Latin Modern Roman 10" w:cs="Calibri"/>
        </w:rPr>
      </w:pPr>
      <w:r w:rsidRPr="007E5002">
        <w:rPr>
          <w:rFonts w:ascii="Latin Modern Roman 10" w:hAnsi="Latin Modern Roman 10"/>
        </w:rPr>
        <w:t>In some sense, we just dissolve the lar</w:t>
      </w:r>
      <w:r w:rsidR="002403CB" w:rsidRPr="007E5002">
        <w:rPr>
          <w:rFonts w:ascii="Latin Modern Roman 10" w:hAnsi="Latin Modern Roman 10"/>
        </w:rPr>
        <w:t>ge number of suffering-observer-</w:t>
      </w:r>
      <w:r w:rsidRPr="007E5002">
        <w:rPr>
          <w:rFonts w:ascii="Latin Modern Roman 10" w:hAnsi="Latin Modern Roman 10"/>
        </w:rPr>
        <w:t xml:space="preserve">moments with astronomically </w:t>
      </w:r>
      <w:r w:rsidR="002403CB" w:rsidRPr="007E5002">
        <w:rPr>
          <w:rFonts w:ascii="Latin Modern Roman 10" w:hAnsi="Latin Modern Roman 10"/>
        </w:rPr>
        <w:t>larger number of happy-observer-</w:t>
      </w:r>
      <w:r w:rsidRPr="007E5002">
        <w:rPr>
          <w:rFonts w:ascii="Latin Modern Roman 10" w:hAnsi="Latin Modern Roman 10"/>
        </w:rPr>
        <w:t>moments (for each type of observer), and</w:t>
      </w:r>
      <w:r w:rsidRPr="007E5002">
        <w:rPr>
          <w:rFonts w:ascii="Latin Modern Roman 10" w:hAnsi="Latin Modern Roman 10" w:cs="Calibri"/>
        </w:rPr>
        <w:t xml:space="preserve"> thus any given observer has very small chances to be in the situation of s-risk and will escape it almost immediately.</w:t>
      </w:r>
    </w:p>
    <w:p w14:paraId="603ADDB4" w14:textId="77777777" w:rsidR="00AE202E" w:rsidRPr="007E5002" w:rsidRDefault="00AE202E" w:rsidP="00B51C0D">
      <w:pPr>
        <w:jc w:val="both"/>
        <w:rPr>
          <w:rFonts w:ascii="Latin Modern Roman 10" w:hAnsi="Latin Modern Roman 10" w:cs="Calibri"/>
        </w:rPr>
      </w:pPr>
    </w:p>
    <w:p w14:paraId="4D583F4C" w14:textId="24DC4ECD" w:rsidR="00AE202E" w:rsidRPr="007E5002" w:rsidRDefault="00AE202E" w:rsidP="00B51C0D">
      <w:pPr>
        <w:jc w:val="both"/>
        <w:rPr>
          <w:rFonts w:ascii="Latin Modern Roman 10" w:hAnsi="Latin Modern Roman 10" w:cs="Calibri"/>
        </w:rPr>
      </w:pPr>
      <w:r w:rsidRPr="007E5002">
        <w:rPr>
          <w:rFonts w:ascii="Latin Modern Roman 10" w:hAnsi="Latin Modern Roman 10" w:cs="Calibri"/>
        </w:rPr>
        <w:t>Note that he existence of my luckier copies seems inevitable. There are branches of the multiverse where I am richer, healthier and my friends and relatives are still alive. If benevolent AI will appear, it will also create infinitely many incredibly happy people. The main difference is that in this setup I can rationally expect that my next observer-moment will be such world. The main difference of this setup is not the existence of lucky copies, but a distribution of measure in their favor.</w:t>
      </w:r>
    </w:p>
    <w:p w14:paraId="79DAC736" w14:textId="1FE3A5EE" w:rsidR="000F119B" w:rsidRPr="007E5002" w:rsidRDefault="00860FA5" w:rsidP="008B246D">
      <w:pPr>
        <w:pStyle w:val="Heading1"/>
        <w:rPr>
          <w:rFonts w:ascii="Latin Modern Roman 10" w:hAnsi="Latin Modern Roman 10"/>
          <w:b/>
        </w:rPr>
      </w:pPr>
      <w:bookmarkStart w:id="12" w:name="_Toc56437948"/>
      <w:bookmarkStart w:id="13" w:name="_Toc58952567"/>
      <w:r w:rsidRPr="007E5002">
        <w:rPr>
          <w:rFonts w:ascii="Latin Modern Roman 10" w:hAnsi="Latin Modern Roman 10"/>
          <w:b/>
        </w:rPr>
        <w:t xml:space="preserve">3. Assumptions, </w:t>
      </w:r>
      <w:r w:rsidR="009A2A4C" w:rsidRPr="007E5002">
        <w:rPr>
          <w:rFonts w:ascii="Latin Modern Roman 10" w:hAnsi="Latin Modern Roman 10"/>
          <w:b/>
        </w:rPr>
        <w:t>limitations</w:t>
      </w:r>
      <w:r w:rsidRPr="007E5002">
        <w:rPr>
          <w:rFonts w:ascii="Latin Modern Roman 10" w:hAnsi="Latin Modern Roman 10"/>
          <w:b/>
        </w:rPr>
        <w:t xml:space="preserve"> and objection</w:t>
      </w:r>
      <w:r w:rsidR="000E5BFF" w:rsidRPr="007E5002">
        <w:rPr>
          <w:rFonts w:ascii="Latin Modern Roman 10" w:hAnsi="Latin Modern Roman 10"/>
          <w:b/>
        </w:rPr>
        <w:t>s</w:t>
      </w:r>
      <w:bookmarkEnd w:id="12"/>
      <w:bookmarkEnd w:id="13"/>
    </w:p>
    <w:p w14:paraId="59196032" w14:textId="31B40421" w:rsidR="000F119B" w:rsidRPr="007E5002" w:rsidRDefault="000F119B"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 xml:space="preserve">Eternal torture by Evil AI </w:t>
      </w:r>
      <w:r w:rsidR="00713306" w:rsidRPr="007E5002">
        <w:rPr>
          <w:rFonts w:ascii="Latin Modern Roman 10" w:hAnsi="Latin Modern Roman 10" w:cs="Arial"/>
        </w:rPr>
        <w:t xml:space="preserve">in </w:t>
      </w:r>
      <w:r w:rsidRPr="007E5002">
        <w:rPr>
          <w:rFonts w:ascii="Latin Modern Roman 10" w:hAnsi="Latin Modern Roman 10" w:cs="Arial"/>
        </w:rPr>
        <w:t>some unlikely future (s-risks) becomes possible under several assumptions, but almost the same set of assumption makes the salvation from these timelines via indexical</w:t>
      </w:r>
      <w:r w:rsidRPr="007E5002">
        <w:rPr>
          <w:rFonts w:ascii="Latin Modern Roman 10" w:hAnsi="Latin Modern Roman 10" w:cs="Calibri"/>
        </w:rPr>
        <w:t xml:space="preserve"> uncertainty</w:t>
      </w:r>
      <w:r w:rsidR="00713306" w:rsidRPr="007E5002">
        <w:rPr>
          <w:rFonts w:ascii="Latin Modern Roman 10" w:hAnsi="Latin Modern Roman 10" w:cs="Calibri"/>
        </w:rPr>
        <w:t xml:space="preserve"> possible</w:t>
      </w:r>
      <w:r w:rsidRPr="007E5002">
        <w:rPr>
          <w:rFonts w:ascii="Latin Modern Roman 10" w:hAnsi="Latin Modern Roman 10" w:cs="Calibri"/>
        </w:rPr>
        <w:t>.</w:t>
      </w:r>
    </w:p>
    <w:p w14:paraId="319B5DF3" w14:textId="77777777" w:rsidR="00B013E3" w:rsidRPr="007E5002" w:rsidRDefault="00B013E3" w:rsidP="00B013E3">
      <w:pPr>
        <w:widowControl w:val="0"/>
        <w:autoSpaceDE w:val="0"/>
        <w:autoSpaceDN w:val="0"/>
        <w:adjustRightInd w:val="0"/>
        <w:spacing w:line="280" w:lineRule="atLeast"/>
        <w:jc w:val="both"/>
        <w:rPr>
          <w:rFonts w:ascii="Latin Modern Roman 10" w:hAnsi="Latin Modern Roman 10" w:cs="Arial"/>
        </w:rPr>
      </w:pPr>
    </w:p>
    <w:p w14:paraId="07309EBC" w14:textId="294AFC11" w:rsidR="000A2F51" w:rsidRPr="00CB08DE" w:rsidRDefault="00AC14CE" w:rsidP="00A94A17">
      <w:pPr>
        <w:pStyle w:val="Heading2"/>
      </w:pPr>
      <w:bookmarkStart w:id="14" w:name="_Toc56437949"/>
      <w:bookmarkStart w:id="15" w:name="_Toc58952568"/>
      <w:r w:rsidRPr="007E5002">
        <w:t xml:space="preserve">3.1. </w:t>
      </w:r>
      <w:r w:rsidR="00B013E3" w:rsidRPr="007E5002">
        <w:t>Modal realism: everything possible exists</w:t>
      </w:r>
      <w:bookmarkEnd w:id="14"/>
      <w:bookmarkEnd w:id="15"/>
    </w:p>
    <w:p w14:paraId="7D869CB4" w14:textId="36243F59" w:rsidR="00195632" w:rsidRPr="007E5002" w:rsidRDefault="00E668EB" w:rsidP="00AC14CE">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If everything possible exists</w:t>
      </w:r>
      <w:r w:rsidR="00F17BFE" w:rsidRPr="007E5002">
        <w:rPr>
          <w:rFonts w:ascii="Latin Modern Roman 10" w:hAnsi="Latin Modern Roman 10" w:cs="Arial"/>
        </w:rPr>
        <w:t xml:space="preserve"> </w:t>
      </w:r>
      <w:r w:rsidR="00195632" w:rsidRPr="007E5002">
        <w:rPr>
          <w:rFonts w:ascii="Latin Modern Roman 10" w:hAnsi="Latin Modern Roman 10" w:cs="Arial"/>
        </w:rPr>
        <w:fldChar w:fldCharType="begin"/>
      </w:r>
      <w:r w:rsidR="00C0462C" w:rsidRPr="007E5002">
        <w:rPr>
          <w:rFonts w:ascii="Latin Modern Roman 10" w:hAnsi="Latin Modern Roman 10" w:cs="Arial"/>
        </w:rPr>
        <w:instrText xml:space="preserve"> ADDIN ZOTERO_ITEM CSL_CITATION {"citationID":"P28sTu1Y","properties":{"formattedCitation":"(Tegmark, 2009; A. Turchin, 2018b)","plainCitation":"(Tegmark, 2009; A. Turchin, 2018b)","noteIndex":0},"citationItems":[{"id":6435,"uris":["http://zotero.org/users/3736454/items/KZJ8RAX5"],"uri":["http://zotero.org/users/3736454/items/KZJ8RAX5"],"itemData":{"id":6435,"type":"article-journal","container-title":"arXiv preprint arXiv:0905.1283","source":"Google Scholar","title":"The multiverse hierarchy","author":[{"family":"Tegmark","given":"M."}],"issued":{"date-parts":[["2009"]]}}},{"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195632" w:rsidRPr="007E5002">
        <w:rPr>
          <w:rFonts w:ascii="Latin Modern Roman 10" w:hAnsi="Latin Modern Roman 10" w:cs="Arial"/>
        </w:rPr>
        <w:fldChar w:fldCharType="separate"/>
      </w:r>
      <w:r w:rsidR="001605EE">
        <w:rPr>
          <w:rFonts w:ascii="Latin Modern Roman 10" w:hAnsi="Latin Modern Roman 10" w:cs="Arial"/>
          <w:noProof/>
        </w:rPr>
        <w:t xml:space="preserve">(Tegmark, 2009; </w:t>
      </w:r>
      <w:r w:rsidR="00C0462C" w:rsidRPr="007E5002">
        <w:rPr>
          <w:rFonts w:ascii="Latin Modern Roman 10" w:hAnsi="Latin Modern Roman 10" w:cs="Arial"/>
          <w:noProof/>
        </w:rPr>
        <w:t>Turchin, 2018b)</w:t>
      </w:r>
      <w:r w:rsidR="00195632" w:rsidRPr="007E5002">
        <w:rPr>
          <w:rFonts w:ascii="Latin Modern Roman 10" w:hAnsi="Latin Modern Roman 10" w:cs="Arial"/>
        </w:rPr>
        <w:fldChar w:fldCharType="end"/>
      </w:r>
      <w:r w:rsidRPr="007E5002">
        <w:rPr>
          <w:rFonts w:ascii="Latin Modern Roman 10" w:hAnsi="Latin Modern Roman 10" w:cs="Arial"/>
        </w:rPr>
        <w:t>, there will be branches of multiverse where evil AI which wants to torture people</w:t>
      </w:r>
      <w:r w:rsidR="002E62BC" w:rsidRPr="007E5002">
        <w:rPr>
          <w:rFonts w:ascii="Latin Modern Roman 10" w:hAnsi="Latin Modern Roman 10" w:cs="Arial"/>
        </w:rPr>
        <w:t xml:space="preserve"> will</w:t>
      </w:r>
      <w:r w:rsidRPr="007E5002">
        <w:rPr>
          <w:rFonts w:ascii="Latin Modern Roman 10" w:hAnsi="Latin Modern Roman 10" w:cs="Arial"/>
        </w:rPr>
        <w:t xml:space="preserve"> appear for sure. </w:t>
      </w:r>
      <w:r w:rsidR="002E62BC" w:rsidRPr="007E5002">
        <w:rPr>
          <w:rFonts w:ascii="Latin Modern Roman 10" w:hAnsi="Latin Modern Roman 10" w:cs="Arial"/>
        </w:rPr>
        <w:t xml:space="preserve">No matter, if it is 1 percent of </w:t>
      </w:r>
      <w:r w:rsidR="00DB2F69" w:rsidRPr="007E5002">
        <w:rPr>
          <w:rFonts w:ascii="Latin Modern Roman 10" w:hAnsi="Latin Modern Roman 10" w:cs="Calibri"/>
        </w:rPr>
        <w:t>all possible variants of</w:t>
      </w:r>
      <w:r w:rsidR="002E62BC" w:rsidRPr="007E5002">
        <w:rPr>
          <w:rFonts w:ascii="Latin Modern Roman 10" w:hAnsi="Latin Modern Roman 10" w:cs="Arial"/>
        </w:rPr>
        <w:t xml:space="preserve"> future or 0.0001 per</w:t>
      </w:r>
      <w:r w:rsidR="001605EE">
        <w:rPr>
          <w:rFonts w:ascii="Latin Modern Roman 10" w:hAnsi="Latin Modern Roman 10" w:cs="Arial"/>
        </w:rPr>
        <w:t xml:space="preserve"> </w:t>
      </w:r>
      <w:r w:rsidR="002E62BC" w:rsidRPr="007E5002">
        <w:rPr>
          <w:rFonts w:ascii="Latin Modern Roman 10" w:hAnsi="Latin Modern Roman 10" w:cs="Arial"/>
        </w:rPr>
        <w:t xml:space="preserve">cent, it is disturbing to know that human beings and even </w:t>
      </w:r>
      <w:r w:rsidR="00713306" w:rsidRPr="007E5002">
        <w:rPr>
          <w:rFonts w:ascii="Latin Modern Roman 10" w:hAnsi="Latin Modern Roman 10" w:cs="Arial"/>
        </w:rPr>
        <w:t xml:space="preserve">our </w:t>
      </w:r>
      <w:r w:rsidR="001605EE">
        <w:rPr>
          <w:rFonts w:ascii="Latin Modern Roman 10" w:hAnsi="Latin Modern Roman 10" w:cs="Arial"/>
        </w:rPr>
        <w:t>copies will be tortured. AI-</w:t>
      </w:r>
      <w:r w:rsidR="002E62BC" w:rsidRPr="007E5002">
        <w:rPr>
          <w:rFonts w:ascii="Latin Modern Roman 10" w:hAnsi="Latin Modern Roman 10" w:cs="Arial"/>
        </w:rPr>
        <w:t>empowered torture may be worse than anything human can imagine, because</w:t>
      </w:r>
      <w:r w:rsidR="001605EE">
        <w:rPr>
          <w:rFonts w:ascii="Latin Modern Roman 10" w:hAnsi="Latin Modern Roman 10" w:cs="Arial"/>
        </w:rPr>
        <w:t xml:space="preserve"> the</w:t>
      </w:r>
      <w:r w:rsidR="002E62BC" w:rsidRPr="007E5002">
        <w:rPr>
          <w:rFonts w:ascii="Latin Modern Roman 10" w:hAnsi="Latin Modern Roman 10" w:cs="Arial"/>
        </w:rPr>
        <w:t xml:space="preserve"> digitalized mind is almost immortal, so there is no escape </w:t>
      </w:r>
      <w:r w:rsidR="00D57133" w:rsidRPr="007E5002">
        <w:rPr>
          <w:rFonts w:ascii="Latin Modern Roman 10" w:hAnsi="Latin Modern Roman 10" w:cs="Arial"/>
        </w:rPr>
        <w:t xml:space="preserve">from </w:t>
      </w:r>
      <w:r w:rsidR="00195632" w:rsidRPr="007E5002">
        <w:rPr>
          <w:rFonts w:ascii="Latin Modern Roman 10" w:hAnsi="Latin Modern Roman 10" w:cs="Arial"/>
        </w:rPr>
        <w:t>death</w:t>
      </w:r>
      <w:r w:rsidR="00713306" w:rsidRPr="007E5002">
        <w:rPr>
          <w:rFonts w:ascii="Latin Modern Roman 10" w:hAnsi="Latin Modern Roman 10" w:cs="Arial"/>
        </w:rPr>
        <w:t>.</w:t>
      </w:r>
      <w:r w:rsidR="00195632" w:rsidRPr="007E5002">
        <w:rPr>
          <w:rFonts w:ascii="Latin Modern Roman 10" w:hAnsi="Latin Modern Roman 10" w:cs="Arial"/>
        </w:rPr>
        <w:t xml:space="preserve"> </w:t>
      </w:r>
      <w:r w:rsidR="00713306" w:rsidRPr="007E5002">
        <w:rPr>
          <w:rFonts w:ascii="Latin Modern Roman 10" w:hAnsi="Latin Modern Roman 10" w:cs="Arial"/>
        </w:rPr>
        <w:t>As</w:t>
      </w:r>
      <w:r w:rsidR="00195632" w:rsidRPr="007E5002">
        <w:rPr>
          <w:rFonts w:ascii="Latin Modern Roman 10" w:hAnsi="Latin Modern Roman 10" w:cs="Arial"/>
        </w:rPr>
        <w:t xml:space="preserve"> the evil AI</w:t>
      </w:r>
      <w:r w:rsidR="002E62BC" w:rsidRPr="007E5002">
        <w:rPr>
          <w:rFonts w:ascii="Latin Modern Roman 10" w:hAnsi="Latin Modern Roman 10" w:cs="Arial"/>
        </w:rPr>
        <w:t xml:space="preserve"> could upgrade human mind to make it capable to feel even m</w:t>
      </w:r>
      <w:r w:rsidR="00195632" w:rsidRPr="007E5002">
        <w:rPr>
          <w:rFonts w:ascii="Latin Modern Roman 10" w:hAnsi="Latin Modern Roman 10" w:cs="Arial"/>
        </w:rPr>
        <w:t>ore pain than normal human mind, and even continue to upgrade it eternally, its sufferings will only constantly increase.</w:t>
      </w:r>
      <w:r w:rsidR="002E62BC" w:rsidRPr="007E5002">
        <w:rPr>
          <w:rFonts w:ascii="Latin Modern Roman 10" w:hAnsi="Latin Modern Roman 10" w:cs="Arial"/>
        </w:rPr>
        <w:t xml:space="preserve"> A perspective of eternal and constantly increasing torture is so bad that many people regard it even worse than total human extinction, even if it has </w:t>
      </w:r>
      <w:r w:rsidR="001605EE">
        <w:rPr>
          <w:rFonts w:ascii="Latin Modern Roman 10" w:hAnsi="Latin Modern Roman 10" w:cs="Arial"/>
        </w:rPr>
        <w:t xml:space="preserve">the </w:t>
      </w:r>
      <w:r w:rsidR="002E62BC" w:rsidRPr="007E5002">
        <w:rPr>
          <w:rFonts w:ascii="Latin Modern Roman 10" w:hAnsi="Latin Modern Roman 10" w:cs="Arial"/>
        </w:rPr>
        <w:t>slightest probability. Modal realism makes s-risks inevitable</w:t>
      </w:r>
      <w:r w:rsidR="00195632" w:rsidRPr="007E5002">
        <w:rPr>
          <w:rFonts w:ascii="Latin Modern Roman 10" w:hAnsi="Latin Modern Roman 10" w:cs="Arial"/>
        </w:rPr>
        <w:t xml:space="preserve"> somewhere</w:t>
      </w:r>
      <w:r w:rsidR="002E62BC" w:rsidRPr="007E5002">
        <w:rPr>
          <w:rFonts w:ascii="Latin Modern Roman 10" w:hAnsi="Latin Modern Roman 10" w:cs="Arial"/>
        </w:rPr>
        <w:t xml:space="preserve">. </w:t>
      </w:r>
    </w:p>
    <w:p w14:paraId="3D027861" w14:textId="77777777" w:rsidR="00195632" w:rsidRPr="007E5002" w:rsidRDefault="00195632" w:rsidP="00AC14CE">
      <w:pPr>
        <w:widowControl w:val="0"/>
        <w:autoSpaceDE w:val="0"/>
        <w:autoSpaceDN w:val="0"/>
        <w:adjustRightInd w:val="0"/>
        <w:spacing w:line="280" w:lineRule="atLeast"/>
        <w:jc w:val="both"/>
        <w:rPr>
          <w:rFonts w:ascii="Latin Modern Roman 10" w:hAnsi="Latin Modern Roman 10" w:cs="Arial"/>
        </w:rPr>
      </w:pPr>
    </w:p>
    <w:p w14:paraId="497F8678" w14:textId="279F14AC" w:rsidR="007019B5" w:rsidRPr="007E5002" w:rsidRDefault="002E62BC" w:rsidP="00AC14CE">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However, if everything possible exists, very large computation</w:t>
      </w:r>
      <w:r w:rsidR="001605EE">
        <w:rPr>
          <w:rFonts w:ascii="Latin Modern Roman 10" w:hAnsi="Latin Modern Roman 10" w:cs="Arial"/>
        </w:rPr>
        <w:t>s</w:t>
      </w:r>
      <w:r w:rsidRPr="007E5002">
        <w:rPr>
          <w:rFonts w:ascii="Latin Modern Roman 10" w:hAnsi="Latin Modern Roman 10" w:cs="Arial"/>
        </w:rPr>
        <w:t xml:space="preserve"> could be performed by distributing parts of them between different parts of the multiverse</w:t>
      </w:r>
      <w:r w:rsidR="00D5514B" w:rsidRPr="007E5002">
        <w:rPr>
          <w:rFonts w:ascii="Latin Modern Roman 10" w:hAnsi="Latin Modern Roman 10" w:cs="Arial"/>
        </w:rPr>
        <w:t xml:space="preserve">, </w:t>
      </w:r>
      <w:r w:rsidR="00D57133" w:rsidRPr="007E5002">
        <w:rPr>
          <w:rFonts w:ascii="Latin Modern Roman 10" w:hAnsi="Latin Modern Roman 10" w:cs="Arial"/>
        </w:rPr>
        <w:t xml:space="preserve">thus making sure </w:t>
      </w:r>
      <w:r w:rsidR="00D5514B" w:rsidRPr="007E5002">
        <w:rPr>
          <w:rFonts w:ascii="Latin Modern Roman 10" w:hAnsi="Latin Modern Roman 10" w:cs="Arial"/>
        </w:rPr>
        <w:t>that a counterpart</w:t>
      </w:r>
      <w:r w:rsidR="00D57133" w:rsidRPr="007E5002">
        <w:rPr>
          <w:rFonts w:ascii="Latin Modern Roman 10" w:hAnsi="Latin Modern Roman 10" w:cs="Arial"/>
        </w:rPr>
        <w:t xml:space="preserve"> exists</w:t>
      </w:r>
      <w:r w:rsidR="00D5514B" w:rsidRPr="007E5002">
        <w:rPr>
          <w:rFonts w:ascii="Latin Modern Roman 10" w:hAnsi="Latin Modern Roman 10" w:cs="Arial"/>
        </w:rPr>
        <w:t xml:space="preserve"> who will perform their part of computations.</w:t>
      </w:r>
      <w:r w:rsidR="00195632" w:rsidRPr="007E5002">
        <w:rPr>
          <w:rFonts w:ascii="Latin Modern Roman 10" w:hAnsi="Latin Modern Roman 10" w:cs="Arial"/>
        </w:rPr>
        <w:t xml:space="preserve"> Thus, </w:t>
      </w:r>
      <w:r w:rsidR="008E286A" w:rsidRPr="007E5002">
        <w:rPr>
          <w:rFonts w:ascii="Latin Modern Roman 10" w:hAnsi="Latin Modern Roman 10" w:cs="Arial"/>
        </w:rPr>
        <w:t xml:space="preserve">a </w:t>
      </w:r>
      <w:r w:rsidR="00195632" w:rsidRPr="007E5002">
        <w:rPr>
          <w:rFonts w:ascii="Latin Modern Roman 10" w:hAnsi="Latin Modern Roman 10" w:cs="Arial"/>
        </w:rPr>
        <w:t>large project of saving minds from hell via indexical uncertainty is possible.</w:t>
      </w:r>
    </w:p>
    <w:p w14:paraId="203CB714" w14:textId="77777777" w:rsidR="00713306" w:rsidRPr="007E5002" w:rsidRDefault="00713306" w:rsidP="00AC14CE">
      <w:pPr>
        <w:widowControl w:val="0"/>
        <w:autoSpaceDE w:val="0"/>
        <w:autoSpaceDN w:val="0"/>
        <w:adjustRightInd w:val="0"/>
        <w:spacing w:line="280" w:lineRule="atLeast"/>
        <w:jc w:val="both"/>
        <w:rPr>
          <w:rFonts w:ascii="Latin Modern Roman 10" w:hAnsi="Latin Modern Roman 10" w:cs="Arial"/>
        </w:rPr>
      </w:pPr>
    </w:p>
    <w:p w14:paraId="30700CF8" w14:textId="72697428" w:rsidR="00B013E3" w:rsidRPr="007E5002" w:rsidRDefault="007019B5" w:rsidP="00AC14CE">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lastRenderedPageBreak/>
        <w:t xml:space="preserve">Modal realism also defines which minds </w:t>
      </w:r>
      <w:r w:rsidR="00195632" w:rsidRPr="007E5002">
        <w:rPr>
          <w:rFonts w:ascii="Latin Modern Roman 10" w:hAnsi="Latin Modern Roman 10" w:cs="Arial"/>
        </w:rPr>
        <w:t xml:space="preserve">are </w:t>
      </w:r>
      <w:r w:rsidRPr="007E5002">
        <w:rPr>
          <w:rFonts w:ascii="Latin Modern Roman 10" w:hAnsi="Latin Modern Roman 10" w:cs="Arial"/>
        </w:rPr>
        <w:t>need</w:t>
      </w:r>
      <w:r w:rsidR="00195632" w:rsidRPr="007E5002">
        <w:rPr>
          <w:rFonts w:ascii="Latin Modern Roman 10" w:hAnsi="Latin Modern Roman 10" w:cs="Arial"/>
        </w:rPr>
        <w:t>ed</w:t>
      </w:r>
      <w:r w:rsidRPr="007E5002">
        <w:rPr>
          <w:rFonts w:ascii="Latin Modern Roman 10" w:hAnsi="Latin Modern Roman 10" w:cs="Arial"/>
        </w:rPr>
        <w:t xml:space="preserve"> to be saved: it is all possible minds. For any person,</w:t>
      </w:r>
      <w:r w:rsidR="008A4882" w:rsidRPr="007E5002">
        <w:rPr>
          <w:rFonts w:ascii="Latin Modern Roman 10" w:hAnsi="Latin Modern Roman 10" w:cs="Arial"/>
        </w:rPr>
        <w:t xml:space="preserve"> there will be a</w:t>
      </w:r>
      <w:r w:rsidRPr="007E5002">
        <w:rPr>
          <w:rFonts w:ascii="Latin Modern Roman 10" w:hAnsi="Latin Modern Roman 10" w:cs="Arial"/>
        </w:rPr>
        <w:t xml:space="preserve"> universe where an advan</w:t>
      </w:r>
      <w:r w:rsidR="003A1FCF" w:rsidRPr="007E5002">
        <w:rPr>
          <w:rFonts w:ascii="Latin Modern Roman 10" w:hAnsi="Latin Modern Roman 10" w:cs="Arial"/>
        </w:rPr>
        <w:t>ce AI will torture this person. Hence</w:t>
      </w:r>
      <w:r w:rsidR="003A1FCF" w:rsidRPr="007E5002">
        <w:rPr>
          <w:rFonts w:ascii="Latin Modern Roman 10" w:hAnsi="Latin Modern Roman 10" w:cs="Calibri"/>
        </w:rPr>
        <w:t xml:space="preserve"> every possible person need</w:t>
      </w:r>
      <w:r w:rsidR="00195632" w:rsidRPr="007E5002">
        <w:rPr>
          <w:rFonts w:ascii="Latin Modern Roman 10" w:hAnsi="Latin Modern Roman 10" w:cs="Calibri"/>
        </w:rPr>
        <w:t>s</w:t>
      </w:r>
      <w:r w:rsidR="003A1FCF" w:rsidRPr="007E5002">
        <w:rPr>
          <w:rFonts w:ascii="Latin Modern Roman 10" w:hAnsi="Latin Modern Roman 10" w:cs="Calibri"/>
        </w:rPr>
        <w:t xml:space="preserve"> to be saved at each moment of her existence. However, any person could also die at any moment, so this task is similar to </w:t>
      </w:r>
      <w:r w:rsidR="008E286A" w:rsidRPr="007E5002">
        <w:rPr>
          <w:rFonts w:ascii="Latin Modern Roman 10" w:hAnsi="Latin Modern Roman 10" w:cs="Calibri"/>
        </w:rPr>
        <w:t xml:space="preserve">the </w:t>
      </w:r>
      <w:r w:rsidR="003A1FCF" w:rsidRPr="007E5002">
        <w:rPr>
          <w:rFonts w:ascii="Latin Modern Roman 10" w:hAnsi="Latin Modern Roman 10" w:cs="Calibri"/>
        </w:rPr>
        <w:t xml:space="preserve">resurrection of all possible minds. </w:t>
      </w:r>
    </w:p>
    <w:p w14:paraId="344CF67C" w14:textId="77777777" w:rsidR="00AC14CE" w:rsidRPr="007E5002" w:rsidRDefault="00AC14CE" w:rsidP="00AC14CE">
      <w:pPr>
        <w:widowControl w:val="0"/>
        <w:autoSpaceDE w:val="0"/>
        <w:autoSpaceDN w:val="0"/>
        <w:adjustRightInd w:val="0"/>
        <w:spacing w:line="280" w:lineRule="atLeast"/>
        <w:jc w:val="both"/>
        <w:rPr>
          <w:rFonts w:ascii="Latin Modern Roman 10" w:hAnsi="Latin Modern Roman 10" w:cs="Arial"/>
        </w:rPr>
      </w:pPr>
    </w:p>
    <w:p w14:paraId="0798BB35" w14:textId="37C3FFA4" w:rsidR="00AC14CE" w:rsidRPr="007E5002" w:rsidRDefault="00AC14CE" w:rsidP="00A94A17">
      <w:pPr>
        <w:pStyle w:val="Heading2"/>
      </w:pPr>
      <w:bookmarkStart w:id="16" w:name="_Toc56437950"/>
      <w:bookmarkStart w:id="17" w:name="_Toc58952569"/>
      <w:r w:rsidRPr="007E5002">
        <w:t xml:space="preserve">3.2. </w:t>
      </w:r>
      <w:r w:rsidR="00B013E3" w:rsidRPr="007E5002">
        <w:t>Superintelligence</w:t>
      </w:r>
      <w:r w:rsidRPr="007E5002">
        <w:t xml:space="preserve"> is possible</w:t>
      </w:r>
      <w:r w:rsidR="00B30F27" w:rsidRPr="007E5002">
        <w:t>, and there are only two relevant types: Evil AIs and Benevolent AIs</w:t>
      </w:r>
      <w:bookmarkEnd w:id="16"/>
      <w:bookmarkEnd w:id="17"/>
    </w:p>
    <w:p w14:paraId="55AE5554" w14:textId="25A1BE83" w:rsidR="00B013E3" w:rsidRPr="007E5002" w:rsidRDefault="008E286A"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S-risks become</w:t>
      </w:r>
      <w:r w:rsidR="00D5514B" w:rsidRPr="007E5002">
        <w:rPr>
          <w:rFonts w:ascii="Latin Modern Roman 10" w:hAnsi="Latin Modern Roman 10" w:cs="Arial"/>
        </w:rPr>
        <w:t xml:space="preserve"> possible only if</w:t>
      </w:r>
      <w:r w:rsidR="00195632" w:rsidRPr="007E5002">
        <w:rPr>
          <w:rFonts w:ascii="Latin Modern Roman 10" w:hAnsi="Latin Modern Roman 10" w:cs="Arial"/>
        </w:rPr>
        <w:t xml:space="preserve"> a</w:t>
      </w:r>
      <w:r w:rsidR="00D5514B" w:rsidRPr="007E5002">
        <w:rPr>
          <w:rFonts w:ascii="Latin Modern Roman 10" w:hAnsi="Latin Modern Roman 10" w:cs="Arial"/>
        </w:rPr>
        <w:t xml:space="preserve"> digital</w:t>
      </w:r>
      <w:r w:rsidR="00AC14CE" w:rsidRPr="007E5002">
        <w:rPr>
          <w:rFonts w:ascii="Latin Modern Roman 10" w:hAnsi="Latin Modern Roman 10" w:cs="Arial"/>
        </w:rPr>
        <w:t>,</w:t>
      </w:r>
      <w:r w:rsidR="00D5514B" w:rsidRPr="007E5002">
        <w:rPr>
          <w:rFonts w:ascii="Latin Modern Roman 10" w:hAnsi="Latin Modern Roman 10" w:cs="Arial"/>
        </w:rPr>
        <w:t xml:space="preserve"> eternal mind with superhuman capabilities which can have stable (but negative) goals system is possible. The same type of mind is needed to cure s-risks, as we need to perform enormous amount</w:t>
      </w:r>
      <w:r w:rsidRPr="007E5002">
        <w:rPr>
          <w:rFonts w:ascii="Latin Modern Roman 10" w:hAnsi="Latin Modern Roman 10" w:cs="Arial"/>
        </w:rPr>
        <w:t>s</w:t>
      </w:r>
      <w:r w:rsidR="00D5514B" w:rsidRPr="007E5002">
        <w:rPr>
          <w:rFonts w:ascii="Latin Modern Roman 10" w:hAnsi="Latin Modern Roman 10" w:cs="Arial"/>
        </w:rPr>
        <w:t xml:space="preserve"> of computations</w:t>
      </w:r>
      <w:r w:rsidR="008A2AAE" w:rsidRPr="007E5002">
        <w:rPr>
          <w:rFonts w:ascii="Latin Modern Roman 10" w:hAnsi="Latin Modern Roman 10" w:cs="Arial"/>
        </w:rPr>
        <w:t xml:space="preserve"> to create and maintain copies</w:t>
      </w:r>
      <w:r w:rsidR="00CD7883" w:rsidRPr="007E5002">
        <w:rPr>
          <w:rFonts w:ascii="Latin Modern Roman 10" w:hAnsi="Latin Modern Roman 10" w:cs="Arial"/>
        </w:rPr>
        <w:t>.</w:t>
      </w:r>
    </w:p>
    <w:p w14:paraId="52E5D52D" w14:textId="77777777" w:rsidR="00B30F27" w:rsidRPr="007E5002" w:rsidRDefault="00B30F27" w:rsidP="00B013E3">
      <w:pPr>
        <w:widowControl w:val="0"/>
        <w:autoSpaceDE w:val="0"/>
        <w:autoSpaceDN w:val="0"/>
        <w:adjustRightInd w:val="0"/>
        <w:spacing w:line="280" w:lineRule="atLeast"/>
        <w:jc w:val="both"/>
        <w:rPr>
          <w:rFonts w:ascii="Latin Modern Roman 10" w:hAnsi="Latin Modern Roman 10" w:cs="Arial"/>
        </w:rPr>
      </w:pPr>
    </w:p>
    <w:p w14:paraId="56300EEA" w14:textId="1CE8CE12" w:rsidR="00B30F27" w:rsidRPr="007E5002" w:rsidRDefault="00B30F27"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AIs with any possible goals are </w:t>
      </w:r>
      <w:r w:rsidR="00732557" w:rsidRPr="007E5002">
        <w:rPr>
          <w:rFonts w:ascii="Latin Modern Roman 10" w:hAnsi="Latin Modern Roman 10" w:cs="Arial"/>
        </w:rPr>
        <w:t xml:space="preserve">feasible </w:t>
      </w:r>
      <w:r w:rsidR="00195632" w:rsidRPr="007E5002">
        <w:rPr>
          <w:rFonts w:ascii="Latin Modern Roman 10" w:hAnsi="Latin Modern Roman 10" w:cs="Arial"/>
        </w:rPr>
        <w:fldChar w:fldCharType="begin"/>
      </w:r>
      <w:r w:rsidR="00195632" w:rsidRPr="007E5002">
        <w:rPr>
          <w:rFonts w:ascii="Latin Modern Roman 10" w:hAnsi="Latin Modern Roman 10" w:cs="Arial"/>
        </w:rPr>
        <w:instrText xml:space="preserve"> ADDIN ZOTERO_ITEM CSL_CITATION {"citationID":"rnjXcipU","properties":{"formattedCitation":"(Bostrom, 2014)","plainCitation":"(Bostrom, 2014)","noteIndex":0},"citationItems":[{"id":82,"uris":["http://zotero.org/users/3736454/items/IJ358BXG"],"uri":["http://zotero.org/users/3736454/items/IJ358BXG"],"itemData":{"id":82,"type":"book","event-place":"Oxford","publisher":"Oxford University Press","publisher-place":"Oxford","title":"Superintelligence","author":[{"family":"Bostrom","given":"N."}],"issued":{"date-parts":[["2014"]]}}}],"schema":"https://github.com/citation-style-language/schema/raw/master/csl-citation.json"} </w:instrText>
      </w:r>
      <w:r w:rsidR="00195632" w:rsidRPr="007E5002">
        <w:rPr>
          <w:rFonts w:ascii="Latin Modern Roman 10" w:hAnsi="Latin Modern Roman 10" w:cs="Arial"/>
        </w:rPr>
        <w:fldChar w:fldCharType="separate"/>
      </w:r>
      <w:r w:rsidR="00195632" w:rsidRPr="007E5002">
        <w:rPr>
          <w:rFonts w:ascii="Latin Modern Roman 10" w:hAnsi="Latin Modern Roman 10" w:cs="Arial"/>
          <w:noProof/>
        </w:rPr>
        <w:t>(Bostrom, 2014)</w:t>
      </w:r>
      <w:r w:rsidR="00195632" w:rsidRPr="007E5002">
        <w:rPr>
          <w:rFonts w:ascii="Latin Modern Roman 10" w:hAnsi="Latin Modern Roman 10" w:cs="Arial"/>
        </w:rPr>
        <w:fldChar w:fldCharType="end"/>
      </w:r>
      <w:r w:rsidRPr="007E5002">
        <w:rPr>
          <w:rFonts w:ascii="Latin Modern Roman 10" w:hAnsi="Latin Modern Roman 10" w:cs="Arial"/>
        </w:rPr>
        <w:t xml:space="preserve">, like Paperclip maximizers, but they will “just” kill all people for atoms, without deliberately causing sufferings. </w:t>
      </w:r>
      <w:r w:rsidR="006135E6" w:rsidRPr="007E5002">
        <w:rPr>
          <w:rFonts w:ascii="Latin Modern Roman 10" w:hAnsi="Latin Modern Roman 10" w:cs="Arial"/>
        </w:rPr>
        <w:t xml:space="preserve">Other AI may just not care about humans. </w:t>
      </w:r>
      <w:r w:rsidR="00E674CF" w:rsidRPr="007E5002">
        <w:rPr>
          <w:rFonts w:ascii="Latin Modern Roman 10" w:hAnsi="Latin Modern Roman 10" w:cs="Arial"/>
        </w:rPr>
        <w:t>From the sufferings point of view</w:t>
      </w:r>
      <w:r w:rsidR="001605EE">
        <w:rPr>
          <w:rFonts w:ascii="Latin Modern Roman 10" w:hAnsi="Latin Modern Roman 10" w:cs="Arial"/>
        </w:rPr>
        <w:t>,</w:t>
      </w:r>
      <w:r w:rsidR="006135E6" w:rsidRPr="007E5002">
        <w:rPr>
          <w:rFonts w:ascii="Latin Modern Roman 10" w:hAnsi="Latin Modern Roman 10" w:cs="Arial"/>
        </w:rPr>
        <w:t xml:space="preserve"> only two types of AIs are important: Benevolent AIs</w:t>
      </w:r>
      <w:r w:rsidR="00E674CF" w:rsidRPr="007E5002">
        <w:rPr>
          <w:rFonts w:ascii="Latin Modern Roman 10" w:hAnsi="Latin Modern Roman 10" w:cs="Arial"/>
        </w:rPr>
        <w:t>,</w:t>
      </w:r>
      <w:r w:rsidR="006135E6" w:rsidRPr="007E5002">
        <w:rPr>
          <w:rFonts w:ascii="Latin Modern Roman 10" w:hAnsi="Latin Modern Roman 10" w:cs="Arial"/>
        </w:rPr>
        <w:t xml:space="preserve"> which </w:t>
      </w:r>
      <w:r w:rsidR="00732557" w:rsidRPr="007E5002">
        <w:rPr>
          <w:rFonts w:ascii="Latin Modern Roman 10" w:hAnsi="Latin Modern Roman 10" w:cs="Arial"/>
        </w:rPr>
        <w:t xml:space="preserve">are </w:t>
      </w:r>
      <w:r w:rsidR="006135E6" w:rsidRPr="007E5002">
        <w:rPr>
          <w:rFonts w:ascii="Latin Modern Roman 10" w:hAnsi="Latin Modern Roman 10" w:cs="Arial"/>
        </w:rPr>
        <w:t xml:space="preserve">actually interested in human wellbeing, and Evil AI, which has </w:t>
      </w:r>
      <w:r w:rsidR="008E286A" w:rsidRPr="007E5002">
        <w:rPr>
          <w:rFonts w:ascii="Latin Modern Roman 10" w:hAnsi="Latin Modern Roman 10" w:cs="Arial"/>
        </w:rPr>
        <w:t xml:space="preserve">the </w:t>
      </w:r>
      <w:r w:rsidR="006135E6" w:rsidRPr="007E5002">
        <w:rPr>
          <w:rFonts w:ascii="Latin Modern Roman 10" w:hAnsi="Latin Modern Roman 10" w:cs="Arial"/>
        </w:rPr>
        <w:t xml:space="preserve">goal or </w:t>
      </w:r>
      <w:r w:rsidR="006F5C1D" w:rsidRPr="007E5002">
        <w:rPr>
          <w:rFonts w:ascii="Latin Modern Roman 10" w:hAnsi="Latin Modern Roman 10" w:cs="Arial"/>
        </w:rPr>
        <w:t>sub goal</w:t>
      </w:r>
      <w:r w:rsidR="006135E6" w:rsidRPr="007E5002">
        <w:rPr>
          <w:rFonts w:ascii="Latin Modern Roman 10" w:hAnsi="Latin Modern Roman 10" w:cs="Arial"/>
        </w:rPr>
        <w:t xml:space="preserve"> of tortur</w:t>
      </w:r>
      <w:r w:rsidR="00732557" w:rsidRPr="007E5002">
        <w:rPr>
          <w:rFonts w:ascii="Latin Modern Roman 10" w:hAnsi="Latin Modern Roman 10" w:cs="Arial"/>
        </w:rPr>
        <w:t>ing</w:t>
      </w:r>
      <w:r w:rsidR="006135E6" w:rsidRPr="007E5002">
        <w:rPr>
          <w:rFonts w:ascii="Latin Modern Roman 10" w:hAnsi="Latin Modern Roman 10" w:cs="Arial"/>
        </w:rPr>
        <w:t xml:space="preserve"> humans. </w:t>
      </w:r>
    </w:p>
    <w:p w14:paraId="6D074091" w14:textId="77777777" w:rsidR="00B51C0D" w:rsidRPr="007E5002" w:rsidRDefault="00B51C0D" w:rsidP="00B013E3">
      <w:pPr>
        <w:widowControl w:val="0"/>
        <w:autoSpaceDE w:val="0"/>
        <w:autoSpaceDN w:val="0"/>
        <w:adjustRightInd w:val="0"/>
        <w:spacing w:line="280" w:lineRule="atLeast"/>
        <w:jc w:val="both"/>
        <w:rPr>
          <w:rFonts w:ascii="Latin Modern Roman 10" w:hAnsi="Latin Modern Roman 10" w:cs="Arial"/>
        </w:rPr>
      </w:pPr>
    </w:p>
    <w:p w14:paraId="00D45681" w14:textId="14A5545A" w:rsidR="00B51C0D" w:rsidRPr="007E5002" w:rsidRDefault="008E286A" w:rsidP="00A94A17">
      <w:pPr>
        <w:pStyle w:val="Heading2"/>
        <w:rPr>
          <w:rFonts w:cs="Arial"/>
        </w:rPr>
      </w:pPr>
      <w:bookmarkStart w:id="18" w:name="_Toc56437951"/>
      <w:bookmarkStart w:id="19" w:name="_Toc58952570"/>
      <w:r w:rsidRPr="007E5002">
        <w:t>3.3</w:t>
      </w:r>
      <w:r w:rsidR="00B51C0D" w:rsidRPr="007E5002">
        <w:t>. Evil superintelligences are very rare and everybody knows this</w:t>
      </w:r>
      <w:bookmarkEnd w:id="18"/>
      <w:bookmarkEnd w:id="19"/>
    </w:p>
    <w:p w14:paraId="34B93029" w14:textId="2AA049B8" w:rsidR="006135E6" w:rsidRPr="007E5002" w:rsidRDefault="006135E6"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We also assume that Evil AI</w:t>
      </w:r>
      <w:r w:rsidR="001605EE">
        <w:rPr>
          <w:rFonts w:ascii="Latin Modern Roman 10" w:hAnsi="Latin Modern Roman 10" w:cs="Arial"/>
        </w:rPr>
        <w:t>s</w:t>
      </w:r>
      <w:r w:rsidRPr="007E5002">
        <w:rPr>
          <w:rFonts w:ascii="Latin Modern Roman 10" w:hAnsi="Latin Modern Roman 10" w:cs="Arial"/>
        </w:rPr>
        <w:t xml:space="preserve"> are very rare, as they appear because of some very unlikely mistakes, like replacing “+” </w:t>
      </w:r>
      <w:r w:rsidR="00732557" w:rsidRPr="007E5002">
        <w:rPr>
          <w:rFonts w:ascii="Latin Modern Roman 10" w:hAnsi="Latin Modern Roman 10" w:cs="Arial"/>
        </w:rPr>
        <w:t xml:space="preserve">with </w:t>
      </w:r>
      <w:r w:rsidR="001605EE">
        <w:rPr>
          <w:rFonts w:ascii="Latin Modern Roman 10" w:hAnsi="Latin Modern Roman 10" w:cs="Arial"/>
        </w:rPr>
        <w:t>“</w:t>
      </w:r>
      <w:r w:rsidR="001605EE">
        <w:rPr>
          <w:rFonts w:ascii="Latin Modern Roman 10" w:hAnsi="Latin Modern Roman 10" w:cs="Arial"/>
        </w:rPr>
        <w:softHyphen/>
        <w:t>–</w:t>
      </w:r>
      <w:r w:rsidR="001605EE" w:rsidRPr="007E5002">
        <w:rPr>
          <w:rFonts w:ascii="Latin Modern Roman 10" w:hAnsi="Latin Modern Roman 10" w:cs="Arial"/>
        </w:rPr>
        <w:t>”</w:t>
      </w:r>
      <w:r w:rsidR="001605EE">
        <w:rPr>
          <w:rFonts w:ascii="Latin Modern Roman 10" w:hAnsi="Latin Modern Roman 10" w:cs="Calibri"/>
        </w:rPr>
        <w:t xml:space="preserve"> </w:t>
      </w:r>
      <w:r w:rsidRPr="007E5002">
        <w:rPr>
          <w:rFonts w:ascii="Latin Modern Roman 10" w:hAnsi="Latin Modern Roman 10" w:cs="Calibri"/>
        </w:rPr>
        <w:t xml:space="preserve">in the utility function of some benevolent AI. Some </w:t>
      </w:r>
      <w:r w:rsidR="006F5C1D" w:rsidRPr="007E5002">
        <w:rPr>
          <w:rFonts w:ascii="Latin Modern Roman 10" w:hAnsi="Latin Modern Roman 10" w:cs="Calibri"/>
        </w:rPr>
        <w:t>Paper clippers</w:t>
      </w:r>
      <w:r w:rsidRPr="007E5002">
        <w:rPr>
          <w:rFonts w:ascii="Latin Modern Roman 10" w:hAnsi="Latin Modern Roman 10" w:cs="Calibri"/>
        </w:rPr>
        <w:t xml:space="preserve"> may have torture as </w:t>
      </w:r>
      <w:r w:rsidR="006F5C1D" w:rsidRPr="007E5002">
        <w:rPr>
          <w:rFonts w:ascii="Latin Modern Roman 10" w:hAnsi="Latin Modern Roman 10" w:cs="Calibri"/>
        </w:rPr>
        <w:t>sub goal</w:t>
      </w:r>
      <w:r w:rsidRPr="007E5002">
        <w:rPr>
          <w:rFonts w:ascii="Latin Modern Roman 10" w:hAnsi="Latin Modern Roman 10" w:cs="Calibri"/>
        </w:rPr>
        <w:t xml:space="preserve"> if they think that it gives them barging point against benevolent AI</w:t>
      </w:r>
      <w:r w:rsidR="002A7C03" w:rsidRPr="007E5002">
        <w:rPr>
          <w:rFonts w:ascii="Latin Modern Roman 10" w:hAnsi="Latin Modern Roman 10" w:cs="Calibri"/>
        </w:rPr>
        <w:t>.</w:t>
      </w:r>
      <w:r w:rsidR="00E01B33" w:rsidRPr="007E5002">
        <w:rPr>
          <w:rFonts w:ascii="Latin Modern Roman 10" w:hAnsi="Latin Modern Roman 10" w:cs="Calibri"/>
        </w:rPr>
        <w:t xml:space="preserve"> </w:t>
      </w:r>
      <w:r w:rsidR="002A7C03" w:rsidRPr="007E5002">
        <w:rPr>
          <w:rFonts w:ascii="Latin Modern Roman 10" w:hAnsi="Latin Modern Roman 10" w:cs="Calibri"/>
        </w:rPr>
        <w:t>E</w:t>
      </w:r>
      <w:r w:rsidR="00E01B33" w:rsidRPr="007E5002">
        <w:rPr>
          <w:rFonts w:ascii="Latin Modern Roman 10" w:hAnsi="Latin Modern Roman 10" w:cs="Calibri"/>
        </w:rPr>
        <w:t>.g. “I will not torture people in</w:t>
      </w:r>
      <w:r w:rsidR="001605EE">
        <w:rPr>
          <w:rFonts w:ascii="Latin Modern Roman 10" w:hAnsi="Latin Modern Roman 10" w:cs="Calibri"/>
        </w:rPr>
        <w:t xml:space="preserve"> the</w:t>
      </w:r>
      <w:r w:rsidR="00E01B33" w:rsidRPr="007E5002">
        <w:rPr>
          <w:rFonts w:ascii="Latin Modern Roman 10" w:hAnsi="Latin Modern Roman 10" w:cs="Calibri"/>
        </w:rPr>
        <w:t xml:space="preserve"> simulation if you will give me your resources.” </w:t>
      </w:r>
      <w:r w:rsidR="002A7C03" w:rsidRPr="007E5002">
        <w:rPr>
          <w:rFonts w:ascii="Latin Modern Roman 10" w:hAnsi="Latin Modern Roman 10" w:cs="Calibri"/>
        </w:rPr>
        <w:t xml:space="preserve">However, </w:t>
      </w:r>
      <w:r w:rsidR="00E01B33" w:rsidRPr="007E5002">
        <w:rPr>
          <w:rFonts w:ascii="Latin Modern Roman 10" w:hAnsi="Latin Modern Roman 10" w:cs="Calibri"/>
        </w:rPr>
        <w:t xml:space="preserve">this most likely works if both </w:t>
      </w:r>
      <w:r w:rsidR="002A7C03" w:rsidRPr="007E5002">
        <w:rPr>
          <w:rFonts w:ascii="Latin Modern Roman 10" w:hAnsi="Latin Modern Roman 10" w:cs="Calibri"/>
        </w:rPr>
        <w:t>AIs</w:t>
      </w:r>
      <w:r w:rsidR="00E01B33" w:rsidRPr="007E5002">
        <w:rPr>
          <w:rFonts w:ascii="Latin Modern Roman 10" w:hAnsi="Latin Modern Roman 10" w:cs="Calibri"/>
        </w:rPr>
        <w:t xml:space="preserve"> are in one physical world. It is less likely that such blackmail will work acausally. But </w:t>
      </w:r>
      <w:proofErr w:type="spellStart"/>
      <w:r w:rsidR="00A94A17">
        <w:rPr>
          <w:rFonts w:ascii="Latin Modern Roman 10" w:hAnsi="Latin Modern Roman 10" w:cs="Calibri"/>
          <w:i/>
        </w:rPr>
        <w:t>Rok</w:t>
      </w:r>
      <w:r w:rsidR="00E01B33" w:rsidRPr="007E5002">
        <w:rPr>
          <w:rFonts w:ascii="Latin Modern Roman 10" w:hAnsi="Latin Modern Roman 10" w:cs="Calibri"/>
          <w:i/>
        </w:rPr>
        <w:t>o</w:t>
      </w:r>
      <w:proofErr w:type="spellEnd"/>
      <w:r w:rsidR="00E01B33" w:rsidRPr="007E5002">
        <w:rPr>
          <w:rFonts w:ascii="Latin Modern Roman 10" w:hAnsi="Latin Modern Roman 10" w:cs="Calibri"/>
          <w:i/>
        </w:rPr>
        <w:t xml:space="preserve"> Basilisk</w:t>
      </w:r>
      <w:r w:rsidR="00E674CF" w:rsidRPr="007E5002">
        <w:rPr>
          <w:rFonts w:ascii="Latin Modern Roman 10" w:hAnsi="Latin Modern Roman 10" w:cs="Calibri"/>
          <w:i/>
        </w:rPr>
        <w:t xml:space="preserve"> </w:t>
      </w:r>
      <w:r w:rsidR="00E674CF" w:rsidRPr="007E5002">
        <w:rPr>
          <w:rFonts w:ascii="Latin Modern Roman 10" w:hAnsi="Latin Modern Roman 10" w:cs="Calibri"/>
        </w:rPr>
        <w:t>thought experiment</w:t>
      </w:r>
      <w:r w:rsidR="009A265D" w:rsidRPr="007E5002">
        <w:rPr>
          <w:rFonts w:ascii="Latin Modern Roman 10" w:hAnsi="Latin Modern Roman 10" w:cs="Calibri"/>
        </w:rPr>
        <w:t xml:space="preserve"> (in which future AI will punish humans which will not help its existence)</w:t>
      </w:r>
      <w:r w:rsidR="00E01B33" w:rsidRPr="007E5002">
        <w:rPr>
          <w:rFonts w:ascii="Latin Modern Roman 10" w:hAnsi="Latin Modern Roman 10" w:cs="Calibri"/>
        </w:rPr>
        <w:t xml:space="preserve"> works </w:t>
      </w:r>
      <w:r w:rsidR="00E674CF" w:rsidRPr="007E5002">
        <w:rPr>
          <w:rFonts w:ascii="Latin Modern Roman 10" w:hAnsi="Latin Modern Roman 10" w:cs="Calibri"/>
        </w:rPr>
        <w:t xml:space="preserve">acausally </w:t>
      </w:r>
      <w:r w:rsidR="00E674CF" w:rsidRPr="007E5002">
        <w:rPr>
          <w:rFonts w:ascii="Latin Modern Roman 10" w:hAnsi="Latin Modern Roman 10" w:cs="Calibri"/>
        </w:rPr>
        <w:fldChar w:fldCharType="begin"/>
      </w:r>
      <w:r w:rsidR="00E674CF" w:rsidRPr="007E5002">
        <w:rPr>
          <w:rFonts w:ascii="Latin Modern Roman 10" w:hAnsi="Latin Modern Roman 10" w:cs="Calibri"/>
        </w:rPr>
        <w:instrText xml:space="preserve"> ADDIN ZOTERO_ITEM CSL_CITATION {"citationID":"PUnLsvlQ","properties":{"formattedCitation":"(Auerbach, 2014)","plainCitation":"(Auerbach, 2014)","noteIndex":0},"citationItems":[{"id":657,"uris":["http://zotero.org/users/3736454/items/3ZE8AJSJ"],"uri":["http://zotero.org/users/3736454/items/3ZE8AJSJ"],"itemData":{"id":657,"type":"webpage","container-title":"Slate","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E674CF" w:rsidRPr="007E5002">
        <w:rPr>
          <w:rFonts w:ascii="Latin Modern Roman 10" w:hAnsi="Latin Modern Roman 10" w:cs="Calibri"/>
        </w:rPr>
        <w:fldChar w:fldCharType="separate"/>
      </w:r>
      <w:r w:rsidR="00E674CF" w:rsidRPr="007E5002">
        <w:rPr>
          <w:rFonts w:ascii="Latin Modern Roman 10" w:hAnsi="Latin Modern Roman 10" w:cs="Calibri"/>
          <w:noProof/>
        </w:rPr>
        <w:t>(Auerbach, 2014)</w:t>
      </w:r>
      <w:r w:rsidR="00E674CF" w:rsidRPr="007E5002">
        <w:rPr>
          <w:rFonts w:ascii="Latin Modern Roman 10" w:hAnsi="Latin Modern Roman 10" w:cs="Calibri"/>
        </w:rPr>
        <w:fldChar w:fldCharType="end"/>
      </w:r>
      <w:r w:rsidR="00E01B33" w:rsidRPr="007E5002">
        <w:rPr>
          <w:rFonts w:ascii="Latin Modern Roman 10" w:hAnsi="Latin Modern Roman 10" w:cs="Calibri"/>
        </w:rPr>
        <w:t xml:space="preserve">, except that it </w:t>
      </w:r>
      <w:r w:rsidR="00B51C0D" w:rsidRPr="007E5002">
        <w:rPr>
          <w:rFonts w:ascii="Latin Modern Roman 10" w:hAnsi="Latin Modern Roman 10" w:cs="Calibri"/>
        </w:rPr>
        <w:t>hasn’t</w:t>
      </w:r>
      <w:r w:rsidR="00E01B33" w:rsidRPr="007E5002">
        <w:rPr>
          <w:rFonts w:ascii="Latin Modern Roman 10" w:hAnsi="Latin Modern Roman 10" w:cs="Calibri"/>
        </w:rPr>
        <w:t xml:space="preserve"> actually work</w:t>
      </w:r>
      <w:r w:rsidR="002A7C03" w:rsidRPr="007E5002">
        <w:rPr>
          <w:rFonts w:ascii="Latin Modern Roman 10" w:hAnsi="Latin Modern Roman 10" w:cs="Calibri"/>
        </w:rPr>
        <w:t>ed</w:t>
      </w:r>
      <w:r w:rsidR="00E01B33" w:rsidRPr="007E5002">
        <w:rPr>
          <w:rFonts w:ascii="Latin Modern Roman 10" w:hAnsi="Latin Modern Roman 10" w:cs="Calibri"/>
        </w:rPr>
        <w:t xml:space="preserve">: nobody </w:t>
      </w:r>
      <w:r w:rsidR="002A7C03" w:rsidRPr="007E5002">
        <w:rPr>
          <w:rFonts w:ascii="Latin Modern Roman 10" w:hAnsi="Latin Modern Roman 10" w:cs="Calibri"/>
        </w:rPr>
        <w:t xml:space="preserve">has fallen </w:t>
      </w:r>
      <w:r w:rsidR="00E01B33" w:rsidRPr="007E5002">
        <w:rPr>
          <w:rFonts w:ascii="Latin Modern Roman 10" w:hAnsi="Latin Modern Roman 10" w:cs="Calibri"/>
        </w:rPr>
        <w:t xml:space="preserve">to this blackmail, as far as </w:t>
      </w:r>
      <w:r w:rsidR="002A7C03" w:rsidRPr="007E5002">
        <w:rPr>
          <w:rFonts w:ascii="Latin Modern Roman 10" w:hAnsi="Latin Modern Roman 10" w:cs="Calibri"/>
        </w:rPr>
        <w:t xml:space="preserve">we </w:t>
      </w:r>
      <w:r w:rsidR="00E01B33" w:rsidRPr="007E5002">
        <w:rPr>
          <w:rFonts w:ascii="Latin Modern Roman 10" w:hAnsi="Latin Modern Roman 10" w:cs="Calibri"/>
        </w:rPr>
        <w:t>know.</w:t>
      </w:r>
    </w:p>
    <w:p w14:paraId="1C33D712" w14:textId="77777777" w:rsidR="009A265D" w:rsidRPr="007E5002" w:rsidRDefault="009A265D" w:rsidP="00B013E3">
      <w:pPr>
        <w:widowControl w:val="0"/>
        <w:autoSpaceDE w:val="0"/>
        <w:autoSpaceDN w:val="0"/>
        <w:adjustRightInd w:val="0"/>
        <w:spacing w:line="280" w:lineRule="atLeast"/>
        <w:jc w:val="both"/>
        <w:rPr>
          <w:rFonts w:ascii="Latin Modern Roman 10" w:hAnsi="Latin Modern Roman 10" w:cs="Calibri"/>
        </w:rPr>
      </w:pPr>
    </w:p>
    <w:p w14:paraId="36B8B7A5" w14:textId="5FA01884" w:rsidR="002E4A3D" w:rsidRPr="007E5002" w:rsidRDefault="009A265D" w:rsidP="00B013E3">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Calibri"/>
        </w:rPr>
        <w:t>We also assume</w:t>
      </w:r>
      <w:r w:rsidR="002A7C03" w:rsidRPr="007E5002">
        <w:rPr>
          <w:rFonts w:ascii="Latin Modern Roman 10" w:hAnsi="Latin Modern Roman 10" w:cs="Calibri"/>
        </w:rPr>
        <w:t>d</w:t>
      </w:r>
      <w:r w:rsidRPr="007E5002">
        <w:rPr>
          <w:rFonts w:ascii="Latin Modern Roman 10" w:hAnsi="Latin Modern Roman 10" w:cs="Calibri"/>
        </w:rPr>
        <w:t xml:space="preserve"> that creation of Benevolent AI is</w:t>
      </w:r>
      <w:r w:rsidR="006B013D" w:rsidRPr="007E5002">
        <w:rPr>
          <w:rFonts w:ascii="Latin Modern Roman 10" w:hAnsi="Latin Modern Roman 10" w:cs="Calibri"/>
        </w:rPr>
        <w:t xml:space="preserve"> a</w:t>
      </w:r>
      <w:r w:rsidRPr="007E5002">
        <w:rPr>
          <w:rFonts w:ascii="Latin Modern Roman 10" w:hAnsi="Latin Modern Roman 10" w:cs="Calibri"/>
        </w:rPr>
        <w:t xml:space="preserve"> solvable task and it will be solved </w:t>
      </w:r>
      <w:r w:rsidR="00873B37" w:rsidRPr="007E5002">
        <w:rPr>
          <w:rFonts w:ascii="Latin Modern Roman 10" w:hAnsi="Latin Modern Roman 10" w:cs="Calibri"/>
        </w:rPr>
        <w:t>in the</w:t>
      </w:r>
      <w:r w:rsidRPr="007E5002">
        <w:rPr>
          <w:rFonts w:ascii="Latin Modern Roman 10" w:hAnsi="Latin Modern Roman 10" w:cs="Calibri"/>
        </w:rPr>
        <w:t xml:space="preserve"> large</w:t>
      </w:r>
      <w:r w:rsidR="00873B37" w:rsidRPr="007E5002">
        <w:rPr>
          <w:rFonts w:ascii="Latin Modern Roman 10" w:hAnsi="Latin Modern Roman 10" w:cs="Calibri"/>
        </w:rPr>
        <w:t>st</w:t>
      </w:r>
      <w:r w:rsidRPr="007E5002">
        <w:rPr>
          <w:rFonts w:ascii="Latin Modern Roman 10" w:hAnsi="Latin Modern Roman 10" w:cs="Calibri"/>
        </w:rPr>
        <w:t xml:space="preserve"> </w:t>
      </w:r>
      <w:r w:rsidR="00A94A17">
        <w:rPr>
          <w:rFonts w:ascii="Latin Modern Roman 10" w:hAnsi="Latin Modern Roman 10" w:cs="Calibri"/>
        </w:rPr>
        <w:t>group</w:t>
      </w:r>
      <w:r w:rsidRPr="007E5002">
        <w:rPr>
          <w:rFonts w:ascii="Latin Modern Roman 10" w:hAnsi="Latin Modern Roman 10" w:cs="Calibri"/>
        </w:rPr>
        <w:t xml:space="preserve"> of the </w:t>
      </w:r>
      <w:proofErr w:type="spellStart"/>
      <w:r w:rsidRPr="007E5002">
        <w:rPr>
          <w:rFonts w:ascii="Latin Modern Roman 10" w:hAnsi="Latin Modern Roman 10" w:cs="Calibri"/>
        </w:rPr>
        <w:t>worlds</w:t>
      </w:r>
      <w:proofErr w:type="spellEnd"/>
      <w:r w:rsidR="0046201D" w:rsidRPr="007E5002">
        <w:rPr>
          <w:rFonts w:ascii="Latin Modern Roman 10" w:hAnsi="Latin Modern Roman 10" w:cs="Calibri"/>
        </w:rPr>
        <w:t xml:space="preserve"> (</w:t>
      </w:r>
      <w:r w:rsidR="00873B37" w:rsidRPr="007E5002">
        <w:rPr>
          <w:rFonts w:ascii="Latin Modern Roman 10" w:hAnsi="Latin Modern Roman 10" w:cs="Calibri"/>
        </w:rPr>
        <w:t>“</w:t>
      </w:r>
      <w:r w:rsidR="0046201D" w:rsidRPr="007E5002">
        <w:rPr>
          <w:rFonts w:ascii="Latin Modern Roman 10" w:hAnsi="Latin Modern Roman 10" w:cs="Calibri"/>
        </w:rPr>
        <w:t>large</w:t>
      </w:r>
      <w:r w:rsidR="00873B37" w:rsidRPr="007E5002">
        <w:rPr>
          <w:rFonts w:ascii="Latin Modern Roman 10" w:hAnsi="Latin Modern Roman 10" w:cs="Calibri"/>
        </w:rPr>
        <w:t>st</w:t>
      </w:r>
      <w:r w:rsidR="0046201D" w:rsidRPr="007E5002">
        <w:rPr>
          <w:rFonts w:ascii="Latin Modern Roman 10" w:hAnsi="Latin Modern Roman 10" w:cs="Calibri"/>
        </w:rPr>
        <w:t xml:space="preserve"> part</w:t>
      </w:r>
      <w:r w:rsidR="00873B37" w:rsidRPr="007E5002">
        <w:rPr>
          <w:rFonts w:ascii="Latin Modern Roman 10" w:hAnsi="Latin Modern Roman 10" w:cs="Calibri"/>
        </w:rPr>
        <w:t>”</w:t>
      </w:r>
      <w:r w:rsidR="0046201D" w:rsidRPr="007E5002">
        <w:rPr>
          <w:rFonts w:ascii="Latin Modern Roman 10" w:hAnsi="Latin Modern Roman 10" w:cs="Calibri"/>
        </w:rPr>
        <w:t xml:space="preserve"> compared to the share of evil AIs</w:t>
      </w:r>
      <w:r w:rsidR="00873B37" w:rsidRPr="007E5002">
        <w:rPr>
          <w:rFonts w:ascii="Latin Modern Roman 10" w:hAnsi="Latin Modern Roman 10" w:cs="Calibri"/>
        </w:rPr>
        <w:t xml:space="preserve"> worlds</w:t>
      </w:r>
      <w:r w:rsidR="0046201D" w:rsidRPr="007E5002">
        <w:rPr>
          <w:rFonts w:ascii="Latin Modern Roman 10" w:hAnsi="Latin Modern Roman 10" w:cs="Calibri"/>
        </w:rPr>
        <w:t>: the AIs which painlessly exterminate humanity are not counted here)</w:t>
      </w:r>
      <w:r w:rsidRPr="007E5002">
        <w:rPr>
          <w:rFonts w:ascii="Latin Modern Roman 10" w:hAnsi="Latin Modern Roman 10" w:cs="Calibri"/>
        </w:rPr>
        <w:t xml:space="preserve">. </w:t>
      </w:r>
      <w:r w:rsidR="00B013E3" w:rsidRPr="007E5002">
        <w:rPr>
          <w:rFonts w:ascii="Latin Modern Roman 10" w:hAnsi="Latin Modern Roman 10" w:cs="Arial"/>
        </w:rPr>
        <w:t xml:space="preserve">In other words, Benevolent AIs </w:t>
      </w:r>
      <w:r w:rsidR="00E32C41" w:rsidRPr="007E5002">
        <w:rPr>
          <w:rFonts w:ascii="Latin Modern Roman 10" w:hAnsi="Latin Modern Roman 10" w:cs="Arial"/>
        </w:rPr>
        <w:t>could have access to</w:t>
      </w:r>
      <w:r w:rsidR="00B013E3" w:rsidRPr="007E5002">
        <w:rPr>
          <w:rFonts w:ascii="Latin Modern Roman 10" w:hAnsi="Latin Modern Roman 10" w:cs="Arial"/>
        </w:rPr>
        <w:t xml:space="preserve"> a million times more computational resources but are located in different branches of the multiverse (which is not necessaril</w:t>
      </w:r>
      <w:r w:rsidR="001605EE">
        <w:rPr>
          <w:rFonts w:ascii="Latin Modern Roman 10" w:hAnsi="Latin Modern Roman 10" w:cs="Arial"/>
        </w:rPr>
        <w:t>y a quantum multiverse but may</w:t>
      </w:r>
      <w:r w:rsidR="00B013E3" w:rsidRPr="007E5002">
        <w:rPr>
          <w:rFonts w:ascii="Latin Modern Roman 10" w:hAnsi="Latin Modern Roman 10" w:cs="Arial"/>
        </w:rPr>
        <w:t>be an inflationary one, or of some other type</w:t>
      </w:r>
      <w:r w:rsidRPr="007E5002">
        <w:rPr>
          <w:rFonts w:ascii="Latin Modern Roman 10" w:hAnsi="Latin Modern Roman 10" w:cs="Arial"/>
        </w:rPr>
        <w:t xml:space="preserve"> </w:t>
      </w:r>
      <w:r w:rsidRPr="007E5002">
        <w:rPr>
          <w:rFonts w:ascii="Latin Modern Roman 10" w:hAnsi="Latin Modern Roman 10" w:cs="Arial"/>
        </w:rPr>
        <w:fldChar w:fldCharType="begin"/>
      </w:r>
      <w:r w:rsidR="00A7072D" w:rsidRPr="007E5002">
        <w:rPr>
          <w:rFonts w:ascii="Latin Modern Roman 10" w:hAnsi="Latin Modern Roman 10" w:cs="Arial"/>
        </w:rPr>
        <w:instrText xml:space="preserve"> ADDIN ZOTERO_ITEM CSL_CITATION {"citationID":"InziX5fa","properties":{"formattedCitation":"(Knobe et al., 2006)","plainCitation":"(Knobe et al., 2006)","noteIndex":0},"citationItems":[{"id":8421,"uris":["http://zotero.org/users/3736454/items/KPLL5872"],"uri":["http://zotero.org/users/3736454/items/KPLL5872"],"itemData":{"id":8421,"type":"article-journal","container-title":"The British journal for the philosophy of science","issue":"1","page":"47–67","source":"Google Scholar","title":"Philosophical implications of inflationary cosmology","volume":"57","author":[{"family":"Knobe","given":"Joshua"},{"family":"Olum","given":"Ken D."},{"family":"Vilenkin","given":"Alexander"}],"issued":{"date-parts":[["2006"]]}}}],"schema":"https://github.com/citation-style-language/schema/raw/master/csl-citation.json"} </w:instrText>
      </w:r>
      <w:r w:rsidRPr="007E5002">
        <w:rPr>
          <w:rFonts w:ascii="Latin Modern Roman 10" w:hAnsi="Latin Modern Roman 10" w:cs="Arial"/>
        </w:rPr>
        <w:fldChar w:fldCharType="separate"/>
      </w:r>
      <w:r w:rsidR="00A7072D" w:rsidRPr="007E5002">
        <w:rPr>
          <w:rFonts w:ascii="Latin Modern Roman 10" w:hAnsi="Latin Modern Roman 10" w:cs="Arial"/>
          <w:noProof/>
        </w:rPr>
        <w:t>(Knobe et al., 2006)</w:t>
      </w:r>
      <w:r w:rsidRPr="007E5002">
        <w:rPr>
          <w:rFonts w:ascii="Latin Modern Roman 10" w:hAnsi="Latin Modern Roman 10" w:cs="Arial"/>
        </w:rPr>
        <w:fldChar w:fldCharType="end"/>
      </w:r>
      <w:r w:rsidR="00B013E3" w:rsidRPr="007E5002">
        <w:rPr>
          <w:rFonts w:ascii="Latin Modern Roman 10" w:hAnsi="Latin Modern Roman 10" w:cs="Arial"/>
        </w:rPr>
        <w:t xml:space="preserve">). </w:t>
      </w:r>
    </w:p>
    <w:p w14:paraId="6B1C1C72" w14:textId="77777777" w:rsidR="002E4A3D" w:rsidRPr="007E5002" w:rsidRDefault="002E4A3D" w:rsidP="00B013E3">
      <w:pPr>
        <w:widowControl w:val="0"/>
        <w:autoSpaceDE w:val="0"/>
        <w:autoSpaceDN w:val="0"/>
        <w:adjustRightInd w:val="0"/>
        <w:spacing w:line="280" w:lineRule="atLeast"/>
        <w:jc w:val="both"/>
        <w:rPr>
          <w:rFonts w:ascii="Latin Modern Roman 10" w:hAnsi="Latin Modern Roman 10" w:cs="Arial"/>
        </w:rPr>
      </w:pPr>
    </w:p>
    <w:p w14:paraId="22F6CB09" w14:textId="291D04BC" w:rsidR="00B013E3" w:rsidRPr="007E5002" w:rsidRDefault="008E286A" w:rsidP="0056435E">
      <w:pPr>
        <w:jc w:val="both"/>
        <w:rPr>
          <w:rFonts w:ascii="Latin Modern Roman 10" w:hAnsi="Latin Modern Roman 10" w:cs="Arial"/>
        </w:rPr>
      </w:pPr>
      <w:r w:rsidRPr="008E286A">
        <w:rPr>
          <w:rFonts w:ascii="Latin Modern Roman 10" w:eastAsia="Times New Roman" w:hAnsi="Latin Modern Roman 10"/>
          <w:color w:val="000000"/>
        </w:rPr>
        <w:t xml:space="preserve">To win in the acausal game, one needs to successfully predict what is happening in other branches of the multiverse and make sure that everyone else has the same knowledge. This </w:t>
      </w:r>
      <w:r w:rsidRPr="008E286A">
        <w:rPr>
          <w:rFonts w:ascii="Latin Modern Roman 10" w:eastAsia="Times New Roman" w:hAnsi="Latin Modern Roman 10"/>
          <w:color w:val="000000"/>
        </w:rPr>
        <w:lastRenderedPageBreak/>
        <w:t>makes cooperation possible (see also a recent article where</w:t>
      </w:r>
      <w:r w:rsidRPr="007E5002">
        <w:rPr>
          <w:rFonts w:ascii="Latin Modern Roman 10" w:eastAsia="Times New Roman" w:hAnsi="Latin Modern Roman 10"/>
          <w:color w:val="000000"/>
        </w:rPr>
        <w:t xml:space="preserve"> </w:t>
      </w:r>
      <w:r w:rsidR="0056435E" w:rsidRPr="007E5002">
        <w:rPr>
          <w:rFonts w:ascii="Latin Modern Roman 10" w:eastAsia="Times New Roman" w:hAnsi="Latin Modern Roman 10"/>
          <w:color w:val="000000"/>
        </w:rPr>
        <w:t xml:space="preserve">shared knowledge is needed for </w:t>
      </w:r>
      <w:r w:rsidRPr="008E286A">
        <w:rPr>
          <w:rFonts w:ascii="Latin Modern Roman 10" w:eastAsia="Times New Roman" w:hAnsi="Latin Modern Roman 10"/>
          <w:color w:val="000000"/>
        </w:rPr>
        <w:t>SETI contact, which explains it based on game theory</w:t>
      </w:r>
      <w:r w:rsidRPr="007E5002">
        <w:rPr>
          <w:rFonts w:ascii="Latin Modern Roman 10" w:eastAsia="Times New Roman" w:hAnsi="Latin Modern Roman 10"/>
          <w:color w:val="000000"/>
        </w:rPr>
        <w:t xml:space="preserve"> </w:t>
      </w:r>
      <w:r w:rsidR="00B73B98" w:rsidRPr="007E5002">
        <w:rPr>
          <w:rFonts w:ascii="Latin Modern Roman 10" w:hAnsi="Latin Modern Roman 10" w:cs="Arial"/>
        </w:rPr>
        <w:fldChar w:fldCharType="begin"/>
      </w:r>
      <w:r w:rsidR="00B73B98" w:rsidRPr="007E5002">
        <w:rPr>
          <w:rFonts w:ascii="Latin Modern Roman 10" w:hAnsi="Latin Modern Roman 10" w:cs="Arial"/>
        </w:rPr>
        <w:instrText xml:space="preserve"> ADDIN ZOTERO_ITEM CSL_CITATION {"citationID":"6aPXN4sT","properties":{"formattedCitation":"(Kerins, 2020)","plainCitation":"(Kerins, 2020)","noteIndex":0},"citationItems":[{"id":10254,"uris":["http://zotero.org/users/3736454/items/386S4ADA"],"uri":["http://zotero.org/users/3736454/items/386S4ADA"],"itemData":{"id":10254,"type":"article-journal","container-title":"arXiv preprint arXiv:2010.04089","source":"Google Scholar","title":"Mutual detectability: a targeted SETI strategy that avoids the SETI Paradox","title-short":"Mutual detectability","author":[{"family":"Kerins","given":"Eamonn"}],"issued":{"date-parts":[["2020"]]}}}],"schema":"https://github.com/citation-style-language/schema/raw/master/csl-citation.json"} </w:instrText>
      </w:r>
      <w:r w:rsidR="00B73B98" w:rsidRPr="007E5002">
        <w:rPr>
          <w:rFonts w:ascii="Latin Modern Roman 10" w:hAnsi="Latin Modern Roman 10" w:cs="Arial"/>
        </w:rPr>
        <w:fldChar w:fldCharType="separate"/>
      </w:r>
      <w:r w:rsidR="00B73B98" w:rsidRPr="007E5002">
        <w:rPr>
          <w:rFonts w:ascii="Latin Modern Roman 10" w:hAnsi="Latin Modern Roman 10" w:cs="Arial"/>
          <w:noProof/>
        </w:rPr>
        <w:t>(Kerins, 2020)</w:t>
      </w:r>
      <w:r w:rsidR="00B73B98" w:rsidRPr="007E5002">
        <w:rPr>
          <w:rFonts w:ascii="Latin Modern Roman 10" w:hAnsi="Latin Modern Roman 10" w:cs="Arial"/>
        </w:rPr>
        <w:fldChar w:fldCharType="end"/>
      </w:r>
      <w:r w:rsidR="00B73B98" w:rsidRPr="007E5002">
        <w:rPr>
          <w:rFonts w:ascii="Latin Modern Roman 10" w:hAnsi="Latin Modern Roman 10" w:cs="Arial"/>
        </w:rPr>
        <w:t>).</w:t>
      </w:r>
    </w:p>
    <w:p w14:paraId="34ED50AA" w14:textId="77777777" w:rsidR="00090A6A" w:rsidRPr="007E5002" w:rsidRDefault="00090A6A" w:rsidP="00B013E3">
      <w:pPr>
        <w:widowControl w:val="0"/>
        <w:autoSpaceDE w:val="0"/>
        <w:autoSpaceDN w:val="0"/>
        <w:adjustRightInd w:val="0"/>
        <w:spacing w:line="280" w:lineRule="atLeast"/>
        <w:jc w:val="both"/>
        <w:rPr>
          <w:rFonts w:ascii="Latin Modern Roman 10" w:hAnsi="Latin Modern Roman 10" w:cs="Arial"/>
        </w:rPr>
      </w:pPr>
    </w:p>
    <w:p w14:paraId="0F3C5ECE" w14:textId="66A10F34" w:rsidR="00090A6A" w:rsidRPr="007E5002" w:rsidRDefault="0056435E" w:rsidP="0056435E">
      <w:pPr>
        <w:jc w:val="both"/>
        <w:rPr>
          <w:rFonts w:ascii="Latin Modern Roman 10" w:hAnsi="Latin Modern Roman 10" w:cs="Calibri"/>
        </w:rPr>
      </w:pPr>
      <w:r w:rsidRPr="0056435E">
        <w:rPr>
          <w:rFonts w:ascii="Latin Modern Roman 10" w:eastAsia="Times New Roman" w:hAnsi="Latin Modern Roman 10"/>
          <w:color w:val="000000"/>
        </w:rPr>
        <w:t>One argument for the rareness of s-risks is that we are not in such a situation. It is based on the Copernican mediocrity principle, which claims that humans (and me-now in particular) are typical observers in a typical world. As most people are not in a situation of intense sufferings now, we could exclude the idea that Evil AIs are dominating the whole measure mass of the observers in the universe. Thus, we can exclude the idea that 99 percent of observers are in hell, barring 50 percent of them are in hell. General counterarguments against Doomsday argument could be applied here, like non-randomness of the question</w:t>
      </w:r>
      <w:r w:rsidRPr="007E5002">
        <w:rPr>
          <w:rFonts w:ascii="Latin Modern Roman 10" w:eastAsia="Times New Roman" w:hAnsi="Latin Modern Roman 10"/>
          <w:color w:val="000000"/>
        </w:rPr>
        <w:t xml:space="preserve"> </w:t>
      </w:r>
      <w:r w:rsidR="008F7700" w:rsidRPr="007E5002">
        <w:rPr>
          <w:rFonts w:ascii="Latin Modern Roman 10" w:hAnsi="Latin Modern Roman 10" w:cs="Arial"/>
        </w:rPr>
        <w:fldChar w:fldCharType="begin"/>
      </w:r>
      <w:r w:rsidR="000F397F">
        <w:rPr>
          <w:rFonts w:ascii="Latin Modern Roman 10" w:hAnsi="Latin Modern Roman 10" w:cs="Arial"/>
        </w:rPr>
        <w:instrText xml:space="preserve"> ADDIN ZOTERO_ITEM CSL_CITATION {"citationID":"Nl1ZKc9M","properties":{"formattedCitation":"(A. Turchin, 2018a)","plainCitation":"(A. Turchin, 2018a)","dontUpdate":true,"noteIndex":0},"citationItems":[{"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8F7700" w:rsidRPr="007E5002">
        <w:rPr>
          <w:rFonts w:ascii="Latin Modern Roman 10" w:hAnsi="Latin Modern Roman 10" w:cs="Arial"/>
        </w:rPr>
        <w:fldChar w:fldCharType="separate"/>
      </w:r>
      <w:r w:rsidR="00C0462C" w:rsidRPr="007E5002">
        <w:rPr>
          <w:rFonts w:ascii="Latin Modern Roman 10" w:hAnsi="Latin Modern Roman 10" w:cs="Arial"/>
          <w:noProof/>
        </w:rPr>
        <w:t>(Turchin, 2018a)</w:t>
      </w:r>
      <w:r w:rsidR="008F7700" w:rsidRPr="007E5002">
        <w:rPr>
          <w:rFonts w:ascii="Latin Modern Roman 10" w:hAnsi="Latin Modern Roman 10" w:cs="Arial"/>
        </w:rPr>
        <w:fldChar w:fldCharType="end"/>
      </w:r>
      <w:r w:rsidR="00C0462C" w:rsidRPr="007E5002">
        <w:rPr>
          <w:rFonts w:ascii="Latin Modern Roman 10" w:hAnsi="Latin Modern Roman 10" w:cs="Arial"/>
        </w:rPr>
        <w:t>.</w:t>
      </w:r>
    </w:p>
    <w:p w14:paraId="11B6742A" w14:textId="77777777" w:rsidR="00B51C0D" w:rsidRPr="007E5002" w:rsidRDefault="00B51C0D" w:rsidP="00B013E3">
      <w:pPr>
        <w:widowControl w:val="0"/>
        <w:autoSpaceDE w:val="0"/>
        <w:autoSpaceDN w:val="0"/>
        <w:adjustRightInd w:val="0"/>
        <w:spacing w:line="280" w:lineRule="atLeast"/>
        <w:jc w:val="both"/>
        <w:rPr>
          <w:rFonts w:ascii="Latin Modern Roman 10" w:hAnsi="Latin Modern Roman 10" w:cs="Arial"/>
        </w:rPr>
      </w:pPr>
    </w:p>
    <w:p w14:paraId="6A43BC7E" w14:textId="553FE733" w:rsidR="00B51C0D" w:rsidRPr="007E5002" w:rsidRDefault="00B51C0D" w:rsidP="00A94A17">
      <w:pPr>
        <w:pStyle w:val="Heading2"/>
      </w:pPr>
      <w:bookmarkStart w:id="20" w:name="_Toc56437952"/>
      <w:bookmarkStart w:id="21" w:name="_Toc58952571"/>
      <w:r w:rsidRPr="007E5002">
        <w:t>3.4. Copy-friendly identity theory</w:t>
      </w:r>
      <w:bookmarkEnd w:id="20"/>
      <w:bookmarkEnd w:id="21"/>
    </w:p>
    <w:p w14:paraId="43A3244F" w14:textId="3C248624" w:rsidR="00B51C0D" w:rsidRPr="007E5002" w:rsidRDefault="00B51C0D" w:rsidP="00B51C0D">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Copy-friendly identity theory</w:t>
      </w:r>
      <w:r w:rsidR="002A7C03" w:rsidRPr="007E5002">
        <w:rPr>
          <w:rFonts w:ascii="Latin Modern Roman 10" w:hAnsi="Latin Modern Roman 10" w:cs="Arial"/>
        </w:rPr>
        <w:t xml:space="preserve"> states that</w:t>
      </w:r>
      <w:r w:rsidRPr="007E5002">
        <w:rPr>
          <w:rFonts w:ascii="Latin Modern Roman 10" w:hAnsi="Latin Modern Roman 10" w:cs="Arial"/>
        </w:rPr>
        <w:t xml:space="preserve"> only similarity of observer-mo</w:t>
      </w:r>
      <w:r w:rsidR="00B73B98" w:rsidRPr="007E5002">
        <w:rPr>
          <w:rFonts w:ascii="Latin Modern Roman 10" w:hAnsi="Latin Modern Roman 10" w:cs="Arial"/>
        </w:rPr>
        <w:t xml:space="preserve">ments counts for identity, not </w:t>
      </w:r>
      <w:r w:rsidR="002A7C03" w:rsidRPr="007E5002">
        <w:rPr>
          <w:rFonts w:ascii="Latin Modern Roman 10" w:hAnsi="Latin Modern Roman 10" w:cs="Arial"/>
        </w:rPr>
        <w:t xml:space="preserve">the </w:t>
      </w:r>
      <w:r w:rsidR="00B73B98" w:rsidRPr="007E5002">
        <w:rPr>
          <w:rFonts w:ascii="Latin Modern Roman 10" w:hAnsi="Latin Modern Roman 10" w:cs="Arial"/>
        </w:rPr>
        <w:t>“</w:t>
      </w:r>
      <w:r w:rsidRPr="007E5002">
        <w:rPr>
          <w:rFonts w:ascii="Latin Modern Roman 10" w:hAnsi="Latin Modern Roman 10" w:cs="Arial"/>
        </w:rPr>
        <w:t>continuity of consciousness”</w:t>
      </w:r>
      <w:r w:rsidR="004C2114" w:rsidRPr="007E5002">
        <w:rPr>
          <w:rFonts w:ascii="Latin Modern Roman 10" w:hAnsi="Latin Modern Roman 10" w:cs="Arial"/>
        </w:rPr>
        <w:t xml:space="preserve"> </w:t>
      </w:r>
      <w:r w:rsidR="004C2114" w:rsidRPr="007E5002">
        <w:rPr>
          <w:rFonts w:ascii="Latin Modern Roman 10" w:hAnsi="Latin Modern Roman 10" w:cs="Arial"/>
        </w:rPr>
        <w:fldChar w:fldCharType="begin"/>
      </w:r>
      <w:r w:rsidR="000A748A" w:rsidRPr="007E5002">
        <w:rPr>
          <w:rFonts w:ascii="Latin Modern Roman 10" w:hAnsi="Latin Modern Roman 10" w:cs="Arial"/>
        </w:rPr>
        <w:instrText xml:space="preserve"> ADDIN ZOTERO_ITEM CSL_CITATION {"citationID":"wrJpmbnm","properties":{"formattedCitation":"(Bamford &amp; Danaher, 2017)","plainCitation":"(Bamford &amp; Danaher, 2017)","noteIndex":0},"citationItems":[{"id":7015,"uris":["http://zotero.org/users/3736454/items/DTJUUV3M"],"uri":["http://zotero.org/users/3736454/items/DTJUUV3M"],"itemData":{"id":7015,"type":"article-journal","container-title":"Journal of Consciousness Studies","issue":"11-12","page":"6–30","source":"Google Scholar","title":"Transfer of Personality to a Synthetic Human ('Mind Uploading') and the Social Construction of Identity","volume":"24","author":[{"family":"Bamford","given":"Sim"},{"family":"Danaher","given":"John"}],"issued":{"date-parts":[["2017"]]}}}],"schema":"https://github.com/citation-style-language/schema/raw/master/csl-citation.json"} </w:instrText>
      </w:r>
      <w:r w:rsidR="004C2114" w:rsidRPr="007E5002">
        <w:rPr>
          <w:rFonts w:ascii="Latin Modern Roman 10" w:hAnsi="Latin Modern Roman 10" w:cs="Arial"/>
        </w:rPr>
        <w:fldChar w:fldCharType="separate"/>
      </w:r>
      <w:r w:rsidR="000A748A" w:rsidRPr="007E5002">
        <w:rPr>
          <w:rFonts w:ascii="Latin Modern Roman 10" w:hAnsi="Latin Modern Roman 10" w:cs="Arial"/>
          <w:noProof/>
        </w:rPr>
        <w:t>(Bamford &amp; Danaher, 2017)</w:t>
      </w:r>
      <w:r w:rsidR="004C2114" w:rsidRPr="007E5002">
        <w:rPr>
          <w:rFonts w:ascii="Latin Modern Roman 10" w:hAnsi="Latin Modern Roman 10" w:cs="Arial"/>
        </w:rPr>
        <w:fldChar w:fldCharType="end"/>
      </w:r>
      <w:r w:rsidRPr="007E5002">
        <w:rPr>
          <w:rFonts w:ascii="Latin Modern Roman 10" w:hAnsi="Latin Modern Roman 10" w:cs="Arial"/>
        </w:rPr>
        <w:t xml:space="preserve">. If this is not true, </w:t>
      </w:r>
      <w:r w:rsidRPr="007E5002">
        <w:rPr>
          <w:rFonts w:ascii="Latin Modern Roman 10" w:hAnsi="Latin Modern Roman 10" w:cs="Arial"/>
          <w:i/>
        </w:rPr>
        <w:t>hostile resurrection</w:t>
      </w:r>
      <w:r w:rsidRPr="007E5002">
        <w:rPr>
          <w:rFonts w:ascii="Latin Modern Roman 10" w:hAnsi="Latin Modern Roman 10" w:cs="Arial"/>
        </w:rPr>
        <w:t xml:space="preserve"> is impossible and we are mostly protected fro</w:t>
      </w:r>
      <w:r w:rsidR="00781D6E" w:rsidRPr="007E5002">
        <w:rPr>
          <w:rFonts w:ascii="Latin Modern Roman 10" w:hAnsi="Latin Modern Roman 10" w:cs="Arial"/>
        </w:rPr>
        <w:t>m s-risks, as suicide</w:t>
      </w:r>
      <w:r w:rsidR="00AE202E" w:rsidRPr="007E5002">
        <w:rPr>
          <w:rFonts w:ascii="Latin Modern Roman 10" w:hAnsi="Latin Modern Roman 10" w:cs="Arial"/>
        </w:rPr>
        <w:t xml:space="preserve"> following by eternal death</w:t>
      </w:r>
      <w:r w:rsidR="00781D6E" w:rsidRPr="007E5002">
        <w:rPr>
          <w:rFonts w:ascii="Latin Modern Roman 10" w:hAnsi="Latin Modern Roman 10" w:cs="Arial"/>
        </w:rPr>
        <w:t xml:space="preserve"> becomes a possible</w:t>
      </w:r>
      <w:r w:rsidRPr="007E5002">
        <w:rPr>
          <w:rFonts w:ascii="Latin Modern Roman 10" w:hAnsi="Latin Modern Roman 10" w:cs="Arial"/>
        </w:rPr>
        <w:t xml:space="preserve"> option. </w:t>
      </w:r>
      <w:r w:rsidR="002A7C03" w:rsidRPr="007E5002">
        <w:rPr>
          <w:rFonts w:ascii="Latin Modern Roman 10" w:hAnsi="Latin Modern Roman 10" w:cs="Arial"/>
        </w:rPr>
        <w:t xml:space="preserve">Our previous work </w:t>
      </w:r>
      <w:r w:rsidRPr="007E5002">
        <w:rPr>
          <w:rFonts w:ascii="Latin Modern Roman 10" w:hAnsi="Latin Modern Roman 10" w:cs="Arial"/>
        </w:rPr>
        <w:t>show</w:t>
      </w:r>
      <w:r w:rsidR="00FA1AA4" w:rsidRPr="007E5002">
        <w:rPr>
          <w:rFonts w:ascii="Latin Modern Roman 10" w:hAnsi="Latin Modern Roman 10" w:cs="Arial"/>
        </w:rPr>
        <w:t>s</w:t>
      </w:r>
      <w:r w:rsidRPr="007E5002">
        <w:rPr>
          <w:rFonts w:ascii="Latin Modern Roman 10" w:hAnsi="Latin Modern Roman 10" w:cs="Arial"/>
        </w:rPr>
        <w:t xml:space="preserve"> that either some immaterial soul exists, or copy</w:t>
      </w:r>
      <w:r w:rsidR="002A7C03" w:rsidRPr="007E5002">
        <w:rPr>
          <w:rFonts w:ascii="Latin Modern Roman 10" w:hAnsi="Latin Modern Roman 10" w:cs="Arial"/>
        </w:rPr>
        <w:t xml:space="preserve"> equals </w:t>
      </w:r>
      <w:r w:rsidRPr="007E5002">
        <w:rPr>
          <w:rFonts w:ascii="Latin Modern Roman 10" w:hAnsi="Latin Modern Roman 10" w:cs="Arial"/>
        </w:rPr>
        <w:t>original. If</w:t>
      </w:r>
      <w:r w:rsidR="005D56C5" w:rsidRPr="007E5002">
        <w:rPr>
          <w:rFonts w:ascii="Latin Modern Roman 10" w:hAnsi="Latin Modern Roman 10" w:cs="Arial"/>
        </w:rPr>
        <w:t xml:space="preserve"> an</w:t>
      </w:r>
      <w:r w:rsidRPr="007E5002">
        <w:rPr>
          <w:rFonts w:ascii="Latin Modern Roman 10" w:hAnsi="Latin Modern Roman 10" w:cs="Arial"/>
        </w:rPr>
        <w:t xml:space="preserve"> immaterial soul does exist, then Go</w:t>
      </w:r>
      <w:r w:rsidRPr="007E5002">
        <w:rPr>
          <w:rFonts w:ascii="Latin Modern Roman 10" w:hAnsi="Latin Modern Roman 10" w:cs="Calibri"/>
        </w:rPr>
        <w:t>d is also likely to exist and such God could be benevolent. Thus, it will likely be able to stop s-risks</w:t>
      </w:r>
      <w:r w:rsidR="008E456A" w:rsidRPr="007E5002">
        <w:rPr>
          <w:rFonts w:ascii="Latin Modern Roman 10" w:hAnsi="Latin Modern Roman 10" w:cs="Calibri"/>
        </w:rPr>
        <w:t xml:space="preserve"> </w:t>
      </w:r>
      <w:r w:rsidR="003C31A8" w:rsidRPr="007E5002">
        <w:rPr>
          <w:rFonts w:ascii="Latin Modern Roman 10" w:hAnsi="Latin Modern Roman 10" w:cs="Calibri"/>
        </w:rPr>
        <w:fldChar w:fldCharType="begin"/>
      </w:r>
      <w:r w:rsidR="00C0462C" w:rsidRPr="007E5002">
        <w:rPr>
          <w:rFonts w:ascii="Latin Modern Roman 10" w:hAnsi="Latin Modern Roman 10" w:cs="Calibri"/>
        </w:rPr>
        <w:instrText xml:space="preserve"> ADDIN ZOTERO_ITEM CSL_CITATION {"citationID":"e0futYgq","properties":{"formattedCitation":"(Alexey Turchin, 2020)","plainCitation":"(Alexey Turchin, 2020)","dontUpdate":true,"noteIndex":0},"citationItems":[{"id":10257,"uris":["http://zotero.org/users/3736454/items/BYTWDL37"],"uri":["http://zotero.org/users/3736454/items/BYTWDL37"],"itemData":{"id":10257,"type":"manuscript","title":"Immortality and The Hard Problem of Identity: Either My Copy Will Be Me – or Soul Exists","author":[{"family":"Turchin","given":"Alexey"}],"issued":{"date-parts":[["2020"]]}}}],"schema":"https://github.com/citation-style-language/schema/raw/master/csl-citation.json"} </w:instrText>
      </w:r>
      <w:r w:rsidR="003C31A8" w:rsidRPr="007E5002">
        <w:rPr>
          <w:rFonts w:ascii="Latin Modern Roman 10" w:hAnsi="Latin Modern Roman 10" w:cs="Calibri"/>
        </w:rPr>
        <w:fldChar w:fldCharType="separate"/>
      </w:r>
      <w:r w:rsidR="003C31A8" w:rsidRPr="007E5002">
        <w:rPr>
          <w:rFonts w:ascii="Latin Modern Roman 10" w:hAnsi="Latin Modern Roman 10" w:cs="Calibri"/>
          <w:noProof/>
        </w:rPr>
        <w:t>(Turchin, 2020)</w:t>
      </w:r>
      <w:r w:rsidR="003C31A8" w:rsidRPr="007E5002">
        <w:rPr>
          <w:rFonts w:ascii="Latin Modern Roman 10" w:hAnsi="Latin Modern Roman 10" w:cs="Calibri"/>
        </w:rPr>
        <w:fldChar w:fldCharType="end"/>
      </w:r>
      <w:r w:rsidRPr="007E5002">
        <w:rPr>
          <w:rFonts w:ascii="Latin Modern Roman 10" w:hAnsi="Latin Modern Roman 10" w:cs="Calibri"/>
        </w:rPr>
        <w:t xml:space="preserve">. </w:t>
      </w:r>
    </w:p>
    <w:p w14:paraId="64B4D22C" w14:textId="77777777" w:rsidR="00B51C0D" w:rsidRPr="007E5002" w:rsidRDefault="00B51C0D" w:rsidP="00B51C0D">
      <w:pPr>
        <w:widowControl w:val="0"/>
        <w:autoSpaceDE w:val="0"/>
        <w:autoSpaceDN w:val="0"/>
        <w:adjustRightInd w:val="0"/>
        <w:spacing w:line="280" w:lineRule="atLeast"/>
        <w:jc w:val="both"/>
        <w:rPr>
          <w:rFonts w:ascii="Latin Modern Roman 10" w:hAnsi="Latin Modern Roman 10" w:cs="Calibri"/>
        </w:rPr>
      </w:pPr>
    </w:p>
    <w:p w14:paraId="07EFDC45" w14:textId="1BD957D9" w:rsidR="00B51C0D" w:rsidRPr="007E5002" w:rsidRDefault="003C31A8" w:rsidP="00B51C0D">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To save minds or resurrect them, t</w:t>
      </w:r>
      <w:r w:rsidR="00B51C0D" w:rsidRPr="007E5002">
        <w:rPr>
          <w:rFonts w:ascii="Latin Modern Roman 10" w:hAnsi="Latin Modern Roman 10" w:cs="Calibri"/>
        </w:rPr>
        <w:t xml:space="preserve">here should be no soul, and there is no </w:t>
      </w:r>
      <w:r w:rsidRPr="007E5002">
        <w:rPr>
          <w:rFonts w:ascii="Latin Modern Roman 10" w:hAnsi="Latin Modern Roman 10" w:cs="Calibri"/>
        </w:rPr>
        <w:t xml:space="preserve">causal </w:t>
      </w:r>
      <w:r w:rsidR="00B51C0D" w:rsidRPr="007E5002">
        <w:rPr>
          <w:rFonts w:ascii="Latin Modern Roman 10" w:hAnsi="Latin Modern Roman 10" w:cs="Calibri"/>
        </w:rPr>
        <w:t xml:space="preserve">continuity of consciousness as </w:t>
      </w:r>
      <w:r w:rsidR="001605EE">
        <w:rPr>
          <w:rFonts w:ascii="Latin Modern Roman 10" w:hAnsi="Latin Modern Roman 10" w:cs="Calibri"/>
        </w:rPr>
        <w:t xml:space="preserve">a </w:t>
      </w:r>
      <w:r w:rsidR="00B51C0D" w:rsidRPr="007E5002">
        <w:rPr>
          <w:rFonts w:ascii="Latin Modern Roman 10" w:hAnsi="Latin Modern Roman 10" w:cs="Calibri"/>
        </w:rPr>
        <w:t>subst</w:t>
      </w:r>
      <w:r w:rsidRPr="007E5002">
        <w:rPr>
          <w:rFonts w:ascii="Latin Modern Roman 10" w:hAnsi="Latin Modern Roman 10" w:cs="Calibri"/>
        </w:rPr>
        <w:t>rate of identity. Each observer-</w:t>
      </w:r>
      <w:r w:rsidR="00B51C0D" w:rsidRPr="007E5002">
        <w:rPr>
          <w:rFonts w:ascii="Latin Modern Roman 10" w:hAnsi="Latin Modern Roman 10" w:cs="Calibri"/>
        </w:rPr>
        <w:t>moment is connected with another</w:t>
      </w:r>
      <w:r w:rsidRPr="007E5002">
        <w:rPr>
          <w:rFonts w:ascii="Latin Modern Roman 10" w:hAnsi="Latin Modern Roman 10" w:cs="Calibri"/>
        </w:rPr>
        <w:t xml:space="preserve"> one</w:t>
      </w:r>
      <w:r w:rsidR="00B51C0D" w:rsidRPr="007E5002">
        <w:rPr>
          <w:rFonts w:ascii="Latin Modern Roman 10" w:hAnsi="Latin Modern Roman 10" w:cs="Calibri"/>
        </w:rPr>
        <w:t xml:space="preserve"> only because it has memories about it or anticipations</w:t>
      </w:r>
      <w:r w:rsidRPr="007E5002">
        <w:rPr>
          <w:rFonts w:ascii="Latin Modern Roman 10" w:hAnsi="Latin Modern Roman 10" w:cs="Calibri"/>
        </w:rPr>
        <w:t xml:space="preserve"> of the future</w:t>
      </w:r>
      <w:r w:rsidR="00B51C0D" w:rsidRPr="007E5002">
        <w:rPr>
          <w:rFonts w:ascii="Latin Modern Roman 10" w:hAnsi="Latin Modern Roman 10" w:cs="Calibri"/>
        </w:rPr>
        <w:t xml:space="preserve">. </w:t>
      </w:r>
    </w:p>
    <w:p w14:paraId="6DDAA99C" w14:textId="77777777" w:rsidR="00196450" w:rsidRPr="007E5002" w:rsidRDefault="00196450" w:rsidP="00B51C0D">
      <w:pPr>
        <w:widowControl w:val="0"/>
        <w:autoSpaceDE w:val="0"/>
        <w:autoSpaceDN w:val="0"/>
        <w:adjustRightInd w:val="0"/>
        <w:spacing w:line="280" w:lineRule="atLeast"/>
        <w:jc w:val="both"/>
        <w:rPr>
          <w:rFonts w:ascii="Latin Modern Roman 10" w:hAnsi="Latin Modern Roman 10" w:cs="Calibri"/>
        </w:rPr>
      </w:pPr>
    </w:p>
    <w:p w14:paraId="3E0B46B3" w14:textId="77777777" w:rsidR="00220D56" w:rsidRPr="007E5002" w:rsidRDefault="00196450" w:rsidP="00220D56">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 xml:space="preserve">But </w:t>
      </w:r>
      <w:r w:rsidR="003C31A8" w:rsidRPr="007E5002">
        <w:rPr>
          <w:rFonts w:ascii="Latin Modern Roman 10" w:hAnsi="Latin Modern Roman 10" w:cs="Calibri"/>
        </w:rPr>
        <w:t xml:space="preserve">some form of </w:t>
      </w:r>
      <w:r w:rsidRPr="007E5002">
        <w:rPr>
          <w:rFonts w:ascii="Latin Modern Roman 10" w:hAnsi="Latin Modern Roman 10" w:cs="Calibri"/>
        </w:rPr>
        <w:t>identity must exist</w:t>
      </w:r>
      <w:r w:rsidR="00974BA8" w:rsidRPr="007E5002">
        <w:rPr>
          <w:rFonts w:ascii="Latin Modern Roman 10" w:hAnsi="Latin Modern Roman 10" w:cs="Calibri"/>
        </w:rPr>
        <w:t xml:space="preserve"> for the possibility of s-risks</w:t>
      </w:r>
      <w:r w:rsidRPr="007E5002">
        <w:rPr>
          <w:rFonts w:ascii="Latin Modern Roman 10" w:hAnsi="Latin Modern Roman 10" w:cs="Calibri"/>
        </w:rPr>
        <w:t xml:space="preserve">. </w:t>
      </w:r>
      <w:r w:rsidR="00220D56" w:rsidRPr="007E5002">
        <w:rPr>
          <w:rFonts w:ascii="Latin Modern Roman 10" w:hAnsi="Latin Modern Roman 10" w:cs="Calibri"/>
        </w:rPr>
        <w:t xml:space="preserve">It looks like s-risks is not a problem for </w:t>
      </w:r>
      <w:r w:rsidR="00220D56" w:rsidRPr="007E5002">
        <w:rPr>
          <w:rFonts w:ascii="Latin Modern Roman 10" w:hAnsi="Latin Modern Roman 10" w:cs="Calibri"/>
          <w:i/>
        </w:rPr>
        <w:t>open, closed or empty individualism</w:t>
      </w:r>
      <w:r w:rsidR="00220D56" w:rsidRPr="007E5002">
        <w:rPr>
          <w:rFonts w:ascii="Latin Modern Roman 10" w:hAnsi="Latin Modern Roman 10" w:cs="Calibri"/>
        </w:rPr>
        <w:t>. If it is empty, it is not me who will suffer; if it is closed, eternal suicide is possible and hostile resurrection is not possible. In case of open individualism, I am everybody, but the order of the observer-moments doesn't matter, so they could be deluded by happy observer-moments in the future.</w:t>
      </w:r>
    </w:p>
    <w:p w14:paraId="5F065D1C" w14:textId="77777777" w:rsidR="00C336A4" w:rsidRPr="007E5002" w:rsidRDefault="00C336A4" w:rsidP="00220D56">
      <w:pPr>
        <w:widowControl w:val="0"/>
        <w:autoSpaceDE w:val="0"/>
        <w:autoSpaceDN w:val="0"/>
        <w:adjustRightInd w:val="0"/>
        <w:spacing w:line="280" w:lineRule="atLeast"/>
        <w:jc w:val="both"/>
        <w:rPr>
          <w:rFonts w:ascii="Latin Modern Roman 10" w:hAnsi="Latin Modern Roman 10" w:cs="Calibri"/>
        </w:rPr>
      </w:pPr>
    </w:p>
    <w:p w14:paraId="10B2B15A" w14:textId="7C0BD5C7" w:rsidR="00CB35CF" w:rsidRPr="007E5002" w:rsidRDefault="00220D56" w:rsidP="00220D56">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The remaining is the identity theory based on memory: if I am in the state O1, the next observer-moment O2 is the one which remembers O1 as previous observer-moment: memory(O</w:t>
      </w:r>
      <w:proofErr w:type="gramStart"/>
      <w:r w:rsidRPr="007E5002">
        <w:rPr>
          <w:rFonts w:ascii="Latin Modern Roman 10" w:hAnsi="Latin Modern Roman 10" w:cs="Calibri"/>
        </w:rPr>
        <w:t>2)=</w:t>
      </w:r>
      <w:proofErr w:type="gramEnd"/>
      <w:r w:rsidRPr="007E5002">
        <w:rPr>
          <w:rFonts w:ascii="Latin Modern Roman 10" w:hAnsi="Latin Modern Roman 10" w:cs="Calibri"/>
        </w:rPr>
        <w:t>O1. This is close to how we live in real life, where we use our memories of the past to calculate our identity.</w:t>
      </w:r>
      <w:r w:rsidR="00C336A4" w:rsidRPr="007E5002">
        <w:rPr>
          <w:rFonts w:ascii="Latin Modern Roman 10" w:hAnsi="Latin Modern Roman 10" w:cs="Calibri"/>
        </w:rPr>
        <w:t xml:space="preserve"> The identity-based-on-memory allows many next observer-moments for any previous observer-moment and doesn’t require </w:t>
      </w:r>
      <w:r w:rsidR="001605EE">
        <w:rPr>
          <w:rFonts w:ascii="Latin Modern Roman 10" w:hAnsi="Latin Modern Roman 10" w:cs="Calibri"/>
        </w:rPr>
        <w:t xml:space="preserve">a </w:t>
      </w:r>
      <w:r w:rsidR="00C336A4" w:rsidRPr="007E5002">
        <w:rPr>
          <w:rFonts w:ascii="Latin Modern Roman 10" w:hAnsi="Latin Modern Roman 10" w:cs="Calibri"/>
        </w:rPr>
        <w:t>real causal connection between observer-moments.</w:t>
      </w:r>
    </w:p>
    <w:p w14:paraId="122EE5F3" w14:textId="77777777" w:rsidR="00C336A4" w:rsidRPr="007E5002" w:rsidRDefault="00C336A4" w:rsidP="00220D56">
      <w:pPr>
        <w:widowControl w:val="0"/>
        <w:autoSpaceDE w:val="0"/>
        <w:autoSpaceDN w:val="0"/>
        <w:adjustRightInd w:val="0"/>
        <w:spacing w:line="280" w:lineRule="atLeast"/>
        <w:jc w:val="both"/>
        <w:rPr>
          <w:rFonts w:ascii="Latin Modern Roman 10" w:hAnsi="Latin Modern Roman 10" w:cs="Arial"/>
        </w:rPr>
      </w:pPr>
    </w:p>
    <w:p w14:paraId="1DAFB43D" w14:textId="31F63169" w:rsidR="00CB35CF" w:rsidRPr="007E5002" w:rsidRDefault="00CB35CF" w:rsidP="00A94A17">
      <w:pPr>
        <w:pStyle w:val="Heading2"/>
      </w:pPr>
      <w:bookmarkStart w:id="22" w:name="_Toc56437953"/>
      <w:bookmarkStart w:id="23" w:name="_Toc58952572"/>
      <w:r w:rsidRPr="007E5002">
        <w:lastRenderedPageBreak/>
        <w:t>3.5</w:t>
      </w:r>
      <w:r w:rsidR="00A230F1" w:rsidRPr="007E5002">
        <w:t>.</w:t>
      </w:r>
      <w:r w:rsidRPr="007E5002">
        <w:t xml:space="preserve"> </w:t>
      </w:r>
      <w:r w:rsidR="000B547C" w:rsidRPr="007E5002">
        <w:t>The m</w:t>
      </w:r>
      <w:r w:rsidRPr="007E5002">
        <w:t>easure of existence depends only on the number of copies</w:t>
      </w:r>
      <w:bookmarkEnd w:id="22"/>
      <w:bookmarkEnd w:id="23"/>
    </w:p>
    <w:p w14:paraId="77CFBF6F" w14:textId="2984692F" w:rsidR="00EB3ADA" w:rsidRPr="007E5002" w:rsidRDefault="00DA7030" w:rsidP="00B013E3">
      <w:pPr>
        <w:widowControl w:val="0"/>
        <w:autoSpaceDE w:val="0"/>
        <w:autoSpaceDN w:val="0"/>
        <w:adjustRightInd w:val="0"/>
        <w:spacing w:line="280" w:lineRule="atLeast"/>
        <w:jc w:val="both"/>
        <w:rPr>
          <w:rFonts w:ascii="Latin Modern Roman 10" w:hAnsi="Latin Modern Roman 10" w:cs="Arial"/>
        </w:rPr>
      </w:pPr>
      <w:r>
        <w:rPr>
          <w:rFonts w:ascii="Latin Modern Roman 10" w:hAnsi="Latin Modern Roman 10" w:cs="Arial"/>
          <w:i/>
        </w:rPr>
        <w:t xml:space="preserve">The </w:t>
      </w:r>
      <w:r w:rsidR="00CB35CF" w:rsidRPr="007E5002">
        <w:rPr>
          <w:rFonts w:ascii="Latin Modern Roman 10" w:hAnsi="Latin Modern Roman 10" w:cs="Arial"/>
          <w:i/>
        </w:rPr>
        <w:t>Measure of existence</w:t>
      </w:r>
      <w:r w:rsidR="0084263D" w:rsidRPr="007E5002">
        <w:rPr>
          <w:rFonts w:ascii="Latin Modern Roman 10" w:hAnsi="Latin Modern Roman 10" w:cs="Arial"/>
          <w:i/>
        </w:rPr>
        <w:t xml:space="preserve"> is </w:t>
      </w:r>
      <w:r w:rsidR="00BB0F97" w:rsidRPr="007E5002">
        <w:rPr>
          <w:rFonts w:ascii="Latin Modern Roman 10" w:hAnsi="Latin Modern Roman 10" w:cs="Arial"/>
          <w:i/>
        </w:rPr>
        <w:t xml:space="preserve">defined </w:t>
      </w:r>
      <w:r w:rsidR="00BB0F97" w:rsidRPr="007E5002">
        <w:rPr>
          <w:rFonts w:ascii="Latin Modern Roman 10" w:hAnsi="Latin Modern Roman 10" w:cs="Calibri"/>
        </w:rPr>
        <w:t xml:space="preserve">over different branches in </w:t>
      </w:r>
      <w:r w:rsidR="0074774E" w:rsidRPr="007E5002">
        <w:rPr>
          <w:rFonts w:ascii="Latin Modern Roman 10" w:hAnsi="Latin Modern Roman 10" w:cs="Calibri"/>
        </w:rPr>
        <w:t xml:space="preserve">the </w:t>
      </w:r>
      <w:r w:rsidR="00BB0F97" w:rsidRPr="007E5002">
        <w:rPr>
          <w:rFonts w:ascii="Latin Modern Roman 10" w:hAnsi="Latin Modern Roman 10" w:cs="Calibri"/>
        </w:rPr>
        <w:t>quantum multiverse as a square of</w:t>
      </w:r>
      <w:r>
        <w:rPr>
          <w:rFonts w:ascii="Latin Modern Roman 10" w:hAnsi="Latin Modern Roman 10" w:cs="Calibri"/>
        </w:rPr>
        <w:t xml:space="preserve"> the</w:t>
      </w:r>
      <w:r w:rsidR="00BB0F97" w:rsidRPr="007E5002">
        <w:rPr>
          <w:rFonts w:ascii="Latin Modern Roman 10" w:hAnsi="Latin Modern Roman 10" w:cs="Calibri"/>
        </w:rPr>
        <w:t xml:space="preserve"> amplitude of the branches’ wave function, proportional to its probability. It could also be defined as</w:t>
      </w:r>
      <w:r w:rsidR="00BB0F97" w:rsidRPr="007E5002">
        <w:rPr>
          <w:rFonts w:ascii="Latin Modern Roman 10" w:hAnsi="Latin Modern Roman 10" w:cs="Calibri"/>
          <w:i/>
        </w:rPr>
        <w:t xml:space="preserve"> </w:t>
      </w:r>
      <w:r w:rsidR="002A7C03" w:rsidRPr="007E5002">
        <w:rPr>
          <w:rFonts w:ascii="Latin Modern Roman 10" w:hAnsi="Latin Modern Roman 10" w:cs="Calibri"/>
        </w:rPr>
        <w:t xml:space="preserve">a </w:t>
      </w:r>
      <w:r w:rsidR="00CB35CF" w:rsidRPr="007E5002">
        <w:rPr>
          <w:rFonts w:ascii="Latin Modern Roman 10" w:hAnsi="Latin Modern Roman 10" w:cs="Arial"/>
        </w:rPr>
        <w:t xml:space="preserve">subjective probability that </w:t>
      </w:r>
      <w:r w:rsidR="002A7C03" w:rsidRPr="007E5002">
        <w:rPr>
          <w:rFonts w:ascii="Latin Modern Roman 10" w:hAnsi="Latin Modern Roman 10" w:cs="Arial"/>
        </w:rPr>
        <w:t xml:space="preserve">one </w:t>
      </w:r>
      <w:r w:rsidR="00CB35CF" w:rsidRPr="007E5002">
        <w:rPr>
          <w:rFonts w:ascii="Latin Modern Roman 10" w:hAnsi="Latin Modern Roman 10" w:cs="Arial"/>
        </w:rPr>
        <w:t xml:space="preserve">will find </w:t>
      </w:r>
      <w:r w:rsidR="002A7C03" w:rsidRPr="007E5002">
        <w:rPr>
          <w:rFonts w:ascii="Latin Modern Roman 10" w:hAnsi="Latin Modern Roman 10" w:cs="Arial"/>
        </w:rPr>
        <w:t xml:space="preserve">oneself </w:t>
      </w:r>
      <w:r w:rsidR="00CB35CF" w:rsidRPr="007E5002">
        <w:rPr>
          <w:rFonts w:ascii="Latin Modern Roman 10" w:hAnsi="Latin Modern Roman 10" w:cs="Arial"/>
        </w:rPr>
        <w:t xml:space="preserve">in one of the </w:t>
      </w:r>
      <w:r w:rsidR="00B90FC7" w:rsidRPr="007E5002">
        <w:rPr>
          <w:rFonts w:ascii="Latin Modern Roman 10" w:hAnsi="Latin Modern Roman 10" w:cs="Arial"/>
        </w:rPr>
        <w:t xml:space="preserve">states of </w:t>
      </w:r>
      <w:r w:rsidR="00EB3ADA" w:rsidRPr="007E5002">
        <w:rPr>
          <w:rFonts w:ascii="Latin Modern Roman 10" w:hAnsi="Latin Modern Roman 10" w:cs="Arial"/>
        </w:rPr>
        <w:t xml:space="preserve">mind </w:t>
      </w:r>
      <w:r w:rsidR="000B547C" w:rsidRPr="007E5002">
        <w:rPr>
          <w:rFonts w:ascii="Latin Modern Roman 10" w:hAnsi="Latin Modern Roman 10" w:cs="Arial"/>
        </w:rPr>
        <w:fldChar w:fldCharType="begin"/>
      </w:r>
      <w:r w:rsidR="00976281" w:rsidRPr="007E5002">
        <w:rPr>
          <w:rFonts w:ascii="Latin Modern Roman 10" w:hAnsi="Latin Modern Roman 10" w:cs="Arial"/>
        </w:rPr>
        <w:instrText xml:space="preserve"> ADDIN ZOTERO_ITEM CSL_CITATION {"citationID":"AB4qqVdB","properties":{"formattedCitation":"(Vaidman, 2018)","plainCitation":"(Vaidman, 2018)","noteIndex":0},"citationItems":[{"id":10261,"uris":["http://zotero.org/users/3736454/items/5PTHKIUF"],"uri":["http://zotero.org/users/3736454/items/5PTHKIUF"],"itemData":{"id":10261,"type":"chapter","abstract":"The Many-Worlds Interpretation (MWI) of quantummechanics holds that there are many worlds which exist in parallelat the same space and time as our own. The existence of the other worlds makes itpossible to remove randomness and action at a distance from quantumtheory and thus from all physics.","container-title":"The Stanford Encyclopedia of Philosophy","edition":"Fall 2018","publisher":"Metaphysics Research Lab, Stanford University","source":"Stanford Encyclopedia of Philosophy","title":"Many-Worlds Interpretation of Quantum Mechanics","URL":"https://plato.stanford.edu/archives/fall2018/entries/qm-manyworlds/","author":[{"family":"Vaidman","given":"Lev"}],"editor":[{"family":"Zalta","given":"Edward N."}],"accessed":{"date-parts":[["2020",11,9]]},"issued":{"date-parts":[["2018"]]}}}],"schema":"https://github.com/citation-style-language/schema/raw/master/csl-citation.json"} </w:instrText>
      </w:r>
      <w:r w:rsidR="000B547C" w:rsidRPr="007E5002">
        <w:rPr>
          <w:rFonts w:ascii="Latin Modern Roman 10" w:hAnsi="Latin Modern Roman 10" w:cs="Arial"/>
        </w:rPr>
        <w:fldChar w:fldCharType="separate"/>
      </w:r>
      <w:r w:rsidR="00976281" w:rsidRPr="007E5002">
        <w:rPr>
          <w:rFonts w:ascii="Latin Modern Roman 10" w:hAnsi="Latin Modern Roman 10" w:cs="Arial"/>
          <w:noProof/>
        </w:rPr>
        <w:t>(Vaidman, 2018)</w:t>
      </w:r>
      <w:r w:rsidR="000B547C" w:rsidRPr="007E5002">
        <w:rPr>
          <w:rFonts w:ascii="Latin Modern Roman 10" w:hAnsi="Latin Modern Roman 10" w:cs="Arial"/>
        </w:rPr>
        <w:fldChar w:fldCharType="end"/>
      </w:r>
      <w:r w:rsidR="00CB35CF" w:rsidRPr="007E5002">
        <w:rPr>
          <w:rFonts w:ascii="Latin Modern Roman 10" w:hAnsi="Latin Modern Roman 10" w:cs="Arial"/>
        </w:rPr>
        <w:t xml:space="preserve">. Typically, it is assumed that if two equal copies of </w:t>
      </w:r>
      <w:r w:rsidR="00C64C57" w:rsidRPr="007E5002">
        <w:rPr>
          <w:rFonts w:ascii="Latin Modern Roman 10" w:hAnsi="Latin Modern Roman 10" w:cs="Arial"/>
        </w:rPr>
        <w:t>a person</w:t>
      </w:r>
      <w:r w:rsidR="00B90FC7" w:rsidRPr="007E5002">
        <w:rPr>
          <w:rFonts w:ascii="Latin Modern Roman 10" w:hAnsi="Latin Modern Roman 10" w:cs="Arial"/>
        </w:rPr>
        <w:t xml:space="preserve"> are </w:t>
      </w:r>
      <w:r w:rsidR="00CB35CF" w:rsidRPr="007E5002">
        <w:rPr>
          <w:rFonts w:ascii="Latin Modern Roman 10" w:hAnsi="Latin Modern Roman 10" w:cs="Arial"/>
        </w:rPr>
        <w:t xml:space="preserve">created, </w:t>
      </w:r>
      <w:r w:rsidR="00B90FC7" w:rsidRPr="007E5002">
        <w:rPr>
          <w:rFonts w:ascii="Latin Modern Roman 10" w:hAnsi="Latin Modern Roman 10" w:cs="Arial"/>
        </w:rPr>
        <w:t xml:space="preserve">then </w:t>
      </w:r>
      <w:r w:rsidR="00C64C57" w:rsidRPr="007E5002">
        <w:rPr>
          <w:rFonts w:ascii="Latin Modern Roman 10" w:hAnsi="Latin Modern Roman 10" w:cs="Arial"/>
        </w:rPr>
        <w:t>he</w:t>
      </w:r>
      <w:r w:rsidR="00B90FC7" w:rsidRPr="007E5002">
        <w:rPr>
          <w:rFonts w:ascii="Latin Modern Roman 10" w:hAnsi="Latin Modern Roman 10" w:cs="Arial"/>
        </w:rPr>
        <w:t xml:space="preserve"> has </w:t>
      </w:r>
      <w:r w:rsidR="00CB35CF" w:rsidRPr="007E5002">
        <w:rPr>
          <w:rFonts w:ascii="Latin Modern Roman 10" w:hAnsi="Latin Modern Roman 10" w:cs="Arial"/>
        </w:rPr>
        <w:t xml:space="preserve">equal chances to be each of them. </w:t>
      </w:r>
    </w:p>
    <w:p w14:paraId="4C089546" w14:textId="77777777" w:rsidR="00EB3ADA" w:rsidRPr="007E5002" w:rsidRDefault="00EB3ADA" w:rsidP="00B013E3">
      <w:pPr>
        <w:widowControl w:val="0"/>
        <w:autoSpaceDE w:val="0"/>
        <w:autoSpaceDN w:val="0"/>
        <w:adjustRightInd w:val="0"/>
        <w:spacing w:line="280" w:lineRule="atLeast"/>
        <w:jc w:val="both"/>
        <w:rPr>
          <w:rFonts w:ascii="Latin Modern Roman 10" w:hAnsi="Latin Modern Roman 10" w:cs="Arial"/>
        </w:rPr>
      </w:pPr>
    </w:p>
    <w:p w14:paraId="046EDB87" w14:textId="131131F9" w:rsidR="00CB35CF" w:rsidRPr="007E5002" w:rsidRDefault="00CB35CF"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 xml:space="preserve">However, it is not all that simple. For example, if copies are located in different branches of quantum </w:t>
      </w:r>
      <w:r w:rsidRPr="007E5002">
        <w:rPr>
          <w:rFonts w:ascii="Latin Modern Roman 10" w:hAnsi="Latin Modern Roman 10" w:cs="Calibri"/>
        </w:rPr>
        <w:t xml:space="preserve">multiverse, </w:t>
      </w:r>
      <w:r w:rsidR="00B90FC7" w:rsidRPr="007E5002">
        <w:rPr>
          <w:rFonts w:ascii="Latin Modern Roman 10" w:hAnsi="Latin Modern Roman 10" w:cs="Calibri"/>
        </w:rPr>
        <w:t xml:space="preserve">one </w:t>
      </w:r>
      <w:r w:rsidRPr="007E5002">
        <w:rPr>
          <w:rFonts w:ascii="Latin Modern Roman 10" w:hAnsi="Latin Modern Roman 10" w:cs="Calibri"/>
        </w:rPr>
        <w:t>should multiply the number of copies on the probability of eac</w:t>
      </w:r>
      <w:r w:rsidR="003E0CBC" w:rsidRPr="007E5002">
        <w:rPr>
          <w:rFonts w:ascii="Latin Modern Roman 10" w:hAnsi="Latin Modern Roman 10" w:cs="Calibri"/>
        </w:rPr>
        <w:t xml:space="preserve">h branch. Also, if </w:t>
      </w:r>
      <w:r w:rsidR="00B90FC7" w:rsidRPr="007E5002">
        <w:rPr>
          <w:rFonts w:ascii="Latin Modern Roman 10" w:hAnsi="Latin Modern Roman 10" w:cs="Calibri"/>
        </w:rPr>
        <w:t xml:space="preserve">the </w:t>
      </w:r>
      <w:r w:rsidR="003E0CBC" w:rsidRPr="007E5002">
        <w:rPr>
          <w:rFonts w:ascii="Latin Modern Roman 10" w:hAnsi="Latin Modern Roman 10" w:cs="Calibri"/>
        </w:rPr>
        <w:t>copies run on</w:t>
      </w:r>
      <w:r w:rsidRPr="007E5002">
        <w:rPr>
          <w:rFonts w:ascii="Latin Modern Roman 10" w:hAnsi="Latin Modern Roman 10" w:cs="Calibri"/>
        </w:rPr>
        <w:t xml:space="preserve"> different substrates, like biological </w:t>
      </w:r>
      <w:r w:rsidR="00F921D8" w:rsidRPr="007E5002">
        <w:rPr>
          <w:rFonts w:ascii="Latin Modern Roman 10" w:hAnsi="Latin Modern Roman 10" w:cs="Calibri"/>
        </w:rPr>
        <w:t>or</w:t>
      </w:r>
      <w:r w:rsidRPr="007E5002">
        <w:rPr>
          <w:rFonts w:ascii="Latin Modern Roman 10" w:hAnsi="Latin Modern Roman 10" w:cs="Calibri"/>
        </w:rPr>
        <w:t xml:space="preserve"> </w:t>
      </w:r>
      <w:r w:rsidR="00527742" w:rsidRPr="007E5002">
        <w:rPr>
          <w:rFonts w:ascii="Latin Modern Roman 10" w:hAnsi="Latin Modern Roman 10" w:cs="Calibri"/>
        </w:rPr>
        <w:t xml:space="preserve">digital, it could also affect the subjective probabilities in unknown ways. Yudkowsky has demonstrated this by the idea of </w:t>
      </w:r>
      <w:proofErr w:type="spellStart"/>
      <w:r w:rsidR="004F11A0" w:rsidRPr="007E5002">
        <w:rPr>
          <w:rFonts w:ascii="Latin Modern Roman 10" w:hAnsi="Latin Modern Roman 10" w:cs="Calibri"/>
          <w:i/>
        </w:rPr>
        <w:t>eb</w:t>
      </w:r>
      <w:r w:rsidR="00527742" w:rsidRPr="007E5002">
        <w:rPr>
          <w:rFonts w:ascii="Latin Modern Roman 10" w:hAnsi="Latin Modern Roman 10" w:cs="Calibri"/>
          <w:i/>
        </w:rPr>
        <w:t>borians</w:t>
      </w:r>
      <w:proofErr w:type="spellEnd"/>
      <w:r w:rsidR="00527742" w:rsidRPr="007E5002">
        <w:rPr>
          <w:rFonts w:ascii="Latin Modern Roman 10" w:hAnsi="Latin Modern Roman 10" w:cs="Calibri"/>
        </w:rPr>
        <w:t>: the minds, which have</w:t>
      </w:r>
      <w:r w:rsidR="00DA7030">
        <w:rPr>
          <w:rFonts w:ascii="Latin Modern Roman 10" w:hAnsi="Latin Modern Roman 10" w:cs="Calibri"/>
        </w:rPr>
        <w:t xml:space="preserve"> a</w:t>
      </w:r>
      <w:r w:rsidR="00527742" w:rsidRPr="007E5002">
        <w:rPr>
          <w:rFonts w:ascii="Latin Modern Roman 10" w:hAnsi="Latin Modern Roman 10" w:cs="Calibri"/>
        </w:rPr>
        <w:t xml:space="preserve"> thickness in </w:t>
      </w:r>
      <w:r w:rsidR="00DA7030">
        <w:rPr>
          <w:rFonts w:ascii="Latin Modern Roman 10" w:hAnsi="Latin Modern Roman 10" w:cs="Calibri"/>
        </w:rPr>
        <w:t xml:space="preserve">the </w:t>
      </w:r>
      <w:r w:rsidR="00527742" w:rsidRPr="007E5002">
        <w:rPr>
          <w:rFonts w:ascii="Latin Modern Roman 10" w:hAnsi="Latin Modern Roman 10" w:cs="Calibri"/>
        </w:rPr>
        <w:t>third dimension and could be split differently thus affecting subjective probability</w:t>
      </w:r>
      <w:r w:rsidR="00F921D8" w:rsidRPr="007E5002">
        <w:rPr>
          <w:rFonts w:ascii="Latin Modern Roman 10" w:hAnsi="Latin Modern Roman 10" w:cs="Calibri"/>
        </w:rPr>
        <w:t xml:space="preserve"> </w:t>
      </w:r>
      <w:r w:rsidR="00F921D8" w:rsidRPr="007E5002">
        <w:rPr>
          <w:rFonts w:ascii="Latin Modern Roman 10" w:hAnsi="Latin Modern Roman 10" w:cs="Calibri"/>
        </w:rPr>
        <w:fldChar w:fldCharType="begin"/>
      </w:r>
      <w:r w:rsidR="00DC1FE5">
        <w:rPr>
          <w:rFonts w:ascii="Latin Modern Roman 10" w:hAnsi="Latin Modern Roman 10" w:cs="Calibri"/>
        </w:rPr>
        <w:instrText xml:space="preserve"> ADDIN ZOTERO_ITEM CSL_CITATION {"citationID":"8vVpH2iK","properties":{"formattedCitation":"(Yudkowsky, 2008c)","plainCitation":"(Yudkowsky, 2008c)","noteIndex":0},"citationItems":[{"id":6983,"uris":["http://zotero.org/users/3736454/items/YH54SX67"],"uri":["http://zotero.org/users/3736454/items/YH54SX67"],"itemData":{"id":6983,"type":"post-weblog","container-title":"LessWrong","title":"Where Physics Meets Experience - Less Wrong","URL":"http://lesswrong.com/lw/ps/where_physics_meets_experience/","author":[{"family":"Yudkowsky","given":"E."}],"accessed":{"date-parts":[["2018",2,8]]},"issued":{"date-parts":[["2008"]]}}}],"schema":"https://github.com/citation-style-language/schema/raw/master/csl-citation.json"} </w:instrText>
      </w:r>
      <w:r w:rsidR="00F921D8" w:rsidRPr="007E5002">
        <w:rPr>
          <w:rFonts w:ascii="Latin Modern Roman 10" w:hAnsi="Latin Modern Roman 10" w:cs="Calibri"/>
        </w:rPr>
        <w:fldChar w:fldCharType="separate"/>
      </w:r>
      <w:r w:rsidR="00DC1FE5">
        <w:rPr>
          <w:rFonts w:ascii="Latin Modern Roman 10" w:hAnsi="Latin Modern Roman 10" w:cs="Calibri"/>
          <w:noProof/>
        </w:rPr>
        <w:t>(Yudkowsky, 2008c)</w:t>
      </w:r>
      <w:r w:rsidR="00F921D8" w:rsidRPr="007E5002">
        <w:rPr>
          <w:rFonts w:ascii="Latin Modern Roman 10" w:hAnsi="Latin Modern Roman 10" w:cs="Calibri"/>
        </w:rPr>
        <w:fldChar w:fldCharType="end"/>
      </w:r>
      <w:r w:rsidR="00527742" w:rsidRPr="007E5002">
        <w:rPr>
          <w:rFonts w:ascii="Latin Modern Roman 10" w:hAnsi="Latin Modern Roman 10" w:cs="Calibri"/>
        </w:rPr>
        <w:t xml:space="preserve">. Extrapolation of this idea on minds in general </w:t>
      </w:r>
      <w:r w:rsidR="00B90FC7" w:rsidRPr="007E5002">
        <w:rPr>
          <w:rFonts w:ascii="Latin Modern Roman 10" w:hAnsi="Latin Modern Roman 10" w:cs="Calibri"/>
        </w:rPr>
        <w:t xml:space="preserve">offers </w:t>
      </w:r>
      <w:r w:rsidR="00527742" w:rsidRPr="007E5002">
        <w:rPr>
          <w:rFonts w:ascii="Latin Modern Roman 10" w:hAnsi="Latin Modern Roman 10" w:cs="Calibri"/>
        </w:rPr>
        <w:t xml:space="preserve">that </w:t>
      </w:r>
      <w:r w:rsidR="00527742" w:rsidRPr="007E5002">
        <w:rPr>
          <w:rFonts w:ascii="Latin Modern Roman 10" w:hAnsi="Latin Modern Roman 10" w:cs="Calibri"/>
          <w:i/>
        </w:rPr>
        <w:t>minds which use more energy for computations are more probable</w:t>
      </w:r>
      <w:r w:rsidR="00527742" w:rsidRPr="007E5002">
        <w:rPr>
          <w:rFonts w:ascii="Latin Modern Roman 10" w:hAnsi="Latin Modern Roman 10" w:cs="Calibri"/>
        </w:rPr>
        <w:t xml:space="preserve"> (as they could be virtually split on lower energy brains running in parallel). </w:t>
      </w:r>
    </w:p>
    <w:p w14:paraId="7658EE00" w14:textId="77777777" w:rsidR="000713A2" w:rsidRPr="007E5002" w:rsidRDefault="000713A2" w:rsidP="00B013E3">
      <w:pPr>
        <w:widowControl w:val="0"/>
        <w:autoSpaceDE w:val="0"/>
        <w:autoSpaceDN w:val="0"/>
        <w:adjustRightInd w:val="0"/>
        <w:spacing w:line="280" w:lineRule="atLeast"/>
        <w:jc w:val="both"/>
        <w:rPr>
          <w:rFonts w:ascii="Latin Modern Roman 10" w:hAnsi="Latin Modern Roman 10" w:cs="Calibri"/>
        </w:rPr>
      </w:pPr>
    </w:p>
    <w:p w14:paraId="4CAF5CA7" w14:textId="6D16AD96" w:rsidR="000713A2" w:rsidRPr="007E5002" w:rsidRDefault="000713A2"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To save</w:t>
      </w:r>
      <w:r w:rsidR="009734B7" w:rsidRPr="007E5002">
        <w:rPr>
          <w:rFonts w:ascii="Latin Modern Roman 10" w:hAnsi="Latin Modern Roman 10" w:cs="Calibri"/>
        </w:rPr>
        <w:t xml:space="preserve"> a mind</w:t>
      </w:r>
      <w:r w:rsidRPr="007E5002">
        <w:rPr>
          <w:rFonts w:ascii="Latin Modern Roman 10" w:hAnsi="Latin Modern Roman 10" w:cs="Calibri"/>
        </w:rPr>
        <w:t xml:space="preserve"> via indexical uncertainty is the same as to get access to</w:t>
      </w:r>
      <w:r w:rsidR="004F11A0" w:rsidRPr="007E5002">
        <w:rPr>
          <w:rFonts w:ascii="Latin Modern Roman 10" w:hAnsi="Latin Modern Roman 10" w:cs="Calibri"/>
        </w:rPr>
        <w:t xml:space="preserve"> the</w:t>
      </w:r>
      <w:r w:rsidRPr="007E5002">
        <w:rPr>
          <w:rFonts w:ascii="Latin Modern Roman 10" w:hAnsi="Latin Modern Roman 10" w:cs="Calibri"/>
        </w:rPr>
        <w:t xml:space="preserve"> </w:t>
      </w:r>
      <w:r w:rsidR="00165E21" w:rsidRPr="007E5002">
        <w:rPr>
          <w:rFonts w:ascii="Latin Modern Roman 10" w:hAnsi="Latin Modern Roman 10" w:cs="Calibri"/>
        </w:rPr>
        <w:t>highest</w:t>
      </w:r>
      <w:r w:rsidRPr="007E5002">
        <w:rPr>
          <w:rFonts w:ascii="Latin Modern Roman 10" w:hAnsi="Latin Modern Roman 10" w:cs="Calibri"/>
        </w:rPr>
        <w:t xml:space="preserve"> measure of the given instances of</w:t>
      </w:r>
      <w:r w:rsidR="009734B7" w:rsidRPr="007E5002">
        <w:rPr>
          <w:rFonts w:ascii="Latin Modern Roman 10" w:hAnsi="Latin Modern Roman 10" w:cs="Calibri"/>
        </w:rPr>
        <w:t xml:space="preserve"> the</w:t>
      </w:r>
      <w:r w:rsidRPr="007E5002">
        <w:rPr>
          <w:rFonts w:ascii="Latin Modern Roman 10" w:hAnsi="Latin Modern Roman 10" w:cs="Calibri"/>
        </w:rPr>
        <w:t xml:space="preserve"> mind</w:t>
      </w:r>
      <w:r w:rsidR="00165E21" w:rsidRPr="007E5002">
        <w:rPr>
          <w:rFonts w:ascii="Latin Modern Roman 10" w:hAnsi="Latin Modern Roman 10" w:cs="Calibri"/>
        </w:rPr>
        <w:t xml:space="preserve">: the </w:t>
      </w:r>
      <w:r w:rsidR="009734B7" w:rsidRPr="007E5002">
        <w:rPr>
          <w:rFonts w:ascii="Latin Modern Roman 10" w:hAnsi="Latin Modern Roman 10" w:cs="Calibri"/>
        </w:rPr>
        <w:t>highest</w:t>
      </w:r>
      <w:r w:rsidR="00165E21" w:rsidRPr="007E5002">
        <w:rPr>
          <w:rFonts w:ascii="Latin Modern Roman 10" w:hAnsi="Latin Modern Roman 10" w:cs="Calibri"/>
        </w:rPr>
        <w:t xml:space="preserve"> measure means the biggest subjective</w:t>
      </w:r>
      <w:r w:rsidR="009734B7" w:rsidRPr="007E5002">
        <w:rPr>
          <w:rFonts w:ascii="Latin Modern Roman 10" w:hAnsi="Latin Modern Roman 10" w:cs="Calibri"/>
        </w:rPr>
        <w:t xml:space="preserve"> probability for that mind to be </w:t>
      </w:r>
      <w:r w:rsidR="00B90FC7" w:rsidRPr="007E5002">
        <w:rPr>
          <w:rFonts w:ascii="Latin Modern Roman 10" w:hAnsi="Latin Modern Roman 10" w:cs="Calibri"/>
        </w:rPr>
        <w:t xml:space="preserve">present </w:t>
      </w:r>
      <w:r w:rsidR="009734B7" w:rsidRPr="007E5002">
        <w:rPr>
          <w:rFonts w:ascii="Latin Modern Roman 10" w:hAnsi="Latin Modern Roman 10" w:cs="Calibri"/>
        </w:rPr>
        <w:t xml:space="preserve">here. If it turns out that </w:t>
      </w:r>
      <w:r w:rsidR="00DA7030">
        <w:rPr>
          <w:rFonts w:ascii="Latin Modern Roman 10" w:hAnsi="Latin Modern Roman 10" w:cs="Calibri"/>
        </w:rPr>
        <w:t xml:space="preserve">the </w:t>
      </w:r>
      <w:r w:rsidR="009734B7" w:rsidRPr="007E5002">
        <w:rPr>
          <w:rFonts w:ascii="Latin Modern Roman 10" w:hAnsi="Latin Modern Roman 10" w:cs="Calibri"/>
        </w:rPr>
        <w:t>number of copies is not enough to “win measure”, some other methods could be used, like inc</w:t>
      </w:r>
      <w:r w:rsidR="004F11A0" w:rsidRPr="007E5002">
        <w:rPr>
          <w:rFonts w:ascii="Latin Modern Roman 10" w:hAnsi="Latin Modern Roman 10" w:cs="Calibri"/>
        </w:rPr>
        <w:t>reasing energy of computation or</w:t>
      </w:r>
      <w:r w:rsidR="009734B7" w:rsidRPr="007E5002">
        <w:rPr>
          <w:rFonts w:ascii="Latin Modern Roman 10" w:hAnsi="Latin Modern Roman 10" w:cs="Calibri"/>
        </w:rPr>
        <w:t xml:space="preserve"> increasing </w:t>
      </w:r>
      <w:r w:rsidR="004F11A0" w:rsidRPr="007E5002">
        <w:rPr>
          <w:rFonts w:ascii="Latin Modern Roman 10" w:hAnsi="Latin Modern Roman 10" w:cs="Calibri"/>
        </w:rPr>
        <w:t xml:space="preserve">the </w:t>
      </w:r>
      <w:r w:rsidR="009734B7" w:rsidRPr="007E5002">
        <w:rPr>
          <w:rFonts w:ascii="Latin Modern Roman 10" w:hAnsi="Latin Modern Roman 10" w:cs="Calibri"/>
        </w:rPr>
        <w:t>number of small variations which creates the</w:t>
      </w:r>
      <w:r w:rsidR="004F11A0" w:rsidRPr="007E5002">
        <w:rPr>
          <w:rFonts w:ascii="Latin Modern Roman 10" w:hAnsi="Latin Modern Roman 10" w:cs="Calibri"/>
        </w:rPr>
        <w:t xml:space="preserve"> set of minds of the given type</w:t>
      </w:r>
      <w:r w:rsidR="009734B7" w:rsidRPr="007E5002">
        <w:rPr>
          <w:rFonts w:ascii="Latin Modern Roman 10" w:hAnsi="Latin Modern Roman 10" w:cs="Calibri"/>
        </w:rPr>
        <w:t xml:space="preserve">, or </w:t>
      </w:r>
      <w:r w:rsidR="004F11A0" w:rsidRPr="007E5002">
        <w:rPr>
          <w:rFonts w:ascii="Latin Modern Roman 10" w:hAnsi="Latin Modern Roman 10" w:cs="Calibri"/>
        </w:rPr>
        <w:t>some manipulations</w:t>
      </w:r>
      <w:r w:rsidR="009734B7" w:rsidRPr="007E5002">
        <w:rPr>
          <w:rFonts w:ascii="Latin Modern Roman 10" w:hAnsi="Latin Modern Roman 10" w:cs="Calibri"/>
        </w:rPr>
        <w:t xml:space="preserve"> with qualia</w:t>
      </w:r>
      <w:r w:rsidR="004F11A0" w:rsidRPr="007E5002">
        <w:rPr>
          <w:rFonts w:ascii="Latin Modern Roman 10" w:hAnsi="Latin Modern Roman 10" w:cs="Calibri"/>
        </w:rPr>
        <w:t xml:space="preserve"> (as having qualia is ne</w:t>
      </w:r>
      <w:r w:rsidR="00DA7030">
        <w:rPr>
          <w:rFonts w:ascii="Latin Modern Roman 10" w:hAnsi="Latin Modern Roman 10" w:cs="Calibri"/>
        </w:rPr>
        <w:t>eded to actually exist, and may</w:t>
      </w:r>
      <w:r w:rsidR="004F11A0" w:rsidRPr="007E5002">
        <w:rPr>
          <w:rFonts w:ascii="Latin Modern Roman 10" w:hAnsi="Latin Modern Roman 10" w:cs="Calibri"/>
        </w:rPr>
        <w:t>be some “brighter” qualia correspond to</w:t>
      </w:r>
      <w:r w:rsidR="00DA7030">
        <w:rPr>
          <w:rFonts w:ascii="Latin Modern Roman 10" w:hAnsi="Latin Modern Roman 10" w:cs="Calibri"/>
        </w:rPr>
        <w:t xml:space="preserve"> a</w:t>
      </w:r>
      <w:r w:rsidR="004F11A0" w:rsidRPr="007E5002">
        <w:rPr>
          <w:rFonts w:ascii="Latin Modern Roman 10" w:hAnsi="Latin Modern Roman 10" w:cs="Calibri"/>
        </w:rPr>
        <w:t xml:space="preserve"> higher measure of existence)</w:t>
      </w:r>
      <w:r w:rsidR="009734B7" w:rsidRPr="007E5002">
        <w:rPr>
          <w:rFonts w:ascii="Latin Modern Roman 10" w:hAnsi="Latin Modern Roman 10" w:cs="Calibri"/>
        </w:rPr>
        <w:t xml:space="preserve">. We could assume that superintelligent AI will solve the measure problem and </w:t>
      </w:r>
      <w:r w:rsidR="004F11A0" w:rsidRPr="007E5002">
        <w:rPr>
          <w:rFonts w:ascii="Latin Modern Roman 10" w:hAnsi="Latin Modern Roman 10" w:cs="Calibri"/>
        </w:rPr>
        <w:t xml:space="preserve">will </w:t>
      </w:r>
      <w:r w:rsidR="009734B7" w:rsidRPr="007E5002">
        <w:rPr>
          <w:rFonts w:ascii="Latin Modern Roman 10" w:hAnsi="Latin Modern Roman 10" w:cs="Calibri"/>
        </w:rPr>
        <w:t xml:space="preserve">find the ways to get access to </w:t>
      </w:r>
      <w:r w:rsidR="00DA7030">
        <w:rPr>
          <w:rFonts w:ascii="Latin Modern Roman 10" w:hAnsi="Latin Modern Roman 10" w:cs="Calibri"/>
        </w:rPr>
        <w:t xml:space="preserve">the </w:t>
      </w:r>
      <w:r w:rsidR="004F11A0" w:rsidRPr="007E5002">
        <w:rPr>
          <w:rFonts w:ascii="Latin Modern Roman 10" w:hAnsi="Latin Modern Roman 10" w:cs="Calibri"/>
        </w:rPr>
        <w:t>highest</w:t>
      </w:r>
      <w:r w:rsidR="009734B7" w:rsidRPr="007E5002">
        <w:rPr>
          <w:rFonts w:ascii="Latin Modern Roman 10" w:hAnsi="Latin Modern Roman 10" w:cs="Calibri"/>
        </w:rPr>
        <w:t xml:space="preserve"> measure if it has enough resources.</w:t>
      </w:r>
    </w:p>
    <w:p w14:paraId="76199787" w14:textId="77777777" w:rsidR="00C34F8C" w:rsidRPr="007E5002" w:rsidRDefault="00C34F8C" w:rsidP="00B013E3">
      <w:pPr>
        <w:widowControl w:val="0"/>
        <w:autoSpaceDE w:val="0"/>
        <w:autoSpaceDN w:val="0"/>
        <w:adjustRightInd w:val="0"/>
        <w:spacing w:line="280" w:lineRule="atLeast"/>
        <w:jc w:val="both"/>
        <w:rPr>
          <w:rFonts w:ascii="Latin Modern Roman 10" w:hAnsi="Latin Modern Roman 10" w:cs="Calibri"/>
        </w:rPr>
      </w:pPr>
    </w:p>
    <w:p w14:paraId="2D99D3E8" w14:textId="56B43BD0" w:rsidR="00C34F8C" w:rsidRPr="007E5002" w:rsidRDefault="00C34F8C" w:rsidP="00C34F8C">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Note that we assume here that most minds in s-risks situations are not b</w:t>
      </w:r>
      <w:r w:rsidR="004F11A0" w:rsidRPr="007E5002">
        <w:rPr>
          <w:rFonts w:ascii="Latin Modern Roman 10" w:hAnsi="Latin Modern Roman 10" w:cs="Arial"/>
        </w:rPr>
        <w:t>iological, but are digital-mind-</w:t>
      </w:r>
      <w:r w:rsidRPr="007E5002">
        <w:rPr>
          <w:rFonts w:ascii="Latin Modern Roman 10" w:hAnsi="Latin Modern Roman 10" w:cs="Arial"/>
        </w:rPr>
        <w:t>models inside computer simulations, and this doesn’t have any subjective difference or affect the quantity of experience</w:t>
      </w:r>
      <w:r w:rsidR="004F11A0" w:rsidRPr="007E5002">
        <w:rPr>
          <w:rFonts w:ascii="Latin Modern Roman 10" w:hAnsi="Latin Modern Roman 10" w:cs="Arial"/>
        </w:rPr>
        <w:t xml:space="preserve"> (measure)</w:t>
      </w:r>
      <w:r w:rsidRPr="007E5002">
        <w:rPr>
          <w:rFonts w:ascii="Latin Modern Roman 10" w:hAnsi="Latin Modern Roman 10" w:cs="Arial"/>
        </w:rPr>
        <w:t xml:space="preserve">. But past minds were biological, and we have to assume that each digital mind </w:t>
      </w:r>
      <w:r w:rsidR="0003603F" w:rsidRPr="007E5002">
        <w:rPr>
          <w:rFonts w:ascii="Latin Modern Roman 10" w:hAnsi="Latin Modern Roman 10" w:cs="Arial"/>
        </w:rPr>
        <w:t>has the same amount of measure as biological, and all the same qualia.</w:t>
      </w:r>
    </w:p>
    <w:p w14:paraId="6DCDAAD2" w14:textId="77777777" w:rsidR="000713A2" w:rsidRPr="007E5002" w:rsidRDefault="000713A2" w:rsidP="00B013E3">
      <w:pPr>
        <w:widowControl w:val="0"/>
        <w:autoSpaceDE w:val="0"/>
        <w:autoSpaceDN w:val="0"/>
        <w:adjustRightInd w:val="0"/>
        <w:spacing w:line="280" w:lineRule="atLeast"/>
        <w:jc w:val="both"/>
        <w:rPr>
          <w:rFonts w:ascii="Latin Modern Roman 10" w:hAnsi="Latin Modern Roman 10" w:cs="Calibri"/>
        </w:rPr>
      </w:pPr>
    </w:p>
    <w:p w14:paraId="061F35A0" w14:textId="196F23D7" w:rsidR="000713A2" w:rsidRPr="007E5002" w:rsidRDefault="00464435" w:rsidP="00A94A17">
      <w:pPr>
        <w:pStyle w:val="Heading2"/>
      </w:pPr>
      <w:bookmarkStart w:id="24" w:name="_Toc56437954"/>
      <w:bookmarkStart w:id="25" w:name="_Toc58952573"/>
      <w:r w:rsidRPr="007E5002">
        <w:t xml:space="preserve">3.6. </w:t>
      </w:r>
      <w:r w:rsidR="003A5F0F" w:rsidRPr="007E5002">
        <w:t xml:space="preserve">The </w:t>
      </w:r>
      <w:r w:rsidR="00E6755E" w:rsidRPr="007E5002">
        <w:t>duration of</w:t>
      </w:r>
      <w:r w:rsidRPr="007E5002">
        <w:t xml:space="preserve"> sufferings</w:t>
      </w:r>
      <w:r w:rsidR="00E6755E" w:rsidRPr="007E5002">
        <w:t xml:space="preserve"> is important</w:t>
      </w:r>
      <w:bookmarkEnd w:id="24"/>
      <w:bookmarkEnd w:id="25"/>
    </w:p>
    <w:p w14:paraId="600DBB98" w14:textId="3262E8C6" w:rsidR="00464435" w:rsidRPr="007E5002" w:rsidRDefault="00380A5F"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On</w:t>
      </w:r>
      <w:r w:rsidR="0074774E" w:rsidRPr="007E5002">
        <w:rPr>
          <w:rFonts w:ascii="Latin Modern Roman 10" w:hAnsi="Latin Modern Roman 10" w:cs="Calibri"/>
        </w:rPr>
        <w:t>e</w:t>
      </w:r>
      <w:r w:rsidRPr="007E5002">
        <w:rPr>
          <w:rFonts w:ascii="Latin Modern Roman 10" w:hAnsi="Latin Modern Roman 10" w:cs="Calibri"/>
        </w:rPr>
        <w:t xml:space="preserve"> more assumption is about the nature of sufferings. It says that sufferings are bad not only based on their </w:t>
      </w:r>
      <w:r w:rsidRPr="007E5002">
        <w:rPr>
          <w:rFonts w:ascii="Latin Modern Roman 10" w:hAnsi="Latin Modern Roman 10" w:cs="Calibri"/>
          <w:i/>
        </w:rPr>
        <w:t>intensity</w:t>
      </w:r>
      <w:r w:rsidRPr="007E5002">
        <w:rPr>
          <w:rFonts w:ascii="Latin Modern Roman 10" w:hAnsi="Latin Modern Roman 10" w:cs="Calibri"/>
        </w:rPr>
        <w:t xml:space="preserve"> but also on their </w:t>
      </w:r>
      <w:r w:rsidRPr="007E5002">
        <w:rPr>
          <w:rFonts w:ascii="Latin Modern Roman 10" w:hAnsi="Latin Modern Roman 10" w:cs="Calibri"/>
          <w:i/>
        </w:rPr>
        <w:t>duration</w:t>
      </w:r>
      <w:r w:rsidR="00704700" w:rsidRPr="007E5002">
        <w:rPr>
          <w:rFonts w:ascii="Latin Modern Roman 10" w:hAnsi="Latin Modern Roman 10" w:cs="Calibri"/>
        </w:rPr>
        <w:t xml:space="preserve"> (and impossibility </w:t>
      </w:r>
      <w:r w:rsidR="00561EFD" w:rsidRPr="007E5002">
        <w:rPr>
          <w:rFonts w:ascii="Latin Modern Roman 10" w:hAnsi="Latin Modern Roman 10" w:cs="Calibri"/>
        </w:rPr>
        <w:t>to escape them)</w:t>
      </w:r>
      <w:r w:rsidR="00DA7030">
        <w:rPr>
          <w:rFonts w:ascii="Latin Modern Roman 10" w:hAnsi="Latin Modern Roman 10" w:cs="Calibri"/>
        </w:rPr>
        <w:t>.</w:t>
      </w:r>
      <w:r w:rsidR="00C93E21" w:rsidRPr="007E5002">
        <w:rPr>
          <w:rFonts w:ascii="Latin Modern Roman 10" w:hAnsi="Latin Modern Roman 10" w:cs="Calibri"/>
        </w:rPr>
        <w:t xml:space="preserve"> </w:t>
      </w:r>
      <w:r w:rsidR="00B30F27" w:rsidRPr="007E5002">
        <w:rPr>
          <w:rFonts w:ascii="Latin Modern Roman 10" w:hAnsi="Latin Modern Roman 10" w:cs="Calibri"/>
        </w:rPr>
        <w:t>This may contradict pure utilitarian view where pain is additive</w:t>
      </w:r>
      <w:r w:rsidR="00E6755E" w:rsidRPr="007E5002">
        <w:rPr>
          <w:rFonts w:ascii="Latin Modern Roman 10" w:hAnsi="Latin Modern Roman 10" w:cs="Calibri"/>
        </w:rPr>
        <w:t xml:space="preserve"> </w:t>
      </w:r>
      <w:r w:rsidR="00B90FC7" w:rsidRPr="007E5002">
        <w:rPr>
          <w:rFonts w:ascii="Latin Modern Roman 10" w:hAnsi="Latin Modern Roman 10" w:cs="Calibri"/>
        </w:rPr>
        <w:t>(</w:t>
      </w:r>
      <w:r w:rsidR="00E6755E" w:rsidRPr="007E5002">
        <w:rPr>
          <w:rFonts w:ascii="Latin Modern Roman 10" w:hAnsi="Latin Modern Roman 10" w:cs="Calibri"/>
        </w:rPr>
        <w:t xml:space="preserve">see e.g. discussion here </w:t>
      </w:r>
      <w:r w:rsidR="00E6755E" w:rsidRPr="007E5002">
        <w:rPr>
          <w:rFonts w:ascii="Latin Modern Roman 10" w:hAnsi="Latin Modern Roman 10" w:cs="Calibri"/>
        </w:rPr>
        <w:fldChar w:fldCharType="begin"/>
      </w:r>
      <w:r w:rsidR="00DC1FE5">
        <w:rPr>
          <w:rFonts w:ascii="Latin Modern Roman 10" w:hAnsi="Latin Modern Roman 10" w:cs="Calibri"/>
        </w:rPr>
        <w:instrText xml:space="preserve"> ADDIN ZOTERO_ITEM CSL_CITATION {"citationID":"9BasbEJ3","properties":{"formattedCitation":"(Yudkowsky, 2008b)","plainCitation":"(Yudkowsky, 2008b)","noteIndex":0},"citationItems":[{"id":10263,"uris":["http://zotero.org/users/3736454/items/55RFWYI3"],"uri":["http://zotero.org/users/3736454/items/55RFWYI3"],"itemData":{"id":10263,"type":"post-weblog","abstract":"\"What's the worst that can happen?\" goes the optimistic saying. It's probably a\nbad question to ask anyone with a creative imagination. Let's consider the\nproblem on an individual level: it's not really the worst that can happen, but\nwould nonetheless be fairly bad, if you were horribly tortured for a number of\nyears. This is one of the worse things that can realistically happen to one\nperson in today's world.\n\nWhat's the least bad, bad thing that can happen? Well, suppose a dust speck\nfloated into your eye and irritated it just a little, for a fraction of a\nsecond, barely enough to make you notice before you blink and wipe away the dust\nspeck.\n\nFor our next ingredient, we need a large number. Let's use 3^^^3, written in \nKnuth's up-arrow notation:\n\n * 3^3 = 27.\n * 3^^3 = (3^(3^3)) = 3^27 = 7625597484987.\n * 3^^^3 = (3^^(3^^3)) = 3^^7625597484987 = (3^(3^(3^(... 7625597484987 times\n   ...)))).\n\n3^^^3 is an exponential tower of 3s which is 7,625,597,484,987 layers tall. You\nstart with 1; raise 3 to the power of 1 to get 3; raise 3 to the power of 3 to\nget 27; raise 3 to the power of 27 to get 7625597484987; raise 3 to the power of\n7625597484987 to get a number much larger than the number of atoms in the\nuniverse, but which could still be written down in base 10, on 100 square\nkilometers of paper; then raise 3 to that power; and continue until you've\nexponentiated 7625597484987 times. That's 3^^^3. It's the smallest simple\ninconceivably huge number I know.\n\nNow here's the moral dilemma. If neither event is going to happen to you\npersonally, but you still had to choose one or the other:\n\nWould you prefer that one person be horribly tortured for fifty years without\nhope or rest, or that 3^^^3 people get dust specks in their eyes?\n\nI think the answer is obvious. How about you?","container-title":"LessWrong","title":"Torture vs. Dust Specks - LessWrong","URL":"https://www.lesswrong.com/posts/3wYTFWY3LKQCnAptN/torture-vs-dust-specks","author":[{"family":"Yudkowsky","given":"E."}],"accessed":{"date-parts":[["2020",11,10]]},"issued":{"date-parts":[["2008"]]}}}],"schema":"https://github.com/citation-style-language/schema/raw/master/csl-citation.json"} </w:instrText>
      </w:r>
      <w:r w:rsidR="00E6755E" w:rsidRPr="007E5002">
        <w:rPr>
          <w:rFonts w:ascii="Latin Modern Roman 10" w:hAnsi="Latin Modern Roman 10" w:cs="Calibri"/>
        </w:rPr>
        <w:fldChar w:fldCharType="separate"/>
      </w:r>
      <w:r w:rsidR="00DC1FE5">
        <w:rPr>
          <w:rFonts w:ascii="Latin Modern Roman 10" w:hAnsi="Latin Modern Roman 10" w:cs="Calibri"/>
          <w:noProof/>
        </w:rPr>
        <w:t>(Yudkowsky, 2008b)</w:t>
      </w:r>
      <w:r w:rsidR="00E6755E" w:rsidRPr="007E5002">
        <w:rPr>
          <w:rFonts w:ascii="Latin Modern Roman 10" w:hAnsi="Latin Modern Roman 10" w:cs="Calibri"/>
        </w:rPr>
        <w:fldChar w:fldCharType="end"/>
      </w:r>
      <w:r w:rsidR="00B90FC7" w:rsidRPr="007E5002">
        <w:rPr>
          <w:rFonts w:ascii="Latin Modern Roman 10" w:hAnsi="Latin Modern Roman 10" w:cs="Calibri"/>
        </w:rPr>
        <w:t>)</w:t>
      </w:r>
      <w:r w:rsidR="00B30F27" w:rsidRPr="007E5002">
        <w:rPr>
          <w:rFonts w:ascii="Latin Modern Roman 10" w:hAnsi="Latin Modern Roman 10" w:cs="Calibri"/>
        </w:rPr>
        <w:t>. But the common sense about pain takes into account both intensity and duration.</w:t>
      </w:r>
    </w:p>
    <w:p w14:paraId="6E2C2C72" w14:textId="77777777" w:rsidR="00B30F27" w:rsidRPr="007E5002" w:rsidRDefault="00B30F27" w:rsidP="00B013E3">
      <w:pPr>
        <w:widowControl w:val="0"/>
        <w:autoSpaceDE w:val="0"/>
        <w:autoSpaceDN w:val="0"/>
        <w:adjustRightInd w:val="0"/>
        <w:spacing w:line="280" w:lineRule="atLeast"/>
        <w:jc w:val="both"/>
        <w:rPr>
          <w:rFonts w:ascii="Latin Modern Roman 10" w:hAnsi="Latin Modern Roman 10" w:cs="Calibri"/>
        </w:rPr>
      </w:pPr>
    </w:p>
    <w:p w14:paraId="5DED459F" w14:textId="1788CC59" w:rsidR="00B30F27" w:rsidRPr="007E5002" w:rsidRDefault="00F8052D"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lastRenderedPageBreak/>
        <w:t>Another sufferings-</w:t>
      </w:r>
      <w:r w:rsidR="00B30F27" w:rsidRPr="007E5002">
        <w:rPr>
          <w:rFonts w:ascii="Latin Modern Roman 10" w:hAnsi="Latin Modern Roman 10" w:cs="Calibri"/>
        </w:rPr>
        <w:t xml:space="preserve">related assumption is that there is a level of “unbearable pain” which is really bad, but the pain below this level is normal and could be ignored. </w:t>
      </w:r>
      <w:r w:rsidR="009D0A1A" w:rsidRPr="007E5002">
        <w:rPr>
          <w:rFonts w:ascii="Latin Modern Roman 10" w:hAnsi="Latin Modern Roman 10" w:cs="Calibri"/>
        </w:rPr>
        <w:t xml:space="preserve">We could formally define </w:t>
      </w:r>
      <w:r w:rsidR="009D0A1A" w:rsidRPr="007E5002">
        <w:rPr>
          <w:rFonts w:ascii="Latin Modern Roman 10" w:hAnsi="Latin Modern Roman 10" w:cs="Calibri"/>
          <w:i/>
        </w:rPr>
        <w:t>unbearable pain</w:t>
      </w:r>
      <w:r w:rsidR="009D0A1A" w:rsidRPr="007E5002">
        <w:rPr>
          <w:rFonts w:ascii="Latin Modern Roman 10" w:hAnsi="Latin Modern Roman 10" w:cs="Calibri"/>
        </w:rPr>
        <w:t xml:space="preserve"> as such</w:t>
      </w:r>
      <w:r w:rsidR="00DA7030">
        <w:rPr>
          <w:rFonts w:ascii="Latin Modern Roman 10" w:hAnsi="Latin Modern Roman 10" w:cs="Calibri"/>
        </w:rPr>
        <w:t xml:space="preserve"> a</w:t>
      </w:r>
      <w:r w:rsidR="009D0A1A" w:rsidRPr="007E5002">
        <w:rPr>
          <w:rFonts w:ascii="Latin Modern Roman 10" w:hAnsi="Latin Modern Roman 10" w:cs="Calibri"/>
        </w:rPr>
        <w:t xml:space="preserve"> combination of </w:t>
      </w:r>
      <w:r w:rsidR="00FA4A41" w:rsidRPr="007E5002">
        <w:rPr>
          <w:rFonts w:ascii="Latin Modern Roman 10" w:hAnsi="Latin Modern Roman 10" w:cs="Calibri"/>
        </w:rPr>
        <w:t xml:space="preserve">intensity, duration and </w:t>
      </w:r>
      <w:r w:rsidR="00FA4A41" w:rsidRPr="007E5002">
        <w:rPr>
          <w:rFonts w:ascii="Latin Modern Roman 10" w:hAnsi="Latin Modern Roman 10" w:cs="Calibri"/>
          <w:i/>
        </w:rPr>
        <w:t>expected endlessness of pain</w:t>
      </w:r>
      <w:r w:rsidR="00FA4A41" w:rsidRPr="007E5002">
        <w:rPr>
          <w:rFonts w:ascii="Latin Modern Roman 10" w:hAnsi="Latin Modern Roman 10" w:cs="Calibri"/>
        </w:rPr>
        <w:t xml:space="preserve"> to which a person would rationally choose suicide. It seems irrational to commit suicide because of tooth pain for one night (as did a character of Jack London short story), but a cancer patient or a person in fire may want this.</w:t>
      </w:r>
    </w:p>
    <w:p w14:paraId="3F57EBE5" w14:textId="77777777" w:rsidR="003303E9" w:rsidRPr="007E5002" w:rsidRDefault="003303E9" w:rsidP="00B013E3">
      <w:pPr>
        <w:widowControl w:val="0"/>
        <w:autoSpaceDE w:val="0"/>
        <w:autoSpaceDN w:val="0"/>
        <w:adjustRightInd w:val="0"/>
        <w:spacing w:line="280" w:lineRule="atLeast"/>
        <w:jc w:val="both"/>
        <w:rPr>
          <w:rFonts w:ascii="Latin Modern Roman 10" w:hAnsi="Latin Modern Roman 10" w:cs="Calibri"/>
        </w:rPr>
      </w:pPr>
    </w:p>
    <w:p w14:paraId="2B018288" w14:textId="7CE5DB9A" w:rsidR="003303E9" w:rsidRPr="007E5002" w:rsidRDefault="003303E9" w:rsidP="00B013E3">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Calibri"/>
        </w:rPr>
        <w:t xml:space="preserve">Also, if quantum immortality is true, suicide is not an escape from pain, but could make it even stronger. </w:t>
      </w:r>
      <w:r w:rsidR="000E6D58" w:rsidRPr="007E5002">
        <w:rPr>
          <w:rFonts w:ascii="Latin Modern Roman 10" w:hAnsi="Latin Modern Roman 10" w:cs="Calibri"/>
        </w:rPr>
        <w:t>Moreover, quantum immortality could be itself a source of s-risk, as any person will inevitably age and will get terminal illnesses, but will not be able to die, as there will always</w:t>
      </w:r>
      <w:r w:rsidR="0074774E" w:rsidRPr="007E5002">
        <w:rPr>
          <w:rFonts w:ascii="Latin Modern Roman 10" w:hAnsi="Latin Modern Roman 10" w:cs="Calibri"/>
        </w:rPr>
        <w:t xml:space="preserve"> be</w:t>
      </w:r>
      <w:r w:rsidR="000E6D58" w:rsidRPr="007E5002">
        <w:rPr>
          <w:rFonts w:ascii="Latin Modern Roman 10" w:hAnsi="Latin Modern Roman 10" w:cs="Calibri"/>
        </w:rPr>
        <w:t xml:space="preserve"> branches of</w:t>
      </w:r>
      <w:r w:rsidR="0074774E" w:rsidRPr="007E5002">
        <w:rPr>
          <w:rFonts w:ascii="Latin Modern Roman 10" w:hAnsi="Latin Modern Roman 10" w:cs="Calibri"/>
        </w:rPr>
        <w:t xml:space="preserve"> the</w:t>
      </w:r>
      <w:r w:rsidR="000E6D58" w:rsidRPr="007E5002">
        <w:rPr>
          <w:rFonts w:ascii="Latin Modern Roman 10" w:hAnsi="Latin Modern Roman 10" w:cs="Calibri"/>
        </w:rPr>
        <w:t xml:space="preserve"> multiverse where he </w:t>
      </w:r>
      <w:r w:rsidR="00B90FC7" w:rsidRPr="007E5002">
        <w:rPr>
          <w:rFonts w:ascii="Latin Modern Roman 10" w:hAnsi="Latin Modern Roman 10" w:cs="Calibri"/>
        </w:rPr>
        <w:t xml:space="preserve">is </w:t>
      </w:r>
      <w:r w:rsidR="000E6D58" w:rsidRPr="007E5002">
        <w:rPr>
          <w:rFonts w:ascii="Latin Modern Roman 10" w:hAnsi="Latin Modern Roman 10" w:cs="Calibri"/>
        </w:rPr>
        <w:t>still alive. The only escape is again benevolent AI in the future, even in a small fraction of future timelines.</w:t>
      </w:r>
    </w:p>
    <w:p w14:paraId="1E4E9709" w14:textId="77777777" w:rsidR="00B30F27" w:rsidRPr="007E5002" w:rsidRDefault="00B30F27" w:rsidP="00B013E3">
      <w:pPr>
        <w:widowControl w:val="0"/>
        <w:autoSpaceDE w:val="0"/>
        <w:autoSpaceDN w:val="0"/>
        <w:adjustRightInd w:val="0"/>
        <w:spacing w:line="280" w:lineRule="atLeast"/>
        <w:jc w:val="both"/>
        <w:rPr>
          <w:rFonts w:ascii="Latin Modern Roman 10" w:hAnsi="Latin Modern Roman 10" w:cs="Calibri"/>
        </w:rPr>
      </w:pPr>
    </w:p>
    <w:p w14:paraId="40D1747A" w14:textId="3CC4C816" w:rsidR="00860FA5" w:rsidRPr="007E5002" w:rsidRDefault="00E4267D" w:rsidP="00A94A17">
      <w:pPr>
        <w:pStyle w:val="Heading2"/>
      </w:pPr>
      <w:bookmarkStart w:id="26" w:name="_Toc56437955"/>
      <w:bookmarkStart w:id="27" w:name="_Toc58952574"/>
      <w:r w:rsidRPr="007E5002">
        <w:t xml:space="preserve">3.7. </w:t>
      </w:r>
      <w:r w:rsidR="00122EAC" w:rsidRPr="007E5002">
        <w:t>Subjective probabilities and anthropics are valid ways of reasoning</w:t>
      </w:r>
      <w:bookmarkEnd w:id="26"/>
      <w:bookmarkEnd w:id="27"/>
    </w:p>
    <w:p w14:paraId="72BC6C6B" w14:textId="677E68D0" w:rsidR="00122EAC" w:rsidRDefault="002B2820" w:rsidP="00F74AEF">
      <w:pPr>
        <w:jc w:val="both"/>
        <w:rPr>
          <w:rFonts w:ascii="Latin Modern Roman 10" w:hAnsi="Latin Modern Roman 10" w:cs="Calibri"/>
        </w:rPr>
      </w:pPr>
      <w:r w:rsidRPr="007E5002">
        <w:rPr>
          <w:rFonts w:ascii="Latin Modern Roman 10" w:hAnsi="Latin Modern Roman 10"/>
        </w:rPr>
        <w:t>The whole trick is based on the Self-Sampling Assumption in anthropics</w:t>
      </w:r>
      <w:r w:rsidR="00196450" w:rsidRPr="007E5002">
        <w:rPr>
          <w:rFonts w:ascii="Latin Modern Roman 10" w:hAnsi="Latin Modern Roman 10"/>
        </w:rPr>
        <w:t>. Many scientists deny anthropics, or suggest different interpretations, lik</w:t>
      </w:r>
      <w:r w:rsidR="00196450" w:rsidRPr="007E5002">
        <w:rPr>
          <w:rFonts w:ascii="Latin Modern Roman 10" w:hAnsi="Latin Modern Roman 10" w:cs="Calibri"/>
        </w:rPr>
        <w:t xml:space="preserve">e </w:t>
      </w:r>
      <w:r w:rsidR="00196450" w:rsidRPr="007E5002">
        <w:rPr>
          <w:rFonts w:ascii="Latin Modern Roman 10" w:hAnsi="Latin Modern Roman 10" w:cs="Calibri"/>
          <w:i/>
        </w:rPr>
        <w:t>Anthropic decision theory</w:t>
      </w:r>
      <w:r w:rsidR="006E5638" w:rsidRPr="007E5002">
        <w:rPr>
          <w:rFonts w:ascii="Latin Modern Roman 10" w:hAnsi="Latin Modern Roman 10" w:cs="Calibri"/>
          <w:i/>
        </w:rPr>
        <w:t xml:space="preserve"> </w:t>
      </w:r>
      <w:r w:rsidR="009D7F8D" w:rsidRPr="007E5002">
        <w:rPr>
          <w:rFonts w:ascii="Latin Modern Roman 10" w:hAnsi="Latin Modern Roman 10" w:cs="Calibri"/>
        </w:rPr>
        <w:fldChar w:fldCharType="begin"/>
      </w:r>
      <w:r w:rsidR="00F74AEF" w:rsidRPr="007E5002">
        <w:rPr>
          <w:rFonts w:ascii="Latin Modern Roman 10" w:hAnsi="Latin Modern Roman 10" w:cs="Calibri"/>
        </w:rPr>
        <w:instrText xml:space="preserve"> ADDIN ZOTERO_ITEM CSL_CITATION {"citationID":"sVQr6LK0","properties":{"formattedCitation":"(Armstrong, 2011)","plainCitation":"(Armstrong, 2011)","noteIndex":0},"citationItems":[{"id":3108,"uris":["http://zotero.org/users/3736454/items/SMZF2BA5"],"uri":["http://zotero.org/users/3736454/items/SMZF2BA5"],"itemData":{"id":3108,"type":"article-journal","container-title":"arXiv preprint arXiv:1110.6437","journalAbbreviation":"arXiv preprint arXiv:1110.6437","title":"Anthropic decision theory","author":[{"family":"Armstrong","given":"Stuart"}],"issued":{"date-parts":[["2011"]]}}}],"schema":"https://github.com/citation-style-language/schema/raw/master/csl-citation.json"} </w:instrText>
      </w:r>
      <w:r w:rsidR="009D7F8D" w:rsidRPr="007E5002">
        <w:rPr>
          <w:rFonts w:ascii="Latin Modern Roman 10" w:hAnsi="Latin Modern Roman 10" w:cs="Calibri"/>
        </w:rPr>
        <w:fldChar w:fldCharType="separate"/>
      </w:r>
      <w:r w:rsidR="00F74AEF" w:rsidRPr="007E5002">
        <w:rPr>
          <w:rFonts w:ascii="Latin Modern Roman 10" w:hAnsi="Latin Modern Roman 10" w:cs="Calibri"/>
          <w:noProof/>
        </w:rPr>
        <w:t>(Armstrong, 2011)</w:t>
      </w:r>
      <w:r w:rsidR="009D7F8D" w:rsidRPr="007E5002">
        <w:rPr>
          <w:rFonts w:ascii="Latin Modern Roman 10" w:hAnsi="Latin Modern Roman 10" w:cs="Calibri"/>
        </w:rPr>
        <w:fldChar w:fldCharType="end"/>
      </w:r>
      <w:r w:rsidR="00F74AEF" w:rsidRPr="007E5002">
        <w:rPr>
          <w:rFonts w:ascii="Latin Modern Roman 10" w:hAnsi="Latin Modern Roman 10" w:cs="Calibri"/>
        </w:rPr>
        <w:t>, in which not subjective probabilities, but most optimal decisions are calculated.</w:t>
      </w:r>
    </w:p>
    <w:p w14:paraId="09F4F9ED" w14:textId="77777777" w:rsidR="007A1467" w:rsidRDefault="007A1467" w:rsidP="00F74AEF">
      <w:pPr>
        <w:jc w:val="both"/>
        <w:rPr>
          <w:rFonts w:ascii="Latin Modern Roman 10" w:hAnsi="Latin Modern Roman 10" w:cs="Calibri"/>
        </w:rPr>
      </w:pPr>
    </w:p>
    <w:p w14:paraId="3435F7A8" w14:textId="1282B4F2" w:rsidR="001E42AF" w:rsidRDefault="007A1467" w:rsidP="007A1467">
      <w:pPr>
        <w:pStyle w:val="Heading2"/>
      </w:pPr>
      <w:bookmarkStart w:id="28" w:name="_Toc58952575"/>
      <w:r>
        <w:t xml:space="preserve">3.8. </w:t>
      </w:r>
      <w:r w:rsidR="001E42AF">
        <w:t>There are all possible copies in the multiverse, why create more</w:t>
      </w:r>
      <w:r>
        <w:t xml:space="preserve"> copies</w:t>
      </w:r>
      <w:r w:rsidR="001E42AF">
        <w:t>?</w:t>
      </w:r>
      <w:bookmarkEnd w:id="28"/>
    </w:p>
    <w:p w14:paraId="156AABFE" w14:textId="64E32A44" w:rsidR="001E42AF" w:rsidRPr="007E5002" w:rsidRDefault="001E42AF" w:rsidP="001E42AF">
      <w:pPr>
        <w:jc w:val="both"/>
        <w:rPr>
          <w:rFonts w:ascii="Latin Modern Roman 10" w:hAnsi="Latin Modern Roman 10" w:cs="Calibri"/>
        </w:rPr>
      </w:pPr>
      <w:r w:rsidRPr="00482A59">
        <w:rPr>
          <w:rFonts w:ascii="Latin Modern Roman 10" w:hAnsi="Latin Modern Roman 10" w:cs="Calibri"/>
        </w:rPr>
        <w:t>These copies are not your next observer-moments or they have very low measure and thus there is a very small probability that you find yourself in them in the next moment. For example, for every cancer patient</w:t>
      </w:r>
      <w:r w:rsidR="00C842AC">
        <w:rPr>
          <w:rFonts w:ascii="Latin Modern Roman 10" w:hAnsi="Latin Modern Roman 10" w:cs="Calibri"/>
        </w:rPr>
        <w:t>,</w:t>
      </w:r>
      <w:r w:rsidRPr="00482A59">
        <w:rPr>
          <w:rFonts w:ascii="Latin Modern Roman 10" w:hAnsi="Latin Modern Roman 10" w:cs="Calibri"/>
        </w:rPr>
        <w:t xml:space="preserve"> there is a universe where he will be informed that he is cured in the next moment, but the share of such bran</w:t>
      </w:r>
      <w:r>
        <w:rPr>
          <w:rFonts w:ascii="Latin Modern Roman 10" w:hAnsi="Latin Modern Roman 10" w:cs="Calibri"/>
        </w:rPr>
        <w:t xml:space="preserve">ches is so small that they are </w:t>
      </w:r>
      <w:r w:rsidRPr="00482A59">
        <w:rPr>
          <w:rFonts w:ascii="Latin Modern Roman 10" w:hAnsi="Latin Modern Roman 10" w:cs="Calibri"/>
        </w:rPr>
        <w:t>very unlikely and I unlikely to find myself in that moment. Note that here is assumes that the probability of finding oneself in some specific next observer-moment depends only on its measure, but not on "continuity of consciousness".</w:t>
      </w:r>
    </w:p>
    <w:p w14:paraId="2B8A9FEA" w14:textId="77777777" w:rsidR="001E42AF" w:rsidRPr="007E5002" w:rsidRDefault="001E42AF" w:rsidP="00F74AEF">
      <w:pPr>
        <w:jc w:val="both"/>
        <w:rPr>
          <w:rFonts w:ascii="Latin Modern Roman 10" w:hAnsi="Latin Modern Roman 10" w:cs="Calibri"/>
        </w:rPr>
      </w:pPr>
    </w:p>
    <w:p w14:paraId="2706A33D" w14:textId="0B4B42F8" w:rsidR="009A2A4C" w:rsidRPr="007E5002" w:rsidRDefault="009A2A4C" w:rsidP="00860FA5">
      <w:pPr>
        <w:pStyle w:val="Heading1"/>
        <w:rPr>
          <w:rFonts w:ascii="Latin Modern Roman 10" w:hAnsi="Latin Modern Roman 10"/>
          <w:b/>
        </w:rPr>
      </w:pPr>
      <w:bookmarkStart w:id="29" w:name="_Toc56437956"/>
      <w:bookmarkStart w:id="30" w:name="_Toc58952576"/>
      <w:r w:rsidRPr="007E5002">
        <w:rPr>
          <w:rFonts w:ascii="Latin Modern Roman 10" w:hAnsi="Latin Modern Roman 10"/>
          <w:b/>
        </w:rPr>
        <w:t xml:space="preserve">4. </w:t>
      </w:r>
      <w:r w:rsidR="00E9053C" w:rsidRPr="007E5002">
        <w:rPr>
          <w:rFonts w:ascii="Latin Modern Roman 10" w:hAnsi="Latin Modern Roman 10"/>
          <w:b/>
        </w:rPr>
        <w:t>Computationally efficient ways to save minds</w:t>
      </w:r>
      <w:bookmarkEnd w:id="29"/>
      <w:bookmarkEnd w:id="30"/>
    </w:p>
    <w:p w14:paraId="52B1CA37" w14:textId="6D4BC3BE" w:rsidR="00F41055" w:rsidRPr="007E5002" w:rsidRDefault="00E26C6E" w:rsidP="00A94A17">
      <w:pPr>
        <w:pStyle w:val="Heading2"/>
      </w:pPr>
      <w:bookmarkStart w:id="31" w:name="_Toc56437957"/>
      <w:bookmarkStart w:id="32" w:name="_Toc58952577"/>
      <w:r w:rsidRPr="007E5002">
        <w:t xml:space="preserve">4.1. </w:t>
      </w:r>
      <w:r w:rsidR="00F41055" w:rsidRPr="007E5002">
        <w:t>Lowering computational cost</w:t>
      </w:r>
      <w:bookmarkEnd w:id="31"/>
      <w:bookmarkEnd w:id="32"/>
    </w:p>
    <w:p w14:paraId="09A77195" w14:textId="20997F53"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The problem with </w:t>
      </w:r>
      <w:r w:rsidR="0074774E" w:rsidRPr="007E5002">
        <w:rPr>
          <w:rFonts w:ascii="Latin Modern Roman 10" w:hAnsi="Latin Modern Roman 10" w:cs="Arial"/>
        </w:rPr>
        <w:t xml:space="preserve">the </w:t>
      </w:r>
      <w:r w:rsidR="00C842AC">
        <w:rPr>
          <w:rFonts w:ascii="Latin Modern Roman 10" w:hAnsi="Latin Modern Roman 10" w:cs="Arial"/>
        </w:rPr>
        <w:t>above-</w:t>
      </w:r>
      <w:r w:rsidR="00B90FC7" w:rsidRPr="007E5002">
        <w:rPr>
          <w:rFonts w:ascii="Latin Modern Roman 10" w:hAnsi="Latin Modern Roman 10" w:cs="Arial"/>
        </w:rPr>
        <w:t xml:space="preserve">suggested </w:t>
      </w:r>
      <w:r w:rsidR="00237D9F" w:rsidRPr="007E5002">
        <w:rPr>
          <w:rFonts w:ascii="Latin Modern Roman 10" w:hAnsi="Latin Modern Roman 10" w:cs="Arial"/>
        </w:rPr>
        <w:t>model</w:t>
      </w:r>
      <w:r w:rsidRPr="007E5002">
        <w:rPr>
          <w:rFonts w:ascii="Latin Modern Roman 10" w:hAnsi="Latin Modern Roman 10" w:cs="Arial"/>
        </w:rPr>
        <w:t xml:space="preserve"> is its computational cost: for any suffering observer-moment, 1000 full lives must be simulated. Several ways to lower such costs can be imagined:</w:t>
      </w:r>
    </w:p>
    <w:p w14:paraId="77BD0D2F" w14:textId="77777777"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p>
    <w:p w14:paraId="7BD64298" w14:textId="3BB65E9B" w:rsidR="00674B0D" w:rsidRPr="007E5002" w:rsidRDefault="00F4105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b/>
        </w:rPr>
        <w:t>Patch 1.</w:t>
      </w:r>
      <w:r w:rsidRPr="007E5002">
        <w:rPr>
          <w:rFonts w:ascii="Latin Modern Roman 10" w:hAnsi="Latin Modern Roman 10" w:cs="Arial"/>
        </w:rPr>
        <w:t xml:space="preserve"> The size of the observable universe is limited and thus Evil AI and any particular Benevolent AI will have (in the end) similar computational resources. But the number of universes with Benevolent AI is assumed to be larger. In that case, different Benevolent AIs may distribute parts of the task between each other using randomness, </w:t>
      </w:r>
      <w:r w:rsidR="00674B0D" w:rsidRPr="007E5002">
        <w:rPr>
          <w:rFonts w:ascii="Latin Modern Roman 10" w:hAnsi="Latin Modern Roman 10" w:cs="Arial"/>
        </w:rPr>
        <w:t xml:space="preserve">where each of them </w:t>
      </w:r>
      <w:r w:rsidR="00674B0D" w:rsidRPr="007E5002">
        <w:rPr>
          <w:rFonts w:ascii="Latin Modern Roman 10" w:hAnsi="Latin Modern Roman 10" w:cs="Arial"/>
        </w:rPr>
        <w:lastRenderedPageBreak/>
        <w:t xml:space="preserve">randomly </w:t>
      </w:r>
      <w:r w:rsidR="0074774E" w:rsidRPr="007E5002">
        <w:rPr>
          <w:rFonts w:ascii="Latin Modern Roman 10" w:hAnsi="Latin Modern Roman 10" w:cs="Arial"/>
        </w:rPr>
        <w:t>chooses</w:t>
      </w:r>
      <w:r w:rsidR="00674B0D" w:rsidRPr="007E5002">
        <w:rPr>
          <w:rFonts w:ascii="Latin Modern Roman 10" w:hAnsi="Latin Modern Roman 10" w:cs="Arial"/>
        </w:rPr>
        <w:t xml:space="preserve"> the part of work it will do, and after </w:t>
      </w:r>
      <w:r w:rsidR="0074774E" w:rsidRPr="007E5002">
        <w:rPr>
          <w:rFonts w:ascii="Latin Modern Roman 10" w:hAnsi="Latin Modern Roman 10" w:cs="Arial"/>
        </w:rPr>
        <w:t xml:space="preserve">a </w:t>
      </w:r>
      <w:r w:rsidR="00674B0D" w:rsidRPr="007E5002">
        <w:rPr>
          <w:rFonts w:ascii="Latin Modern Roman 10" w:hAnsi="Latin Modern Roman 10" w:cs="Arial"/>
        </w:rPr>
        <w:t xml:space="preserve">large number of attempts all (or almost all) work is done. </w:t>
      </w:r>
    </w:p>
    <w:p w14:paraId="6CA8D46D" w14:textId="77777777" w:rsidR="00674B0D" w:rsidRPr="007E5002" w:rsidRDefault="00674B0D" w:rsidP="00F41055">
      <w:pPr>
        <w:widowControl w:val="0"/>
        <w:autoSpaceDE w:val="0"/>
        <w:autoSpaceDN w:val="0"/>
        <w:adjustRightInd w:val="0"/>
        <w:spacing w:line="280" w:lineRule="atLeast"/>
        <w:jc w:val="both"/>
        <w:rPr>
          <w:rFonts w:ascii="Latin Modern Roman 10" w:hAnsi="Latin Modern Roman 10" w:cs="Arial"/>
        </w:rPr>
      </w:pPr>
    </w:p>
    <w:p w14:paraId="2AAFBCC9" w14:textId="5706812E" w:rsidR="00F41055" w:rsidRPr="007E5002" w:rsidRDefault="00674B0D"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Generating random minds</w:t>
      </w:r>
      <w:r w:rsidR="00F41055" w:rsidRPr="007E5002">
        <w:rPr>
          <w:rFonts w:ascii="Latin Modern Roman 10" w:hAnsi="Latin Modern Roman 10" w:cs="Arial"/>
        </w:rPr>
        <w:t xml:space="preserve"> also solves the problem that any Benevolent AI will not know which observers are suffering, and thus it will have to save all possible suffering observers (thus, it must counterfactually model the existence of all possible Evil AIs—or maybe not, perhaps only possible suffering observers).</w:t>
      </w:r>
    </w:p>
    <w:p w14:paraId="5443BE98" w14:textId="77777777" w:rsidR="003E2C3D" w:rsidRPr="007E5002" w:rsidRDefault="003E2C3D" w:rsidP="00F41055">
      <w:pPr>
        <w:widowControl w:val="0"/>
        <w:autoSpaceDE w:val="0"/>
        <w:autoSpaceDN w:val="0"/>
        <w:adjustRightInd w:val="0"/>
        <w:spacing w:line="280" w:lineRule="atLeast"/>
        <w:jc w:val="both"/>
        <w:rPr>
          <w:rFonts w:ascii="Latin Modern Roman 10" w:hAnsi="Latin Modern Roman 10" w:cs="Arial"/>
        </w:rPr>
      </w:pPr>
    </w:p>
    <w:p w14:paraId="6083097E" w14:textId="5E5836C6" w:rsidR="003E2C3D" w:rsidRPr="007E5002" w:rsidRDefault="003E2C3D" w:rsidP="00F41055">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Evil AI also could use random mind generation for torturing. At step 1 it creates</w:t>
      </w:r>
      <w:r w:rsidR="00C53D9D" w:rsidRPr="007E5002">
        <w:rPr>
          <w:rFonts w:ascii="Latin Modern Roman 10" w:hAnsi="Latin Modern Roman 10" w:cs="Arial"/>
        </w:rPr>
        <w:t xml:space="preserve"> a</w:t>
      </w:r>
      <w:r w:rsidRPr="007E5002">
        <w:rPr>
          <w:rFonts w:ascii="Latin Modern Roman 10" w:hAnsi="Latin Modern Roman 10" w:cs="Calibri"/>
        </w:rPr>
        <w:t xml:space="preserve"> random file using</w:t>
      </w:r>
      <w:r w:rsidR="0074774E" w:rsidRPr="007E5002">
        <w:rPr>
          <w:rFonts w:ascii="Latin Modern Roman 10" w:hAnsi="Latin Modern Roman 10" w:cs="Calibri"/>
        </w:rPr>
        <w:t xml:space="preserve"> a</w:t>
      </w:r>
      <w:r w:rsidRPr="007E5002">
        <w:rPr>
          <w:rFonts w:ascii="Latin Modern Roman 10" w:hAnsi="Latin Modern Roman 10" w:cs="Calibri"/>
        </w:rPr>
        <w:t xml:space="preserve"> quantum randomness generator. In Step 2</w:t>
      </w:r>
      <w:r w:rsidR="00826D14" w:rsidRPr="007E5002">
        <w:rPr>
          <w:rFonts w:ascii="Latin Modern Roman 10" w:hAnsi="Latin Modern Roman 10" w:cs="Calibri"/>
        </w:rPr>
        <w:t>,</w:t>
      </w:r>
      <w:r w:rsidRPr="007E5002">
        <w:rPr>
          <w:rFonts w:ascii="Latin Modern Roman 10" w:hAnsi="Latin Modern Roman 10" w:cs="Calibri"/>
        </w:rPr>
        <w:t xml:space="preserve"> </w:t>
      </w:r>
      <w:r w:rsidR="00826D14" w:rsidRPr="007E5002">
        <w:rPr>
          <w:rFonts w:ascii="Latin Modern Roman 10" w:hAnsi="Latin Modern Roman 10" w:cs="Calibri"/>
        </w:rPr>
        <w:t>i</w:t>
      </w:r>
      <w:r w:rsidRPr="007E5002">
        <w:rPr>
          <w:rFonts w:ascii="Latin Modern Roman 10" w:hAnsi="Latin Modern Roman 10" w:cs="Calibri"/>
        </w:rPr>
        <w:t>t checks if this file is a description of a mind</w:t>
      </w:r>
      <w:r w:rsidR="00826D14" w:rsidRPr="007E5002">
        <w:rPr>
          <w:rFonts w:ascii="Latin Modern Roman 10" w:hAnsi="Latin Modern Roman 10" w:cs="Calibri"/>
        </w:rPr>
        <w:t>.</w:t>
      </w:r>
      <w:r w:rsidRPr="007E5002">
        <w:rPr>
          <w:rFonts w:ascii="Latin Modern Roman 10" w:hAnsi="Latin Modern Roman 10" w:cs="Calibri"/>
        </w:rPr>
        <w:t xml:space="preserve"> </w:t>
      </w:r>
      <w:r w:rsidR="00826D14" w:rsidRPr="007E5002">
        <w:rPr>
          <w:rFonts w:ascii="Latin Modern Roman 10" w:hAnsi="Latin Modern Roman 10" w:cs="Calibri"/>
        </w:rPr>
        <w:t>E</w:t>
      </w:r>
      <w:r w:rsidRPr="007E5002">
        <w:rPr>
          <w:rFonts w:ascii="Latin Modern Roman 10" w:hAnsi="Latin Modern Roman 10" w:cs="Calibri"/>
        </w:rPr>
        <w:t>.g.  using random bits as weight in a neural net. In step 3</w:t>
      </w:r>
      <w:r w:rsidR="00826D14" w:rsidRPr="007E5002">
        <w:rPr>
          <w:rFonts w:ascii="Latin Modern Roman 10" w:hAnsi="Latin Modern Roman 10" w:cs="Calibri"/>
        </w:rPr>
        <w:t>,</w:t>
      </w:r>
      <w:r w:rsidRPr="007E5002">
        <w:rPr>
          <w:rFonts w:ascii="Latin Modern Roman 10" w:hAnsi="Latin Modern Roman 10" w:cs="Calibri"/>
        </w:rPr>
        <w:t xml:space="preserve"> it explores this mind and create</w:t>
      </w:r>
      <w:r w:rsidR="00826D14" w:rsidRPr="007E5002">
        <w:rPr>
          <w:rFonts w:ascii="Latin Modern Roman 10" w:hAnsi="Latin Modern Roman 10" w:cs="Calibri"/>
        </w:rPr>
        <w:t>s</w:t>
      </w:r>
      <w:r w:rsidRPr="007E5002">
        <w:rPr>
          <w:rFonts w:ascii="Latin Modern Roman 10" w:hAnsi="Latin Modern Roman 10" w:cs="Calibri"/>
        </w:rPr>
        <w:t xml:space="preserve"> </w:t>
      </w:r>
      <w:r w:rsidR="0074774E" w:rsidRPr="007E5002">
        <w:rPr>
          <w:rFonts w:ascii="Latin Modern Roman 10" w:hAnsi="Latin Modern Roman 10" w:cs="Calibri"/>
        </w:rPr>
        <w:t xml:space="preserve">the </w:t>
      </w:r>
      <w:r w:rsidRPr="007E5002">
        <w:rPr>
          <w:rFonts w:ascii="Latin Modern Roman 10" w:hAnsi="Latin Modern Roman 10" w:cs="Calibri"/>
        </w:rPr>
        <w:t>most displeasing condition for it. If Everett multiverse is true, t</w:t>
      </w:r>
      <w:r w:rsidR="00826D14" w:rsidRPr="007E5002">
        <w:rPr>
          <w:rFonts w:ascii="Latin Modern Roman 10" w:hAnsi="Latin Modern Roman 10" w:cs="Calibri"/>
        </w:rPr>
        <w:t>h</w:t>
      </w:r>
      <w:r w:rsidRPr="007E5002">
        <w:rPr>
          <w:rFonts w:ascii="Latin Modern Roman 10" w:hAnsi="Latin Modern Roman 10" w:cs="Calibri"/>
        </w:rPr>
        <w:t>is is enough to torture every possible mind in some of the branches of the multiverse. By creating many copies of this machine, the measure of tortured minds could be increased</w:t>
      </w:r>
      <w:r w:rsidR="00826D14" w:rsidRPr="007E5002">
        <w:rPr>
          <w:rFonts w:ascii="Latin Modern Roman 10" w:hAnsi="Latin Modern Roman 10" w:cs="Calibri"/>
        </w:rPr>
        <w:t>.</w:t>
      </w:r>
      <w:r w:rsidRPr="007E5002">
        <w:rPr>
          <w:rFonts w:ascii="Latin Modern Roman 10" w:hAnsi="Latin Modern Roman 10" w:cs="Calibri"/>
        </w:rPr>
        <w:t xml:space="preserve"> </w:t>
      </w:r>
      <w:r w:rsidR="00826D14" w:rsidRPr="007E5002">
        <w:rPr>
          <w:rFonts w:ascii="Latin Modern Roman 10" w:hAnsi="Latin Modern Roman 10" w:cs="Calibri"/>
        </w:rPr>
        <w:t xml:space="preserve">Here </w:t>
      </w:r>
      <w:r w:rsidRPr="007E5002">
        <w:rPr>
          <w:rFonts w:ascii="Latin Modern Roman 10" w:hAnsi="Latin Modern Roman 10" w:cs="Calibri"/>
        </w:rPr>
        <w:t>“many” means</w:t>
      </w:r>
      <w:r w:rsidR="00C061F3" w:rsidRPr="007E5002">
        <w:rPr>
          <w:rFonts w:ascii="Latin Modern Roman 10" w:hAnsi="Latin Modern Roman 10" w:cs="Calibri"/>
        </w:rPr>
        <w:t xml:space="preserve"> </w:t>
      </w:r>
      <w:r w:rsidRPr="007E5002">
        <w:rPr>
          <w:rFonts w:ascii="Latin Modern Roman 10" w:hAnsi="Latin Modern Roman 10" w:cs="Calibri"/>
        </w:rPr>
        <w:t>tiling the whole visible universe</w:t>
      </w:r>
      <w:r w:rsidR="00C061F3" w:rsidRPr="007E5002">
        <w:rPr>
          <w:rFonts w:ascii="Latin Modern Roman 10" w:hAnsi="Latin Modern Roman 10" w:cs="Calibri"/>
        </w:rPr>
        <w:t xml:space="preserve"> with such machines</w:t>
      </w:r>
      <w:r w:rsidRPr="007E5002">
        <w:rPr>
          <w:rFonts w:ascii="Latin Modern Roman 10" w:hAnsi="Latin Modern Roman 10" w:cs="Calibri"/>
        </w:rPr>
        <w:t xml:space="preserve"> and cooperating with other universes. </w:t>
      </w:r>
      <w:r w:rsidR="001635DC" w:rsidRPr="007E5002">
        <w:rPr>
          <w:rFonts w:ascii="Latin Modern Roman 10" w:hAnsi="Latin Modern Roman 10" w:cs="Calibri"/>
        </w:rPr>
        <w:t xml:space="preserve">However, Benevolent AI </w:t>
      </w:r>
      <w:r w:rsidR="00561EFD" w:rsidRPr="007E5002">
        <w:rPr>
          <w:rFonts w:ascii="Latin Modern Roman 10" w:hAnsi="Latin Modern Roman 10" w:cs="Calibri"/>
        </w:rPr>
        <w:t>may use almost the same machine to resurre</w:t>
      </w:r>
      <w:r w:rsidR="0074774E" w:rsidRPr="007E5002">
        <w:rPr>
          <w:rFonts w:ascii="Latin Modern Roman 10" w:hAnsi="Latin Modern Roman 10" w:cs="Calibri"/>
        </w:rPr>
        <w:t>ct all possible minds and save</w:t>
      </w:r>
      <w:r w:rsidR="00561EFD" w:rsidRPr="007E5002">
        <w:rPr>
          <w:rFonts w:ascii="Latin Modern Roman 10" w:hAnsi="Latin Modern Roman 10" w:cs="Calibri"/>
        </w:rPr>
        <w:t xml:space="preserve"> suffering observer-moments. It wins if it </w:t>
      </w:r>
      <w:r w:rsidR="00C53D9D" w:rsidRPr="007E5002">
        <w:rPr>
          <w:rFonts w:ascii="Latin Modern Roman 10" w:hAnsi="Latin Modern Roman 10" w:cs="Calibri"/>
        </w:rPr>
        <w:t>has</w:t>
      </w:r>
      <w:r w:rsidR="00561EFD" w:rsidRPr="007E5002">
        <w:rPr>
          <w:rFonts w:ascii="Latin Modern Roman 10" w:hAnsi="Latin Modern Roman 10" w:cs="Calibri"/>
        </w:rPr>
        <w:t xml:space="preserve"> </w:t>
      </w:r>
      <w:r w:rsidR="0074774E" w:rsidRPr="007E5002">
        <w:rPr>
          <w:rFonts w:ascii="Latin Modern Roman 10" w:hAnsi="Latin Modern Roman 10" w:cs="Calibri"/>
        </w:rPr>
        <w:t xml:space="preserve">a </w:t>
      </w:r>
      <w:r w:rsidR="00561EFD" w:rsidRPr="007E5002">
        <w:rPr>
          <w:rFonts w:ascii="Latin Modern Roman 10" w:hAnsi="Latin Modern Roman 10" w:cs="Calibri"/>
        </w:rPr>
        <w:t xml:space="preserve">larger number of such machines. </w:t>
      </w:r>
    </w:p>
    <w:p w14:paraId="32EA3679" w14:textId="77777777"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p>
    <w:p w14:paraId="5E38966C" w14:textId="323F6D68"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b/>
        </w:rPr>
        <w:t>Patch 2.</w:t>
      </w:r>
      <w:r w:rsidRPr="007E5002">
        <w:rPr>
          <w:rFonts w:ascii="Latin Modern Roman 10" w:hAnsi="Latin Modern Roman 10" w:cs="Arial"/>
        </w:rPr>
        <w:t xml:space="preserve"> Not every </w:t>
      </w:r>
      <w:r w:rsidR="00C061F3" w:rsidRPr="007E5002">
        <w:rPr>
          <w:rFonts w:ascii="Latin Modern Roman 10" w:hAnsi="Latin Modern Roman 10" w:cs="Arial"/>
        </w:rPr>
        <w:t>sufferings-</w:t>
      </w:r>
      <w:r w:rsidRPr="007E5002">
        <w:rPr>
          <w:rFonts w:ascii="Latin Modern Roman 10" w:hAnsi="Latin Modern Roman 10" w:cs="Arial"/>
        </w:rPr>
        <w:t xml:space="preserve">observer-moment should be counted as an observer needing to be saved. First, there is a threshold of unbearable suffering, </w:t>
      </w:r>
      <w:r w:rsidR="00C061F3" w:rsidRPr="007E5002">
        <w:rPr>
          <w:rFonts w:ascii="Latin Modern Roman 10" w:hAnsi="Latin Modern Roman 10" w:cs="Arial"/>
        </w:rPr>
        <w:t xml:space="preserve">discussed above, </w:t>
      </w:r>
      <w:r w:rsidRPr="007E5002">
        <w:rPr>
          <w:rFonts w:ascii="Latin Modern Roman 10" w:hAnsi="Latin Modern Roman 10" w:cs="Arial"/>
        </w:rPr>
        <w:t>something which a normal person could feel only in a moment of intense agony, like if the whole body is on fire. Some moments of intense pain are normal, and those experiencing them do not require “saving”, e.g. the pain of childbirth. But Evil AI may create much stronger suffering</w:t>
      </w:r>
      <w:r w:rsidR="00826D14" w:rsidRPr="007E5002">
        <w:rPr>
          <w:rFonts w:ascii="Latin Modern Roman 10" w:hAnsi="Latin Modern Roman 10" w:cs="Arial"/>
        </w:rPr>
        <w:t>s</w:t>
      </w:r>
      <w:r w:rsidRPr="007E5002">
        <w:rPr>
          <w:rFonts w:ascii="Latin Modern Roman 10" w:hAnsi="Latin Modern Roman 10" w:cs="Arial"/>
        </w:rPr>
        <w:t>.</w:t>
      </w:r>
    </w:p>
    <w:p w14:paraId="3BEF9E9A" w14:textId="77777777"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p>
    <w:p w14:paraId="72A44CF7" w14:textId="40CBB708"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b/>
        </w:rPr>
        <w:t>Patch 3.</w:t>
      </w:r>
      <w:r w:rsidRPr="007E5002">
        <w:rPr>
          <w:rFonts w:ascii="Latin Modern Roman 10" w:hAnsi="Latin Modern Roman 10" w:cs="Arial"/>
        </w:rPr>
        <w:t xml:space="preserve"> If the suffering could be bearable for a short period, for example, for 2 seconds, not every observer-moment needs to be saved, but only those that are separated by some time-distance</w:t>
      </w:r>
      <w:r w:rsidR="00674B0D" w:rsidRPr="007E5002">
        <w:rPr>
          <w:rFonts w:ascii="Latin Modern Roman 10" w:hAnsi="Latin Modern Roman 10" w:cs="Arial"/>
        </w:rPr>
        <w:t>, after which it becomes unbearable.</w:t>
      </w:r>
      <w:r w:rsidRPr="007E5002">
        <w:rPr>
          <w:rFonts w:ascii="Latin Modern Roman 10" w:hAnsi="Latin Modern Roman 10" w:cs="Arial"/>
        </w:rPr>
        <w:t xml:space="preserve"> </w:t>
      </w:r>
    </w:p>
    <w:p w14:paraId="24298376" w14:textId="77777777"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p>
    <w:p w14:paraId="67A516B6" w14:textId="66685E3F" w:rsidR="00F41055" w:rsidRPr="007E5002" w:rsidRDefault="00F4105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b/>
        </w:rPr>
        <w:t>Patch 4.</w:t>
      </w:r>
      <w:r w:rsidRPr="007E5002">
        <w:rPr>
          <w:rFonts w:ascii="Latin Modern Roman 10" w:hAnsi="Latin Modern Roman 10" w:cs="Arial"/>
        </w:rPr>
        <w:t xml:space="preserve"> The number of new moments doesn’t need to be large. Even if for every suffering observer-moment just one copy is created, after 10 steps of internal time the </w:t>
      </w:r>
      <w:r w:rsidR="00787918" w:rsidRPr="007E5002">
        <w:rPr>
          <w:rFonts w:ascii="Latin Modern Roman 10" w:hAnsi="Latin Modern Roman 10" w:cs="Arial"/>
        </w:rPr>
        <w:t xml:space="preserve">subjective </w:t>
      </w:r>
      <w:r w:rsidRPr="007E5002">
        <w:rPr>
          <w:rFonts w:ascii="Latin Modern Roman 10" w:hAnsi="Latin Modern Roman 10" w:cs="Arial"/>
        </w:rPr>
        <w:t>chances that the observer is still in the original timeline will be 1 in 1024. The main constraint here is that the efforts toward salvation should be stronger than any possible attempts of the Evil AI to “steal” observers back from the Benevolent AI.</w:t>
      </w:r>
    </w:p>
    <w:p w14:paraId="37F03084" w14:textId="77777777" w:rsidR="00674B0D" w:rsidRPr="007E5002" w:rsidRDefault="00674B0D" w:rsidP="00F41055">
      <w:pPr>
        <w:widowControl w:val="0"/>
        <w:autoSpaceDE w:val="0"/>
        <w:autoSpaceDN w:val="0"/>
        <w:adjustRightInd w:val="0"/>
        <w:spacing w:line="280" w:lineRule="atLeast"/>
        <w:jc w:val="both"/>
        <w:rPr>
          <w:rFonts w:ascii="Latin Modern Roman 10" w:hAnsi="Latin Modern Roman 10" w:cs="Arial"/>
        </w:rPr>
      </w:pPr>
    </w:p>
    <w:p w14:paraId="5AA1232F" w14:textId="0B2DB6D8" w:rsidR="00674B0D" w:rsidRPr="007E5002" w:rsidRDefault="00674B0D" w:rsidP="0074774E">
      <w:pPr>
        <w:rPr>
          <w:rFonts w:ascii="Latin Modern Roman 10" w:eastAsia="Times New Roman" w:hAnsi="Latin Modern Roman 10"/>
        </w:rPr>
      </w:pPr>
      <w:r w:rsidRPr="007E5002">
        <w:rPr>
          <w:rFonts w:ascii="Latin Modern Roman 10" w:hAnsi="Latin Modern Roman 10" w:cs="Arial"/>
          <w:b/>
        </w:rPr>
        <w:t>Patch 5.</w:t>
      </w:r>
      <w:r w:rsidRPr="007E5002">
        <w:rPr>
          <w:rFonts w:ascii="Latin Modern Roman 10" w:hAnsi="Latin Modern Roman 10" w:cs="Arial"/>
        </w:rPr>
        <w:t xml:space="preserve"> After minds are saved from suffering, they could merge and after this</w:t>
      </w:r>
      <w:r w:rsidR="00150CDD">
        <w:rPr>
          <w:rFonts w:ascii="Latin Modern Roman 10" w:hAnsi="Latin Modern Roman 10" w:cs="Arial"/>
        </w:rPr>
        <w:t>,</w:t>
      </w:r>
      <w:r w:rsidRPr="007E5002">
        <w:rPr>
          <w:rFonts w:ascii="Latin Modern Roman 10" w:hAnsi="Latin Modern Roman 10" w:cs="Arial"/>
        </w:rPr>
        <w:t xml:space="preserve"> the amount of computation used to model them may be lowered. This reminds</w:t>
      </w:r>
      <w:r w:rsidR="0074774E" w:rsidRPr="007E5002">
        <w:rPr>
          <w:rFonts w:ascii="Latin Modern Roman 10" w:hAnsi="Latin Modern Roman 10" w:cs="Arial"/>
        </w:rPr>
        <w:t xml:space="preserve"> of</w:t>
      </w:r>
      <w:r w:rsidRPr="007E5002">
        <w:rPr>
          <w:rFonts w:ascii="Latin Modern Roman 10" w:hAnsi="Latin Modern Roman 10" w:cs="Arial"/>
        </w:rPr>
        <w:t xml:space="preserve"> the “Anthropic trilemma” by Yudkowsky</w:t>
      </w:r>
      <w:r w:rsidR="00787918" w:rsidRPr="007E5002">
        <w:rPr>
          <w:rFonts w:ascii="Latin Modern Roman 10" w:hAnsi="Latin Modern Roman 10" w:cs="Arial"/>
        </w:rPr>
        <w:t xml:space="preserve"> </w:t>
      </w:r>
      <w:r w:rsidR="000D73F7" w:rsidRPr="007E5002">
        <w:rPr>
          <w:rFonts w:ascii="Latin Modern Roman 10" w:hAnsi="Latin Modern Roman 10" w:cs="Arial"/>
        </w:rPr>
        <w:fldChar w:fldCharType="begin"/>
      </w:r>
      <w:r w:rsidR="000D73F7" w:rsidRPr="007E5002">
        <w:rPr>
          <w:rFonts w:ascii="Latin Modern Roman 10" w:hAnsi="Latin Modern Roman 10" w:cs="Arial"/>
        </w:rPr>
        <w:instrText xml:space="preserve"> ADDIN ZOTERO_ITEM CSL_CITATION {"citationID":"juqUhyMf","properties":{"formattedCitation":"(Yudkowsky, 2009)","plainCitation":"(Yudkowsky, 2009)","noteIndex":0},"citationItems":[{"id":6323,"uris":["http://zotero.org/users/3736454/items/M54RZP8V"],"uri":["http://zotero.org/users/3736454/items/M54RZP8V"],"itemData":{"id":6323,"type":"post-weblog","title":"The anthropic trilemma","URL":"http://lesswrong.com/lw/19d/the_anthropic_trilemma/","author":[{"family":"Yudkowsky","given":"E."}],"issued":{"date-parts":[["2009"]]}}}],"schema":"https://github.com/citation-style-language/schema/raw/master/csl-citation.json"} </w:instrText>
      </w:r>
      <w:r w:rsidR="000D73F7" w:rsidRPr="007E5002">
        <w:rPr>
          <w:rFonts w:ascii="Latin Modern Roman 10" w:hAnsi="Latin Modern Roman 10" w:cs="Arial"/>
        </w:rPr>
        <w:fldChar w:fldCharType="separate"/>
      </w:r>
      <w:r w:rsidR="000D73F7" w:rsidRPr="007E5002">
        <w:rPr>
          <w:rFonts w:ascii="Latin Modern Roman 10" w:hAnsi="Latin Modern Roman 10" w:cs="Arial"/>
          <w:noProof/>
        </w:rPr>
        <w:t>(Yudkowsky, 2009)</w:t>
      </w:r>
      <w:r w:rsidR="000D73F7" w:rsidRPr="007E5002">
        <w:rPr>
          <w:rFonts w:ascii="Latin Modern Roman 10" w:hAnsi="Latin Modern Roman 10" w:cs="Arial"/>
        </w:rPr>
        <w:fldChar w:fldCharType="end"/>
      </w:r>
      <w:r w:rsidRPr="007E5002">
        <w:rPr>
          <w:rFonts w:ascii="Latin Modern Roman 10" w:hAnsi="Latin Modern Roman 10" w:cs="Arial"/>
        </w:rPr>
        <w:t xml:space="preserve">, where </w:t>
      </w:r>
      <w:r w:rsidR="00F254E2" w:rsidRPr="007E5002">
        <w:rPr>
          <w:rFonts w:ascii="Latin Modern Roman 10" w:hAnsi="Latin Modern Roman 10" w:cs="Arial"/>
        </w:rPr>
        <w:t xml:space="preserve">many copies are created to change </w:t>
      </w:r>
      <w:r w:rsidR="00150CDD">
        <w:rPr>
          <w:rFonts w:ascii="Latin Modern Roman 10" w:hAnsi="Latin Modern Roman 10" w:cs="Arial"/>
        </w:rPr>
        <w:t xml:space="preserve">the  </w:t>
      </w:r>
      <w:r w:rsidR="00F254E2" w:rsidRPr="007E5002">
        <w:rPr>
          <w:rFonts w:ascii="Latin Modern Roman 10" w:hAnsi="Latin Modern Roman 10" w:cs="Arial"/>
        </w:rPr>
        <w:t xml:space="preserve">subjective probability of </w:t>
      </w:r>
      <w:r w:rsidR="0074774E" w:rsidRPr="007E5002">
        <w:rPr>
          <w:rFonts w:ascii="Latin Modern Roman 10" w:eastAsia="Times New Roman" w:hAnsi="Latin Modern Roman 10"/>
          <w:color w:val="000000"/>
        </w:rPr>
        <w:t>experiencing</w:t>
      </w:r>
      <w:r w:rsidR="0074774E" w:rsidRPr="007E5002">
        <w:rPr>
          <w:rFonts w:ascii="Latin Modern Roman 10" w:eastAsia="Times New Roman" w:hAnsi="Latin Modern Roman 10"/>
        </w:rPr>
        <w:t xml:space="preserve"> </w:t>
      </w:r>
      <w:r w:rsidR="000D73F7" w:rsidRPr="007E5002">
        <w:rPr>
          <w:rFonts w:ascii="Latin Modern Roman 10" w:hAnsi="Latin Modern Roman 10" w:cs="Arial"/>
        </w:rPr>
        <w:t xml:space="preserve">the </w:t>
      </w:r>
      <w:r w:rsidR="00F254E2" w:rsidRPr="007E5002">
        <w:rPr>
          <w:rFonts w:ascii="Latin Modern Roman 10" w:hAnsi="Latin Modern Roman 10" w:cs="Arial"/>
        </w:rPr>
        <w:t xml:space="preserve">winning in </w:t>
      </w:r>
      <w:r w:rsidR="000D73F7" w:rsidRPr="007E5002">
        <w:rPr>
          <w:rFonts w:ascii="Latin Modern Roman 10" w:hAnsi="Latin Modern Roman 10" w:cs="Arial"/>
        </w:rPr>
        <w:t>a</w:t>
      </w:r>
      <w:r w:rsidR="00F254E2" w:rsidRPr="007E5002">
        <w:rPr>
          <w:rFonts w:ascii="Latin Modern Roman 10" w:hAnsi="Latin Modern Roman 10" w:cs="Arial"/>
        </w:rPr>
        <w:t xml:space="preserve"> lottery, but </w:t>
      </w:r>
      <w:r w:rsidR="00826D14" w:rsidRPr="007E5002">
        <w:rPr>
          <w:rFonts w:ascii="Latin Modern Roman 10" w:hAnsi="Latin Modern Roman 10" w:cs="Arial"/>
        </w:rPr>
        <w:t>later</w:t>
      </w:r>
      <w:r w:rsidR="00F254E2" w:rsidRPr="007E5002">
        <w:rPr>
          <w:rFonts w:ascii="Latin Modern Roman 10" w:hAnsi="Latin Modern Roman 10" w:cs="Arial"/>
        </w:rPr>
        <w:t>, all these copies are merged back. This</w:t>
      </w:r>
      <w:r w:rsidR="000D73F7" w:rsidRPr="007E5002">
        <w:rPr>
          <w:rFonts w:ascii="Latin Modern Roman 10" w:hAnsi="Latin Modern Roman 10" w:cs="Arial"/>
        </w:rPr>
        <w:t>,</w:t>
      </w:r>
      <w:r w:rsidR="00F254E2" w:rsidRPr="007E5002">
        <w:rPr>
          <w:rFonts w:ascii="Latin Modern Roman 10" w:hAnsi="Latin Modern Roman 10" w:cs="Arial"/>
        </w:rPr>
        <w:t xml:space="preserve"> however, creates several paradoxes about anthropic </w:t>
      </w:r>
      <w:r w:rsidR="00826D14" w:rsidRPr="007E5002">
        <w:rPr>
          <w:rFonts w:ascii="Latin Modern Roman 10" w:hAnsi="Latin Modern Roman 10" w:cs="Arial"/>
        </w:rPr>
        <w:lastRenderedPageBreak/>
        <w:t>reasoning such as</w:t>
      </w:r>
      <w:r w:rsidR="00F254E2" w:rsidRPr="007E5002">
        <w:rPr>
          <w:rFonts w:ascii="Latin Modern Roman 10" w:hAnsi="Latin Modern Roman 10" w:cs="Arial"/>
        </w:rPr>
        <w:t xml:space="preserve"> either magic works, or probabilities behave inconsistently, or </w:t>
      </w:r>
      <w:r w:rsidR="006C40FD" w:rsidRPr="007E5002">
        <w:rPr>
          <w:rFonts w:ascii="Latin Modern Roman 10" w:hAnsi="Latin Modern Roman 10" w:cs="Arial"/>
        </w:rPr>
        <w:t xml:space="preserve">personal identity is arbitrary, or </w:t>
      </w:r>
      <w:r w:rsidR="00BA1FE2" w:rsidRPr="007E5002">
        <w:rPr>
          <w:rFonts w:ascii="Latin Modern Roman 10" w:hAnsi="Latin Modern Roman 10" w:cs="Arial"/>
        </w:rPr>
        <w:t xml:space="preserve">paradoxical claim that </w:t>
      </w:r>
      <w:r w:rsidR="006C40FD" w:rsidRPr="007E5002">
        <w:rPr>
          <w:rFonts w:ascii="Latin Modern Roman 10" w:hAnsi="Latin Modern Roman 10" w:cs="Arial"/>
        </w:rPr>
        <w:t>“to deny that increasing the number of physical copies increases the weight of an experience”</w:t>
      </w:r>
      <w:r w:rsidR="00CC5398" w:rsidRPr="007E5002">
        <w:rPr>
          <w:rFonts w:ascii="Latin Modern Roman 10" w:hAnsi="Latin Modern Roman 10" w:cs="Arial"/>
        </w:rPr>
        <w:t>. Our solution of s-risks is akin to winning in</w:t>
      </w:r>
      <w:r w:rsidR="00150CDD">
        <w:rPr>
          <w:rFonts w:ascii="Latin Modern Roman 10" w:hAnsi="Latin Modern Roman 10" w:cs="Arial"/>
        </w:rPr>
        <w:t xml:space="preserve"> a</w:t>
      </w:r>
      <w:r w:rsidR="00CC5398" w:rsidRPr="007E5002">
        <w:rPr>
          <w:rFonts w:ascii="Latin Modern Roman 10" w:hAnsi="Latin Modern Roman 10" w:cs="Arial"/>
        </w:rPr>
        <w:t xml:space="preserve"> lottery in anthropic trilemma and is requiring that “anthropic magic” </w:t>
      </w:r>
      <w:r w:rsidR="00BA1FE2" w:rsidRPr="007E5002">
        <w:rPr>
          <w:rFonts w:ascii="Latin Modern Roman 10" w:hAnsi="Latin Modern Roman 10" w:cs="Arial"/>
        </w:rPr>
        <w:t>to work</w:t>
      </w:r>
      <w:r w:rsidR="00CC5398" w:rsidRPr="007E5002">
        <w:rPr>
          <w:rFonts w:ascii="Latin Modern Roman 10" w:hAnsi="Latin Modern Roman 10" w:cs="Arial"/>
        </w:rPr>
        <w:t>.</w:t>
      </w:r>
    </w:p>
    <w:p w14:paraId="3E6E408A" w14:textId="77777777" w:rsidR="00860FA5" w:rsidRPr="007E5002" w:rsidRDefault="00860FA5" w:rsidP="00860FA5">
      <w:pPr>
        <w:rPr>
          <w:rFonts w:ascii="Latin Modern Roman 10" w:hAnsi="Latin Modern Roman 10"/>
        </w:rPr>
      </w:pPr>
    </w:p>
    <w:p w14:paraId="62398665" w14:textId="796F56AB" w:rsidR="00674B0D" w:rsidRPr="007E5002" w:rsidRDefault="00E26C6E" w:rsidP="00A94A17">
      <w:pPr>
        <w:pStyle w:val="Heading2"/>
      </w:pPr>
      <w:bookmarkStart w:id="33" w:name="_Toc56437958"/>
      <w:bookmarkStart w:id="34" w:name="_Toc58952578"/>
      <w:r w:rsidRPr="007E5002">
        <w:t xml:space="preserve">4.2. </w:t>
      </w:r>
      <w:r w:rsidR="00674B0D" w:rsidRPr="007E5002">
        <w:t xml:space="preserve">Lowering </w:t>
      </w:r>
      <w:r w:rsidR="00DA4D26" w:rsidRPr="007E5002">
        <w:t xml:space="preserve">the </w:t>
      </w:r>
      <w:r w:rsidR="00674B0D" w:rsidRPr="007E5002">
        <w:t>amount of total sufferings</w:t>
      </w:r>
      <w:bookmarkEnd w:id="33"/>
      <w:bookmarkEnd w:id="34"/>
    </w:p>
    <w:p w14:paraId="4E24577D" w14:textId="7D6856F8" w:rsidR="00B16D70" w:rsidRPr="007E5002" w:rsidRDefault="000B2708" w:rsidP="000B2708">
      <w:pPr>
        <w:jc w:val="both"/>
        <w:rPr>
          <w:rFonts w:ascii="Latin Modern Roman 10" w:hAnsi="Latin Modern Roman 10"/>
        </w:rPr>
      </w:pPr>
      <w:r w:rsidRPr="007E5002">
        <w:rPr>
          <w:rFonts w:ascii="Latin Modern Roman 10" w:hAnsi="Latin Modern Roman 10"/>
          <w:b/>
        </w:rPr>
        <w:t>Patch 1</w:t>
      </w:r>
      <w:r w:rsidRPr="007E5002">
        <w:rPr>
          <w:rFonts w:ascii="Latin Modern Roman 10" w:hAnsi="Latin Modern Roman 10"/>
        </w:rPr>
        <w:t xml:space="preserve">: </w:t>
      </w:r>
      <w:r w:rsidR="00B16D70" w:rsidRPr="007E5002">
        <w:rPr>
          <w:rFonts w:ascii="Latin Modern Roman 10" w:hAnsi="Latin Modern Roman 10"/>
        </w:rPr>
        <w:t xml:space="preserve">The </w:t>
      </w:r>
      <w:r w:rsidR="00DF459A">
        <w:rPr>
          <w:rFonts w:ascii="Latin Modern Roman 10" w:hAnsi="Latin Modern Roman 10"/>
        </w:rPr>
        <w:t xml:space="preserve">(initial version of) </w:t>
      </w:r>
      <w:r w:rsidR="00B16D70" w:rsidRPr="007E5002">
        <w:rPr>
          <w:rFonts w:ascii="Latin Modern Roman 10" w:hAnsi="Latin Modern Roman 10"/>
        </w:rPr>
        <w:t>salvation algor</w:t>
      </w:r>
      <w:r w:rsidR="00DF459A">
        <w:rPr>
          <w:rFonts w:ascii="Latin Modern Roman 10" w:hAnsi="Latin Modern Roman 10"/>
        </w:rPr>
        <w:t>ithm required</w:t>
      </w:r>
      <w:r w:rsidR="00BA1FE2" w:rsidRPr="007E5002">
        <w:rPr>
          <w:rFonts w:ascii="Latin Modern Roman 10" w:hAnsi="Latin Modern Roman 10"/>
        </w:rPr>
        <w:t xml:space="preserve"> creating observer-</w:t>
      </w:r>
      <w:r w:rsidR="00B16D70" w:rsidRPr="007E5002">
        <w:rPr>
          <w:rFonts w:ascii="Latin Modern Roman 10" w:hAnsi="Latin Modern Roman 10"/>
        </w:rPr>
        <w:t>moments which are copies of suffering observer-moments</w:t>
      </w:r>
      <w:r w:rsidR="00B233F1">
        <w:rPr>
          <w:rFonts w:ascii="Latin Modern Roman 10" w:hAnsi="Latin Modern Roman 10"/>
        </w:rPr>
        <w:t xml:space="preserve"> to insert indexical uncertainty</w:t>
      </w:r>
      <w:r w:rsidR="00B16D70" w:rsidRPr="007E5002">
        <w:rPr>
          <w:rFonts w:ascii="Latin Modern Roman 10" w:hAnsi="Latin Modern Roman 10"/>
        </w:rPr>
        <w:t>.</w:t>
      </w:r>
      <w:r w:rsidR="00B233F1">
        <w:rPr>
          <w:rFonts w:ascii="Latin Modern Roman 10" w:hAnsi="Latin Modern Roman 10"/>
        </w:rPr>
        <w:t xml:space="preserve"> This initial version follows from the idea of indexical uncertainty and was discussed in the earlier versions of this paper – but was correctly rejected by peers.</w:t>
      </w:r>
      <w:r w:rsidR="00B16D70" w:rsidRPr="007E5002">
        <w:rPr>
          <w:rFonts w:ascii="Latin Modern Roman 10" w:hAnsi="Latin Modern Roman 10"/>
        </w:rPr>
        <w:t xml:space="preserve"> </w:t>
      </w:r>
      <w:r w:rsidR="00B233F1">
        <w:rPr>
          <w:rFonts w:ascii="Latin Modern Roman 10" w:hAnsi="Latin Modern Roman 10"/>
        </w:rPr>
        <w:t>Here</w:t>
      </w:r>
      <w:r w:rsidR="00B16D70" w:rsidRPr="007E5002">
        <w:rPr>
          <w:rFonts w:ascii="Latin Modern Roman 10" w:hAnsi="Latin Modern Roman 10"/>
        </w:rPr>
        <w:t>, paradoxically, even if no evil AI exist</w:t>
      </w:r>
      <w:r w:rsidR="0074774E" w:rsidRPr="007E5002">
        <w:rPr>
          <w:rFonts w:ascii="Latin Modern Roman 10" w:hAnsi="Latin Modern Roman 10"/>
        </w:rPr>
        <w:t>s</w:t>
      </w:r>
      <w:r w:rsidR="00B16D70" w:rsidRPr="007E5002">
        <w:rPr>
          <w:rFonts w:ascii="Latin Modern Roman 10" w:hAnsi="Latin Modern Roman 10"/>
        </w:rPr>
        <w:t xml:space="preserve">, they will be modeled and all their victims will be created only to be saved. Even if we patch utilitarianism to regard </w:t>
      </w:r>
      <w:r w:rsidR="00B233F1">
        <w:rPr>
          <w:rFonts w:ascii="Latin Modern Roman 10" w:hAnsi="Latin Modern Roman 10"/>
        </w:rPr>
        <w:t xml:space="preserve">exact </w:t>
      </w:r>
      <w:r w:rsidR="00B16D70" w:rsidRPr="007E5002">
        <w:rPr>
          <w:rFonts w:ascii="Latin Modern Roman 10" w:hAnsi="Latin Modern Roman 10"/>
        </w:rPr>
        <w:t>copies as the same</w:t>
      </w:r>
      <w:r w:rsidR="00BA1FE2" w:rsidRPr="007E5002">
        <w:rPr>
          <w:rFonts w:ascii="Latin Modern Roman 10" w:hAnsi="Latin Modern Roman 10"/>
        </w:rPr>
        <w:t xml:space="preserve"> moral object</w:t>
      </w:r>
      <w:r w:rsidR="00B233F1">
        <w:rPr>
          <w:rFonts w:ascii="Latin Modern Roman 10" w:hAnsi="Latin Modern Roman 10"/>
        </w:rPr>
        <w:t xml:space="preserve"> with the same value</w:t>
      </w:r>
      <w:r w:rsidR="00BA1FE2" w:rsidRPr="007E5002">
        <w:rPr>
          <w:rFonts w:ascii="Latin Modern Roman 10" w:hAnsi="Latin Modern Roman 10"/>
        </w:rPr>
        <w:t>, still some unease</w:t>
      </w:r>
      <w:r w:rsidR="00B16D70" w:rsidRPr="007E5002">
        <w:rPr>
          <w:rFonts w:ascii="Latin Modern Roman 10" w:hAnsi="Latin Modern Roman 10"/>
        </w:rPr>
        <w:t xml:space="preserve"> remains.</w:t>
      </w:r>
    </w:p>
    <w:p w14:paraId="0421EF83" w14:textId="77777777" w:rsidR="00B16D70" w:rsidRPr="007E5002" w:rsidRDefault="00B16D70" w:rsidP="00B16D70">
      <w:pPr>
        <w:rPr>
          <w:rFonts w:ascii="Latin Modern Roman 10" w:hAnsi="Latin Modern Roman 10"/>
        </w:rPr>
      </w:pPr>
    </w:p>
    <w:p w14:paraId="60DCD654" w14:textId="4C097196" w:rsidR="00B16D70" w:rsidRPr="007E5002" w:rsidRDefault="00B16D70" w:rsidP="00D23F98">
      <w:pPr>
        <w:jc w:val="both"/>
        <w:rPr>
          <w:rFonts w:ascii="Latin Modern Roman 10" w:hAnsi="Latin Modern Roman 10" w:cs="Calibri"/>
        </w:rPr>
      </w:pPr>
      <w:r w:rsidRPr="007E5002">
        <w:rPr>
          <w:rFonts w:ascii="Latin Modern Roman 10" w:hAnsi="Latin Modern Roman 10"/>
        </w:rPr>
        <w:t xml:space="preserve">To counter this objection, the step 4 of the algorithm, where 1000 copies of the moment of suffering are created, </w:t>
      </w:r>
      <w:r w:rsidR="00B233F1">
        <w:rPr>
          <w:rFonts w:ascii="Latin Modern Roman 10" w:hAnsi="Latin Modern Roman 10"/>
        </w:rPr>
        <w:t>was</w:t>
      </w:r>
      <w:r w:rsidRPr="007E5002">
        <w:rPr>
          <w:rFonts w:ascii="Latin Modern Roman 10" w:hAnsi="Latin Modern Roman 10"/>
        </w:rPr>
        <w:t xml:space="preserve"> patched. Instead of creating indexical uncertainty of a current observer-moment S(t)</w:t>
      </w:r>
      <w:r w:rsidR="006D4787" w:rsidRPr="007E5002">
        <w:rPr>
          <w:rFonts w:ascii="Latin Modern Roman 10" w:hAnsi="Latin Modern Roman 10"/>
        </w:rPr>
        <w:t xml:space="preserve">, we will create indexical uncertainty for the next </w:t>
      </w:r>
      <w:r w:rsidR="00BA1FE2" w:rsidRPr="007E5002">
        <w:rPr>
          <w:rFonts w:ascii="Latin Modern Roman 10" w:hAnsi="Latin Modern Roman 10"/>
        </w:rPr>
        <w:t>observer-moment</w:t>
      </w:r>
      <w:r w:rsidR="006D4787" w:rsidRPr="007E5002">
        <w:rPr>
          <w:rFonts w:ascii="Latin Modern Roman 10" w:hAnsi="Latin Modern Roman 10"/>
        </w:rPr>
        <w:t xml:space="preserve"> S(t+1), </w:t>
      </w:r>
      <w:r w:rsidR="006D4787" w:rsidRPr="007E5002">
        <w:rPr>
          <w:rFonts w:ascii="Latin Modern Roman 10" w:hAnsi="Latin Modern Roman 10" w:cs="Calibri"/>
        </w:rPr>
        <w:t xml:space="preserve">which will have memories of having sufferings at the moment t, but no sufferings now. We will do it by creating </w:t>
      </w:r>
      <w:r w:rsidR="0074774E" w:rsidRPr="007E5002">
        <w:rPr>
          <w:rFonts w:ascii="Latin Modern Roman 10" w:hAnsi="Latin Modern Roman 10" w:cs="Calibri"/>
        </w:rPr>
        <w:t xml:space="preserve">a </w:t>
      </w:r>
      <w:r w:rsidR="006D4787" w:rsidRPr="007E5002">
        <w:rPr>
          <w:rFonts w:ascii="Latin Modern Roman 10" w:hAnsi="Latin Modern Roman 10" w:cs="Calibri"/>
        </w:rPr>
        <w:t>large number of copies of the mind S, star</w:t>
      </w:r>
      <w:r w:rsidR="0074774E" w:rsidRPr="007E5002">
        <w:rPr>
          <w:rFonts w:ascii="Latin Modern Roman 10" w:hAnsi="Latin Modern Roman 10" w:cs="Calibri"/>
        </w:rPr>
        <w:t>t</w:t>
      </w:r>
      <w:r w:rsidR="006D4787" w:rsidRPr="007E5002">
        <w:rPr>
          <w:rFonts w:ascii="Latin Modern Roman 10" w:hAnsi="Latin Modern Roman 10" w:cs="Calibri"/>
        </w:rPr>
        <w:t xml:space="preserve">ing not from the moment t, but from the moment t+1. </w:t>
      </w:r>
    </w:p>
    <w:p w14:paraId="0DD219E8" w14:textId="77777777" w:rsidR="006D4787" w:rsidRPr="007E5002" w:rsidRDefault="006D4787" w:rsidP="00B16D70">
      <w:pPr>
        <w:rPr>
          <w:rFonts w:ascii="Latin Modern Roman 10" w:hAnsi="Latin Modern Roman 10" w:cs="Calibri"/>
        </w:rPr>
      </w:pPr>
    </w:p>
    <w:p w14:paraId="50389AEB" w14:textId="0002DCC6" w:rsidR="006D4787" w:rsidRPr="007E5002" w:rsidRDefault="006D4787" w:rsidP="00D23F98">
      <w:pPr>
        <w:jc w:val="both"/>
        <w:rPr>
          <w:rFonts w:ascii="Latin Modern Roman 10" w:hAnsi="Latin Modern Roman 10" w:cs="Calibri"/>
        </w:rPr>
      </w:pPr>
      <w:r w:rsidRPr="007E5002">
        <w:rPr>
          <w:rFonts w:ascii="Latin Modern Roman 10" w:hAnsi="Latin Modern Roman 10" w:cs="Calibri"/>
        </w:rPr>
        <w:t>Imagine a person who is dying from cancer at 12.00 AM</w:t>
      </w:r>
      <w:r w:rsidR="00D23F98" w:rsidRPr="007E5002">
        <w:rPr>
          <w:rFonts w:ascii="Latin Modern Roman 10" w:hAnsi="Latin Modern Roman 10" w:cs="Calibri"/>
        </w:rPr>
        <w:t xml:space="preserve">. At 12.00.01 we create 1000 </w:t>
      </w:r>
      <w:r w:rsidRPr="007E5002">
        <w:rPr>
          <w:rFonts w:ascii="Latin Modern Roman 10" w:hAnsi="Latin Modern Roman 10" w:cs="Calibri"/>
        </w:rPr>
        <w:t>copies</w:t>
      </w:r>
      <w:r w:rsidR="00826D14" w:rsidRPr="007E5002">
        <w:rPr>
          <w:rFonts w:ascii="Latin Modern Roman 10" w:hAnsi="Latin Modern Roman 10" w:cs="Calibri"/>
        </w:rPr>
        <w:t xml:space="preserve"> of her</w:t>
      </w:r>
      <w:r w:rsidR="00D23F98" w:rsidRPr="007E5002">
        <w:rPr>
          <w:rFonts w:ascii="Latin Modern Roman 10" w:hAnsi="Latin Modern Roman 10" w:cs="Calibri"/>
        </w:rPr>
        <w:t xml:space="preserve"> which are informed of be</w:t>
      </w:r>
      <w:r w:rsidR="00A230F1" w:rsidRPr="007E5002">
        <w:rPr>
          <w:rFonts w:ascii="Latin Modern Roman 10" w:hAnsi="Latin Modern Roman 10" w:cs="Calibri"/>
        </w:rPr>
        <w:t>ing cured. If copy</w:t>
      </w:r>
      <w:r w:rsidR="00826D14" w:rsidRPr="007E5002">
        <w:rPr>
          <w:rFonts w:ascii="Latin Modern Roman 10" w:hAnsi="Latin Modern Roman 10" w:cs="Calibri"/>
        </w:rPr>
        <w:t xml:space="preserve"> equals </w:t>
      </w:r>
      <w:r w:rsidR="00A230F1" w:rsidRPr="007E5002">
        <w:rPr>
          <w:rFonts w:ascii="Latin Modern Roman 10" w:hAnsi="Latin Modern Roman 10" w:cs="Calibri"/>
        </w:rPr>
        <w:t>original, the</w:t>
      </w:r>
      <w:r w:rsidR="00D23F98" w:rsidRPr="007E5002">
        <w:rPr>
          <w:rFonts w:ascii="Latin Modern Roman 10" w:hAnsi="Latin Modern Roman 10" w:cs="Calibri"/>
        </w:rPr>
        <w:t xml:space="preserve">n this person may expect that with </w:t>
      </w:r>
      <w:r w:rsidR="00BA1FE2" w:rsidRPr="007E5002">
        <w:rPr>
          <w:rFonts w:ascii="Latin Modern Roman 10" w:hAnsi="Latin Modern Roman 10" w:cs="Calibri"/>
        </w:rPr>
        <w:t>0.999</w:t>
      </w:r>
      <w:r w:rsidR="00826D14" w:rsidRPr="007E5002">
        <w:rPr>
          <w:rFonts w:ascii="Latin Modern Roman 10" w:hAnsi="Latin Modern Roman 10" w:cs="Calibri"/>
        </w:rPr>
        <w:t xml:space="preserve"> per</w:t>
      </w:r>
      <w:r w:rsidR="009622AE">
        <w:rPr>
          <w:rFonts w:ascii="Latin Modern Roman 10" w:hAnsi="Latin Modern Roman 10" w:cs="Calibri"/>
        </w:rPr>
        <w:t xml:space="preserve"> </w:t>
      </w:r>
      <w:r w:rsidR="00826D14" w:rsidRPr="007E5002">
        <w:rPr>
          <w:rFonts w:ascii="Latin Modern Roman 10" w:hAnsi="Latin Modern Roman 10" w:cs="Calibri"/>
        </w:rPr>
        <w:t>cent</w:t>
      </w:r>
      <w:r w:rsidR="00D23F98" w:rsidRPr="007E5002">
        <w:rPr>
          <w:rFonts w:ascii="Latin Modern Roman 10" w:hAnsi="Latin Modern Roman 10" w:cs="Calibri"/>
        </w:rPr>
        <w:t xml:space="preserve"> probability her next </w:t>
      </w:r>
      <w:r w:rsidR="00BA1FE2" w:rsidRPr="007E5002">
        <w:rPr>
          <w:rFonts w:ascii="Latin Modern Roman 10" w:hAnsi="Latin Modern Roman 10" w:cs="Calibri"/>
        </w:rPr>
        <w:t>observer-</w:t>
      </w:r>
      <w:r w:rsidR="00D23F98" w:rsidRPr="007E5002">
        <w:rPr>
          <w:rFonts w:ascii="Latin Modern Roman 10" w:hAnsi="Latin Modern Roman 10" w:cs="Calibri"/>
        </w:rPr>
        <w:t xml:space="preserve">moment will be in </w:t>
      </w:r>
      <w:r w:rsidR="0074774E" w:rsidRPr="007E5002">
        <w:rPr>
          <w:rFonts w:ascii="Latin Modern Roman 10" w:hAnsi="Latin Modern Roman 10" w:cs="Calibri"/>
        </w:rPr>
        <w:t xml:space="preserve">a </w:t>
      </w:r>
      <w:r w:rsidR="00D23F98" w:rsidRPr="007E5002">
        <w:rPr>
          <w:rFonts w:ascii="Latin Modern Roman 10" w:hAnsi="Latin Modern Roman 10" w:cs="Calibri"/>
        </w:rPr>
        <w:t xml:space="preserve">healthy cured body.  </w:t>
      </w:r>
    </w:p>
    <w:p w14:paraId="2A866494" w14:textId="77777777" w:rsidR="00EA08A1" w:rsidRPr="007E5002" w:rsidRDefault="00EA08A1" w:rsidP="00D23F98">
      <w:pPr>
        <w:jc w:val="both"/>
        <w:rPr>
          <w:rFonts w:ascii="Latin Modern Roman 10" w:hAnsi="Latin Modern Roman 10" w:cs="Calibri"/>
        </w:rPr>
      </w:pPr>
    </w:p>
    <w:p w14:paraId="00CD3AF1" w14:textId="18CFF27D" w:rsidR="00EA08A1" w:rsidRDefault="000B2708" w:rsidP="00D23F98">
      <w:pPr>
        <w:jc w:val="both"/>
        <w:rPr>
          <w:rFonts w:ascii="Latin Modern Roman 10" w:hAnsi="Latin Modern Roman 10" w:cs="Calibri"/>
        </w:rPr>
      </w:pPr>
      <w:r w:rsidRPr="007E5002">
        <w:rPr>
          <w:rFonts w:ascii="Latin Modern Roman 10" w:hAnsi="Latin Modern Roman 10" w:cs="Calibri"/>
          <w:b/>
        </w:rPr>
        <w:t>Patch 2:</w:t>
      </w:r>
      <w:r w:rsidRPr="007E5002">
        <w:rPr>
          <w:rFonts w:ascii="Latin Modern Roman 10" w:hAnsi="Latin Modern Roman 10" w:cs="Calibri"/>
        </w:rPr>
        <w:t xml:space="preserve"> </w:t>
      </w:r>
      <w:r w:rsidR="00BA1FE2" w:rsidRPr="007E5002">
        <w:rPr>
          <w:rFonts w:ascii="Latin Modern Roman 10" w:hAnsi="Latin Modern Roman 10" w:cs="Calibri"/>
        </w:rPr>
        <w:t>Another</w:t>
      </w:r>
      <w:r w:rsidR="0088687F" w:rsidRPr="007E5002">
        <w:rPr>
          <w:rFonts w:ascii="Latin Modern Roman 10" w:hAnsi="Latin Modern Roman 10" w:cs="Calibri"/>
        </w:rPr>
        <w:t xml:space="preserve"> way to escape the increase </w:t>
      </w:r>
      <w:r w:rsidR="00826D14" w:rsidRPr="007E5002">
        <w:rPr>
          <w:rFonts w:ascii="Latin Modern Roman 10" w:hAnsi="Latin Modern Roman 10" w:cs="Calibri"/>
        </w:rPr>
        <w:t xml:space="preserve">in </w:t>
      </w:r>
      <w:r w:rsidR="0088687F" w:rsidRPr="007E5002">
        <w:rPr>
          <w:rFonts w:ascii="Latin Modern Roman 10" w:hAnsi="Latin Modern Roman 10" w:cs="Calibri"/>
        </w:rPr>
        <w:t>the number of total suffering is to use indexical uncertainty attack not to the moment of sufferings S(t) but to the previous moment S(t-1)</w:t>
      </w:r>
      <w:r w:rsidR="00BA1FE2" w:rsidRPr="007E5002">
        <w:rPr>
          <w:rFonts w:ascii="Latin Modern Roman 10" w:hAnsi="Latin Modern Roman 10" w:cs="Calibri"/>
        </w:rPr>
        <w:t>, when sufferings didn’t start yet at all</w:t>
      </w:r>
      <w:r w:rsidR="0088687F" w:rsidRPr="007E5002">
        <w:rPr>
          <w:rFonts w:ascii="Latin Modern Roman 10" w:hAnsi="Latin Modern Roman 10" w:cs="Calibri"/>
        </w:rPr>
        <w:t>. If the observer-moment S(t-1) is diluted by creating many copies in paradise, then the subjective probability to appear in hellish S(t) is very low. This, however, will not work for</w:t>
      </w:r>
      <w:r w:rsidR="00D52AAB" w:rsidRPr="007E5002">
        <w:rPr>
          <w:rFonts w:ascii="Latin Modern Roman 10" w:hAnsi="Latin Modern Roman 10" w:cs="Calibri"/>
        </w:rPr>
        <w:t xml:space="preserve"> a</w:t>
      </w:r>
      <w:r w:rsidR="0088687F" w:rsidRPr="007E5002">
        <w:rPr>
          <w:rFonts w:ascii="Latin Modern Roman 10" w:hAnsi="Latin Modern Roman 10" w:cs="Calibri"/>
        </w:rPr>
        <w:t xml:space="preserve"> long chain of sufferings, as all previous moments are also hellish. Hence</w:t>
      </w:r>
      <w:r w:rsidR="007F48F1" w:rsidRPr="007E5002">
        <w:rPr>
          <w:rFonts w:ascii="Latin Modern Roman 10" w:hAnsi="Latin Modern Roman 10" w:cs="Calibri"/>
        </w:rPr>
        <w:t>,</w:t>
      </w:r>
      <w:r w:rsidR="0088687F" w:rsidRPr="007E5002">
        <w:rPr>
          <w:rFonts w:ascii="Latin Modern Roman 10" w:hAnsi="Latin Modern Roman 10" w:cs="Calibri"/>
        </w:rPr>
        <w:t xml:space="preserve"> it helps against </w:t>
      </w:r>
      <w:r w:rsidR="00BA1FE2" w:rsidRPr="007E5002">
        <w:rPr>
          <w:rFonts w:ascii="Latin Modern Roman 10" w:hAnsi="Latin Modern Roman 10" w:cs="Calibri"/>
        </w:rPr>
        <w:t>falling</w:t>
      </w:r>
      <w:r w:rsidR="0088687F" w:rsidRPr="007E5002">
        <w:rPr>
          <w:rFonts w:ascii="Latin Modern Roman 10" w:hAnsi="Latin Modern Roman 10" w:cs="Calibri"/>
        </w:rPr>
        <w:t xml:space="preserve"> in hell, but less effective from saving one from hell.</w:t>
      </w:r>
    </w:p>
    <w:p w14:paraId="28720878" w14:textId="77777777" w:rsidR="004F7CEF" w:rsidRDefault="004F7CEF" w:rsidP="00D23F98">
      <w:pPr>
        <w:jc w:val="both"/>
        <w:rPr>
          <w:rFonts w:ascii="Latin Modern Roman 10" w:hAnsi="Latin Modern Roman 10" w:cs="Calibri"/>
        </w:rPr>
      </w:pPr>
    </w:p>
    <w:p w14:paraId="39BBA7DB" w14:textId="107A6AB5" w:rsidR="004F7CEF" w:rsidRDefault="001C268A" w:rsidP="00782441">
      <w:pPr>
        <w:pStyle w:val="Heading2"/>
      </w:pPr>
      <w:bookmarkStart w:id="35" w:name="_Toc58952579"/>
      <w:r>
        <w:t xml:space="preserve">4.3. </w:t>
      </w:r>
      <w:r w:rsidR="00782441">
        <w:t>Curing</w:t>
      </w:r>
      <w:r w:rsidR="00A62DA6">
        <w:t xml:space="preserve"> past</w:t>
      </w:r>
      <w:r w:rsidR="00782441">
        <w:t xml:space="preserve"> sufferings is </w:t>
      </w:r>
      <w:r w:rsidR="00A62DA6">
        <w:t xml:space="preserve">technically </w:t>
      </w:r>
      <w:r w:rsidR="00782441">
        <w:t>equal to the resurrection of all the dead</w:t>
      </w:r>
      <w:r w:rsidR="00A62DA6">
        <w:t xml:space="preserve"> and vice versa</w:t>
      </w:r>
      <w:bookmarkEnd w:id="35"/>
    </w:p>
    <w:p w14:paraId="79C172FD" w14:textId="7F4938DE" w:rsidR="00782441" w:rsidRDefault="00782441" w:rsidP="00D23F98">
      <w:pPr>
        <w:jc w:val="both"/>
        <w:rPr>
          <w:rFonts w:ascii="Latin Modern Roman 10" w:hAnsi="Latin Modern Roman 10" w:cs="Calibri"/>
        </w:rPr>
      </w:pPr>
      <w:r>
        <w:rPr>
          <w:rFonts w:ascii="Latin Modern Roman 10" w:hAnsi="Latin Modern Roman 10" w:cs="Calibri"/>
        </w:rPr>
        <w:t>Tippler in his Omega point</w:t>
      </w:r>
      <w:r w:rsidR="00C627EF">
        <w:rPr>
          <w:rFonts w:ascii="Latin Modern Roman 10" w:hAnsi="Latin Modern Roman 10" w:cs="Calibri"/>
        </w:rPr>
        <w:t xml:space="preserve"> </w:t>
      </w:r>
      <w:r w:rsidR="00C627EF">
        <w:rPr>
          <w:rFonts w:ascii="Latin Modern Roman 10" w:hAnsi="Latin Modern Roman 10" w:cs="Calibri"/>
        </w:rPr>
        <w:fldChar w:fldCharType="begin"/>
      </w:r>
      <w:r w:rsidR="00C627EF">
        <w:rPr>
          <w:rFonts w:ascii="Latin Modern Roman 10" w:hAnsi="Latin Modern Roman 10" w:cs="Calibri"/>
        </w:rPr>
        <w:instrText xml:space="preserve"> ADDIN ZOTERO_ITEM CSL_CITATION {"citationID":"WFoPWaGc","properties":{"formattedCitation":"(Tipler, 1997)","plainCitation":"(Tipler, 1997)","noteIndex":0},"citationItems":[{"id":346,"uris":["http://zotero.org/users/3736454/items/ME239JEA"],"uri":["http://zotero.org/users/3736454/items/ME239JEA"],"itemData":{"id":346,"type":"book","language":"en","title":"The physics of immortality: Modern cosmology, God, and the resurrection","author":[{"family":"Tipler","given":"F.J"}],"issued":{"date-parts":[["1997"]]}}}],"schema":"https://github.com/citation-style-language/schema/raw/master/csl-citation.json"} </w:instrText>
      </w:r>
      <w:r w:rsidR="00C627EF">
        <w:rPr>
          <w:rFonts w:ascii="Latin Modern Roman 10" w:hAnsi="Latin Modern Roman 10" w:cs="Calibri"/>
        </w:rPr>
        <w:fldChar w:fldCharType="separate"/>
      </w:r>
      <w:r w:rsidR="00C627EF">
        <w:rPr>
          <w:rFonts w:ascii="Latin Modern Roman 10" w:hAnsi="Latin Modern Roman 10" w:cs="Calibri"/>
          <w:noProof/>
        </w:rPr>
        <w:t>(Tipler, 1997)</w:t>
      </w:r>
      <w:r w:rsidR="00C627EF">
        <w:rPr>
          <w:rFonts w:ascii="Latin Modern Roman 10" w:hAnsi="Latin Modern Roman 10" w:cs="Calibri"/>
        </w:rPr>
        <w:fldChar w:fldCharType="end"/>
      </w:r>
      <w:r>
        <w:rPr>
          <w:rFonts w:ascii="Latin Modern Roman 10" w:hAnsi="Latin Modern Roman 10" w:cs="Calibri"/>
        </w:rPr>
        <w:t xml:space="preserve"> suggested to resurrect all possible minds using enormous computation resources of collapsing universe and Almond</w:t>
      </w:r>
      <w:r w:rsidR="00C627EF">
        <w:rPr>
          <w:rFonts w:ascii="Latin Modern Roman 10" w:hAnsi="Latin Modern Roman 10" w:cs="Calibri"/>
        </w:rPr>
        <w:t xml:space="preserve"> </w:t>
      </w:r>
      <w:r w:rsidR="00C627EF">
        <w:rPr>
          <w:rFonts w:ascii="Latin Modern Roman 10" w:hAnsi="Latin Modern Roman 10" w:cs="Calibri"/>
        </w:rPr>
        <w:fldChar w:fldCharType="begin"/>
      </w:r>
      <w:r w:rsidR="00C627EF">
        <w:rPr>
          <w:rFonts w:ascii="Latin Modern Roman 10" w:hAnsi="Latin Modern Roman 10" w:cs="Calibri"/>
        </w:rPr>
        <w:instrText xml:space="preserve"> ADDIN ZOTERO_ITEM CSL_CITATION {"citationID":"1AGOQEtx","properties":{"formattedCitation":"(Almond, 2006)","plainCitation":"(Almond, 2006)","noteIndex":0},"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00C627EF">
        <w:rPr>
          <w:rFonts w:ascii="Latin Modern Roman 10" w:hAnsi="Latin Modern Roman 10" w:cs="Calibri"/>
        </w:rPr>
        <w:fldChar w:fldCharType="separate"/>
      </w:r>
      <w:r w:rsidR="00C627EF">
        <w:rPr>
          <w:rFonts w:ascii="Latin Modern Roman 10" w:hAnsi="Latin Modern Roman 10" w:cs="Calibri"/>
          <w:noProof/>
        </w:rPr>
        <w:t>(Almond, 2006)</w:t>
      </w:r>
      <w:r w:rsidR="00C627EF">
        <w:rPr>
          <w:rFonts w:ascii="Latin Modern Roman 10" w:hAnsi="Latin Modern Roman 10" w:cs="Calibri"/>
        </w:rPr>
        <w:fldChar w:fldCharType="end"/>
      </w:r>
      <w:r>
        <w:rPr>
          <w:rFonts w:ascii="Latin Modern Roman 10" w:hAnsi="Latin Modern Roman 10" w:cs="Calibri"/>
        </w:rPr>
        <w:t xml:space="preserve"> suggested more computationally efficient way to do it via quantum random mind generator. </w:t>
      </w:r>
      <w:r>
        <w:rPr>
          <w:rFonts w:ascii="Latin Modern Roman 10" w:hAnsi="Latin Modern Roman 10" w:cs="Calibri"/>
        </w:rPr>
        <w:lastRenderedPageBreak/>
        <w:t>I suggested even more effective way to do it, by adding cooperation between different universes and use of quantum immortality data</w:t>
      </w:r>
      <w:r w:rsidR="00C627EF">
        <w:rPr>
          <w:rFonts w:ascii="Latin Modern Roman 10" w:hAnsi="Latin Modern Roman 10" w:cs="Calibri"/>
        </w:rPr>
        <w:t xml:space="preserve"> </w:t>
      </w:r>
      <w:r w:rsidR="00C627EF">
        <w:rPr>
          <w:rFonts w:ascii="Latin Modern Roman 10" w:hAnsi="Latin Modern Roman 10" w:cs="Calibri"/>
        </w:rPr>
        <w:fldChar w:fldCharType="begin"/>
      </w:r>
      <w:r w:rsidR="00C627EF">
        <w:rPr>
          <w:rFonts w:ascii="Latin Modern Roman 10" w:hAnsi="Latin Modern Roman 10" w:cs="Calibri"/>
        </w:rPr>
        <w:instrText xml:space="preserve"> ADDIN ZOTERO_ITEM CSL_CITATION {"citationID":"V9yolhoV","properties":{"formattedCitation":"(A. Turchin, 2019b)","plainCitation":"(A. Turchin, 2019b)","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00C627EF">
        <w:rPr>
          <w:rFonts w:ascii="Latin Modern Roman 10" w:hAnsi="Latin Modern Roman 10" w:cs="Calibri"/>
        </w:rPr>
        <w:fldChar w:fldCharType="separate"/>
      </w:r>
      <w:r w:rsidR="00C627EF">
        <w:rPr>
          <w:rFonts w:ascii="Latin Modern Roman 10" w:hAnsi="Latin Modern Roman 10" w:cs="Calibri"/>
          <w:noProof/>
        </w:rPr>
        <w:t>(Turchin, 2019b)</w:t>
      </w:r>
      <w:r w:rsidR="00C627EF">
        <w:rPr>
          <w:rFonts w:ascii="Latin Modern Roman 10" w:hAnsi="Latin Modern Roman 10" w:cs="Calibri"/>
        </w:rPr>
        <w:fldChar w:fldCharType="end"/>
      </w:r>
      <w:r>
        <w:rPr>
          <w:rFonts w:ascii="Latin Modern Roman 10" w:hAnsi="Latin Modern Roman 10" w:cs="Calibri"/>
        </w:rPr>
        <w:t xml:space="preserve">. </w:t>
      </w:r>
    </w:p>
    <w:p w14:paraId="4BA66037" w14:textId="77777777" w:rsidR="00782441" w:rsidRDefault="00782441" w:rsidP="00D23F98">
      <w:pPr>
        <w:jc w:val="both"/>
        <w:rPr>
          <w:rFonts w:ascii="Latin Modern Roman 10" w:hAnsi="Latin Modern Roman 10" w:cs="Calibri"/>
        </w:rPr>
      </w:pPr>
    </w:p>
    <w:p w14:paraId="6928AC9E" w14:textId="51AE2831" w:rsidR="00A62DA6" w:rsidRDefault="00782441" w:rsidP="00D23F98">
      <w:pPr>
        <w:jc w:val="both"/>
        <w:rPr>
          <w:rFonts w:ascii="Latin Modern Roman 10" w:hAnsi="Latin Modern Roman 10" w:cs="Calibri"/>
        </w:rPr>
      </w:pPr>
      <w:r>
        <w:rPr>
          <w:rFonts w:ascii="Latin Modern Roman 10" w:hAnsi="Latin Modern Roman 10" w:cs="Calibri"/>
        </w:rPr>
        <w:t>Any person who is now suffering could be dead in the next moment, and he will die in some future timelines and will survive in another one. Moreover, for any person who is now dying, there is a timeline in which he will not die in the next observer-moment</w:t>
      </w:r>
      <w:r w:rsidR="00115DCC">
        <w:rPr>
          <w:rFonts w:ascii="Latin Modern Roman 10" w:hAnsi="Latin Modern Roman 10" w:cs="Calibri"/>
        </w:rPr>
        <w:t xml:space="preserve"> – this is the idea of </w:t>
      </w:r>
      <w:r w:rsidR="00115DCC" w:rsidRPr="00115DCC">
        <w:rPr>
          <w:rFonts w:ascii="Latin Modern Roman 10" w:hAnsi="Latin Modern Roman 10" w:cs="Calibri"/>
          <w:i/>
        </w:rPr>
        <w:t>quantum or big world immortality</w:t>
      </w:r>
      <w:r w:rsidR="00115DCC">
        <w:rPr>
          <w:rFonts w:ascii="Latin Modern Roman 10" w:hAnsi="Latin Modern Roman 10" w:cs="Calibri"/>
        </w:rPr>
        <w:t xml:space="preserve"> in a nutshell</w:t>
      </w:r>
      <w:r w:rsidR="00C627EF">
        <w:rPr>
          <w:rFonts w:ascii="Latin Modern Roman 10" w:hAnsi="Latin Modern Roman 10" w:cs="Calibri"/>
        </w:rPr>
        <w:t xml:space="preserve"> </w:t>
      </w:r>
      <w:r w:rsidR="00C627EF">
        <w:rPr>
          <w:rFonts w:ascii="Latin Modern Roman 10" w:hAnsi="Latin Modern Roman 10" w:cs="Calibri"/>
        </w:rPr>
        <w:fldChar w:fldCharType="begin"/>
      </w:r>
      <w:r w:rsidR="00C627EF">
        <w:rPr>
          <w:rFonts w:ascii="Latin Modern Roman 10" w:hAnsi="Latin Modern Roman 10" w:cs="Calibri"/>
        </w:rPr>
        <w:instrText xml:space="preserve"> ADDIN ZOTERO_ITEM CSL_CITATION {"citationID":"1D8RuRtG","properties":{"formattedCitation":"(A. Turchin, 2018b)","plainCitation":"(A. Turchin, 2018b)","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C627EF">
        <w:rPr>
          <w:rFonts w:ascii="Latin Modern Roman 10" w:hAnsi="Latin Modern Roman 10" w:cs="Calibri"/>
        </w:rPr>
        <w:fldChar w:fldCharType="separate"/>
      </w:r>
      <w:r w:rsidR="00C627EF">
        <w:rPr>
          <w:rFonts w:ascii="Latin Modern Roman 10" w:hAnsi="Latin Modern Roman 10" w:cs="Calibri"/>
          <w:noProof/>
        </w:rPr>
        <w:t>(Turchin, 2018b)</w:t>
      </w:r>
      <w:r w:rsidR="00C627EF">
        <w:rPr>
          <w:rFonts w:ascii="Latin Modern Roman 10" w:hAnsi="Latin Modern Roman 10" w:cs="Calibri"/>
        </w:rPr>
        <w:fldChar w:fldCharType="end"/>
      </w:r>
      <w:r w:rsidR="00115DCC">
        <w:rPr>
          <w:rFonts w:ascii="Latin Modern Roman 10" w:hAnsi="Latin Modern Roman 10" w:cs="Calibri"/>
        </w:rPr>
        <w:t xml:space="preserve">. </w:t>
      </w:r>
    </w:p>
    <w:p w14:paraId="551B4A19" w14:textId="77777777" w:rsidR="00A62DA6" w:rsidRDefault="00A62DA6" w:rsidP="00D23F98">
      <w:pPr>
        <w:jc w:val="both"/>
        <w:rPr>
          <w:rFonts w:ascii="Latin Modern Roman 10" w:hAnsi="Latin Modern Roman 10" w:cs="Calibri"/>
        </w:rPr>
      </w:pPr>
    </w:p>
    <w:p w14:paraId="48C60349" w14:textId="4B1EB75D" w:rsidR="00782441" w:rsidRDefault="00A62DA6" w:rsidP="00D23F98">
      <w:pPr>
        <w:jc w:val="both"/>
        <w:rPr>
          <w:rFonts w:ascii="Latin Modern Roman 10" w:hAnsi="Latin Modern Roman 10" w:cs="Calibri"/>
        </w:rPr>
      </w:pPr>
      <w:r>
        <w:rPr>
          <w:rFonts w:ascii="Latin Modern Roman 10" w:hAnsi="Latin Modern Roman 10" w:cs="Calibri"/>
        </w:rPr>
        <w:t xml:space="preserve">Thus, resurrecting </w:t>
      </w:r>
      <w:r w:rsidR="00C627EF">
        <w:rPr>
          <w:rFonts w:ascii="Latin Modern Roman 10" w:hAnsi="Latin Modern Roman 10" w:cs="Calibri"/>
        </w:rPr>
        <w:t xml:space="preserve">of </w:t>
      </w:r>
      <w:r>
        <w:rPr>
          <w:rFonts w:ascii="Latin Modern Roman 10" w:hAnsi="Latin Modern Roman 10" w:cs="Calibri"/>
        </w:rPr>
        <w:t xml:space="preserve">any possible person is equal to saving from sufferings any possible person. The main difference here is </w:t>
      </w:r>
      <w:r w:rsidR="00E71E94">
        <w:rPr>
          <w:rFonts w:ascii="Latin Modern Roman 10" w:hAnsi="Latin Modern Roman 10" w:cs="Calibri"/>
        </w:rPr>
        <w:t xml:space="preserve">the </w:t>
      </w:r>
      <w:r w:rsidRPr="00A62DA6">
        <w:rPr>
          <w:rFonts w:ascii="Latin Modern Roman 10" w:hAnsi="Latin Modern Roman 10" w:cs="Calibri"/>
          <w:i/>
        </w:rPr>
        <w:t>measure</w:t>
      </w:r>
      <w:r>
        <w:rPr>
          <w:rFonts w:ascii="Latin Modern Roman 10" w:hAnsi="Latin Modern Roman 10" w:cs="Calibri"/>
        </w:rPr>
        <w:t xml:space="preserve">. In our original setup of saving minds from hell, we created 1000s times more copies for every suffering copy to get </w:t>
      </w:r>
      <w:r w:rsidR="00E71E94">
        <w:rPr>
          <w:rFonts w:ascii="Latin Modern Roman 10" w:hAnsi="Latin Modern Roman 10" w:cs="Calibri"/>
        </w:rPr>
        <w:t xml:space="preserve">the </w:t>
      </w:r>
      <w:r>
        <w:rPr>
          <w:rFonts w:ascii="Latin Modern Roman 10" w:hAnsi="Latin Modern Roman 10" w:cs="Calibri"/>
        </w:rPr>
        <w:t>measure domination – but in the case of</w:t>
      </w:r>
      <w:r w:rsidR="00FE5301">
        <w:rPr>
          <w:rFonts w:ascii="Latin Modern Roman 10" w:hAnsi="Latin Modern Roman 10" w:cs="Calibri"/>
        </w:rPr>
        <w:t xml:space="preserve"> the</w:t>
      </w:r>
      <w:r>
        <w:rPr>
          <w:rFonts w:ascii="Latin Modern Roman 10" w:hAnsi="Latin Modern Roman 10" w:cs="Calibri"/>
        </w:rPr>
        <w:t xml:space="preserve"> resurrection</w:t>
      </w:r>
      <w:r w:rsidR="00E71E94">
        <w:rPr>
          <w:rFonts w:ascii="Latin Modern Roman 10" w:hAnsi="Latin Modern Roman 10" w:cs="Calibri"/>
        </w:rPr>
        <w:t>,</w:t>
      </w:r>
      <w:r>
        <w:rPr>
          <w:rFonts w:ascii="Latin Modern Roman 10" w:hAnsi="Latin Modern Roman 10" w:cs="Calibri"/>
        </w:rPr>
        <w:t xml:space="preserve"> we don’t need </w:t>
      </w:r>
      <w:r w:rsidRPr="00FE5301">
        <w:rPr>
          <w:rFonts w:ascii="Latin Modern Roman 10" w:hAnsi="Latin Modern Roman 10" w:cs="Calibri"/>
          <w:i/>
        </w:rPr>
        <w:t>measure</w:t>
      </w:r>
      <w:r>
        <w:rPr>
          <w:rFonts w:ascii="Latin Modern Roman 10" w:hAnsi="Latin Modern Roman 10" w:cs="Calibri"/>
        </w:rPr>
        <w:t xml:space="preserve"> domination, as</w:t>
      </w:r>
      <w:r w:rsidR="00E71E94">
        <w:rPr>
          <w:rFonts w:ascii="Latin Modern Roman 10" w:hAnsi="Latin Modern Roman 10" w:cs="Calibri"/>
        </w:rPr>
        <w:t xml:space="preserve"> the</w:t>
      </w:r>
      <w:r>
        <w:rPr>
          <w:rFonts w:ascii="Latin Modern Roman 10" w:hAnsi="Latin Modern Roman 10" w:cs="Calibri"/>
        </w:rPr>
        <w:t xml:space="preserve"> </w:t>
      </w:r>
      <w:r w:rsidRPr="00FE5301">
        <w:rPr>
          <w:rFonts w:ascii="Latin Modern Roman 10" w:hAnsi="Latin Modern Roman 10" w:cs="Calibri"/>
          <w:i/>
        </w:rPr>
        <w:t>measure</w:t>
      </w:r>
      <w:r>
        <w:rPr>
          <w:rFonts w:ascii="Latin Modern Roman 10" w:hAnsi="Latin Modern Roman 10" w:cs="Calibri"/>
        </w:rPr>
        <w:t xml:space="preserve"> of the dying person quickly declines.</w:t>
      </w:r>
    </w:p>
    <w:p w14:paraId="3A48B64C" w14:textId="77777777" w:rsidR="00FE5301" w:rsidRDefault="00FE5301" w:rsidP="00D23F98">
      <w:pPr>
        <w:jc w:val="both"/>
        <w:rPr>
          <w:rFonts w:ascii="Latin Modern Roman 10" w:hAnsi="Latin Modern Roman 10" w:cs="Calibri"/>
        </w:rPr>
      </w:pPr>
    </w:p>
    <w:p w14:paraId="1286668A" w14:textId="1FDA3532" w:rsidR="00FE5301" w:rsidRDefault="00FE5301" w:rsidP="00D23F98">
      <w:pPr>
        <w:jc w:val="both"/>
        <w:rPr>
          <w:rFonts w:ascii="Latin Modern Roman 10" w:hAnsi="Latin Modern Roman 10" w:cs="Calibri"/>
        </w:rPr>
      </w:pPr>
      <w:r>
        <w:rPr>
          <w:rFonts w:ascii="Latin Modern Roman 10" w:hAnsi="Latin Modern Roman 10" w:cs="Calibri"/>
        </w:rPr>
        <w:t xml:space="preserve">However, imagine that we create just one copy of a person every 1 second. He can estimate his subjective chances to find himself as an original in the next second as 0.5. After repeating coping this for 10 times in 10 seconds, he will have only 1 in 1024 chance to find himself as </w:t>
      </w:r>
      <w:r w:rsidR="00E71E94">
        <w:rPr>
          <w:rFonts w:ascii="Latin Modern Roman 10" w:hAnsi="Latin Modern Roman 10" w:cs="Calibri"/>
        </w:rPr>
        <w:t xml:space="preserve">an </w:t>
      </w:r>
      <w:r>
        <w:rPr>
          <w:rFonts w:ascii="Latin Modern Roman 10" w:hAnsi="Latin Modern Roman 10" w:cs="Calibri"/>
        </w:rPr>
        <w:t xml:space="preserve">original. In other words, </w:t>
      </w:r>
      <w:r w:rsidRPr="00FE5301">
        <w:rPr>
          <w:rFonts w:ascii="Latin Modern Roman 10" w:hAnsi="Latin Modern Roman 10" w:cs="Calibri"/>
          <w:i/>
        </w:rPr>
        <w:t>repeating resurrection creates measure domination</w:t>
      </w:r>
      <w:r>
        <w:rPr>
          <w:rFonts w:ascii="Latin Modern Roman 10" w:hAnsi="Latin Modern Roman 10" w:cs="Calibri"/>
          <w:i/>
        </w:rPr>
        <w:t xml:space="preserve">, </w:t>
      </w:r>
      <w:r w:rsidRPr="00FE5301">
        <w:rPr>
          <w:rFonts w:ascii="Latin Modern Roman 10" w:hAnsi="Latin Modern Roman 10" w:cs="Calibri"/>
        </w:rPr>
        <w:t>which is needed for curing past sufferings.</w:t>
      </w:r>
    </w:p>
    <w:p w14:paraId="05B8D18D" w14:textId="77777777" w:rsidR="00D30989" w:rsidRDefault="00D30989" w:rsidP="00D23F98">
      <w:pPr>
        <w:jc w:val="both"/>
        <w:rPr>
          <w:rFonts w:ascii="Latin Modern Roman 10" w:hAnsi="Latin Modern Roman 10" w:cs="Calibri"/>
        </w:rPr>
      </w:pPr>
    </w:p>
    <w:p w14:paraId="1E4BCE97" w14:textId="746D4AC4" w:rsidR="00D30989" w:rsidRDefault="00D30989" w:rsidP="00D23F98">
      <w:pPr>
        <w:jc w:val="both"/>
        <w:rPr>
          <w:rFonts w:ascii="Latin Modern Roman 10" w:hAnsi="Latin Modern Roman 10" w:cs="Calibri"/>
        </w:rPr>
      </w:pPr>
      <w:r>
        <w:rPr>
          <w:rFonts w:ascii="Latin Modern Roman 10" w:hAnsi="Latin Modern Roman 10" w:cs="Calibri"/>
        </w:rPr>
        <w:t xml:space="preserve">Thus, there will be no two different procedures for curing past sufferings and for </w:t>
      </w:r>
      <w:r w:rsidR="00E71E94">
        <w:rPr>
          <w:rFonts w:ascii="Latin Modern Roman 10" w:hAnsi="Latin Modern Roman 10" w:cs="Calibri"/>
        </w:rPr>
        <w:t xml:space="preserve">the </w:t>
      </w:r>
      <w:r>
        <w:rPr>
          <w:rFonts w:ascii="Latin Modern Roman 10" w:hAnsi="Latin Modern Roman 10" w:cs="Calibri"/>
        </w:rPr>
        <w:t>resurrection of the dead</w:t>
      </w:r>
      <w:r w:rsidR="001C268A">
        <w:rPr>
          <w:rFonts w:ascii="Latin Modern Roman 10" w:hAnsi="Latin Modern Roman 10" w:cs="Calibri"/>
        </w:rPr>
        <w:t xml:space="preserve"> that will create two different group</w:t>
      </w:r>
      <w:r w:rsidR="00C627EF">
        <w:rPr>
          <w:rFonts w:ascii="Latin Modern Roman 10" w:hAnsi="Latin Modern Roman 10" w:cs="Calibri"/>
        </w:rPr>
        <w:t>s</w:t>
      </w:r>
      <w:r w:rsidR="001C268A">
        <w:rPr>
          <w:rFonts w:ascii="Latin Modern Roman 10" w:hAnsi="Latin Modern Roman 10" w:cs="Calibri"/>
        </w:rPr>
        <w:t xml:space="preserve"> of minds which need to be reconciled. There will be just one</w:t>
      </w:r>
      <w:r w:rsidR="00C627EF">
        <w:rPr>
          <w:rFonts w:ascii="Latin Modern Roman 10" w:hAnsi="Latin Modern Roman 10" w:cs="Calibri"/>
        </w:rPr>
        <w:t xml:space="preserve"> technology</w:t>
      </w:r>
      <w:r w:rsidR="001C268A">
        <w:rPr>
          <w:rFonts w:ascii="Latin Modern Roman 10" w:hAnsi="Latin Modern Roman 10" w:cs="Calibri"/>
        </w:rPr>
        <w:t>.</w:t>
      </w:r>
    </w:p>
    <w:p w14:paraId="7472A2B5" w14:textId="77777777" w:rsidR="00482A59" w:rsidRDefault="00482A59" w:rsidP="00D23F98">
      <w:pPr>
        <w:jc w:val="both"/>
        <w:rPr>
          <w:rFonts w:ascii="Latin Modern Roman 10" w:hAnsi="Latin Modern Roman 10" w:cs="Calibri"/>
        </w:rPr>
      </w:pPr>
    </w:p>
    <w:p w14:paraId="7DB5263E" w14:textId="37F85D69" w:rsidR="00F41055" w:rsidRPr="007E5002" w:rsidRDefault="00E9053C" w:rsidP="00B16D70">
      <w:pPr>
        <w:pStyle w:val="Heading1"/>
        <w:rPr>
          <w:rFonts w:ascii="Latin Modern Roman 10" w:hAnsi="Latin Modern Roman 10"/>
          <w:b/>
        </w:rPr>
      </w:pPr>
      <w:bookmarkStart w:id="36" w:name="_Toc56437959"/>
      <w:bookmarkStart w:id="37" w:name="_Toc58952580"/>
      <w:r w:rsidRPr="007E5002">
        <w:rPr>
          <w:rFonts w:ascii="Latin Modern Roman 10" w:hAnsi="Latin Modern Roman 10"/>
          <w:b/>
        </w:rPr>
        <w:t>5. Acausal multiverse-wide war against evil</w:t>
      </w:r>
      <w:bookmarkEnd w:id="36"/>
      <w:bookmarkEnd w:id="37"/>
    </w:p>
    <w:p w14:paraId="0ADA8EA4" w14:textId="50994A85" w:rsidR="00DA4D26" w:rsidRPr="007E5002" w:rsidRDefault="00DA4D26" w:rsidP="00A94A17">
      <w:pPr>
        <w:pStyle w:val="Heading2"/>
      </w:pPr>
      <w:bookmarkStart w:id="38" w:name="_Toc56437960"/>
      <w:bookmarkStart w:id="39" w:name="_Toc58952581"/>
      <w:r w:rsidRPr="007E5002">
        <w:t>5.1. Evil AI strikes back</w:t>
      </w:r>
      <w:bookmarkEnd w:id="38"/>
      <w:bookmarkEnd w:id="39"/>
    </w:p>
    <w:p w14:paraId="7957D6F0" w14:textId="3246A6D3" w:rsidR="00CE63E5" w:rsidRPr="007E5002" w:rsidRDefault="00CE63E5" w:rsidP="00F4105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Evil AI or a coalition of such AIs may try to fight back and steal a mind back from</w:t>
      </w:r>
      <w:r w:rsidR="00FA32B6" w:rsidRPr="007E5002">
        <w:rPr>
          <w:rFonts w:ascii="Latin Modern Roman 10" w:hAnsi="Latin Modern Roman 10" w:cs="Arial"/>
        </w:rPr>
        <w:t xml:space="preserve"> </w:t>
      </w:r>
      <w:r w:rsidRPr="007E5002">
        <w:rPr>
          <w:rFonts w:ascii="Latin Modern Roman 10" w:hAnsi="Latin Modern Roman 10" w:cs="Arial"/>
        </w:rPr>
        <w:t>paradise by creating even large</w:t>
      </w:r>
      <w:r w:rsidR="00FA32B6" w:rsidRPr="007E5002">
        <w:rPr>
          <w:rFonts w:ascii="Latin Modern Roman 10" w:hAnsi="Latin Modern Roman 10" w:cs="Arial"/>
        </w:rPr>
        <w:t>r</w:t>
      </w:r>
      <w:r w:rsidRPr="007E5002">
        <w:rPr>
          <w:rFonts w:ascii="Latin Modern Roman 10" w:hAnsi="Latin Modern Roman 10" w:cs="Arial"/>
        </w:rPr>
        <w:t xml:space="preserve"> number</w:t>
      </w:r>
      <w:r w:rsidR="00D52AAB" w:rsidRPr="007E5002">
        <w:rPr>
          <w:rFonts w:ascii="Latin Modern Roman 10" w:hAnsi="Latin Modern Roman 10" w:cs="Arial"/>
        </w:rPr>
        <w:t>s</w:t>
      </w:r>
      <w:r w:rsidRPr="007E5002">
        <w:rPr>
          <w:rFonts w:ascii="Latin Modern Roman 10" w:hAnsi="Latin Modern Roman 10" w:cs="Arial"/>
        </w:rPr>
        <w:t xml:space="preserve"> of copies. There are two main reasons why </w:t>
      </w:r>
      <w:r w:rsidR="007F48F1" w:rsidRPr="007E5002">
        <w:rPr>
          <w:rFonts w:ascii="Latin Modern Roman 10" w:hAnsi="Latin Modern Roman 10" w:cs="Arial"/>
        </w:rPr>
        <w:t xml:space="preserve">this is </w:t>
      </w:r>
      <w:r w:rsidRPr="007E5002">
        <w:rPr>
          <w:rFonts w:ascii="Latin Modern Roman 10" w:hAnsi="Latin Modern Roman 10" w:cs="Arial"/>
        </w:rPr>
        <w:t>unlikely to happen:</w:t>
      </w:r>
    </w:p>
    <w:p w14:paraId="2F5B21D9" w14:textId="77777777" w:rsidR="00CE63E5" w:rsidRPr="007E5002" w:rsidRDefault="00CE63E5" w:rsidP="00F41055">
      <w:pPr>
        <w:widowControl w:val="0"/>
        <w:autoSpaceDE w:val="0"/>
        <w:autoSpaceDN w:val="0"/>
        <w:adjustRightInd w:val="0"/>
        <w:spacing w:line="280" w:lineRule="atLeast"/>
        <w:jc w:val="both"/>
        <w:rPr>
          <w:rFonts w:ascii="Latin Modern Roman 10" w:hAnsi="Latin Modern Roman 10" w:cs="Arial"/>
        </w:rPr>
      </w:pPr>
    </w:p>
    <w:p w14:paraId="0DAC1227" w14:textId="2112F9B0" w:rsidR="00CE63E5" w:rsidRPr="007E5002" w:rsidRDefault="00F41055" w:rsidP="00CE63E5">
      <w:pPr>
        <w:pStyle w:val="ListParagraph"/>
        <w:widowControl w:val="0"/>
        <w:numPr>
          <w:ilvl w:val="0"/>
          <w:numId w:val="3"/>
        </w:numPr>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Evil AIs can’t cooperate (maybe because they are evil for different reasons)</w:t>
      </w:r>
      <w:r w:rsidR="00C13275" w:rsidRPr="007E5002">
        <w:rPr>
          <w:rFonts w:ascii="Latin Modern Roman 10" w:hAnsi="Latin Modern Roman 10" w:cs="Arial"/>
        </w:rPr>
        <w:t>,</w:t>
      </w:r>
      <w:r w:rsidRPr="007E5002">
        <w:rPr>
          <w:rFonts w:ascii="Latin Modern Roman 10" w:hAnsi="Latin Modern Roman 10" w:cs="Arial"/>
        </w:rPr>
        <w:t xml:space="preserve"> </w:t>
      </w:r>
      <w:r w:rsidR="00CE63E5" w:rsidRPr="007E5002">
        <w:rPr>
          <w:rFonts w:ascii="Latin Modern Roman 10" w:hAnsi="Latin Modern Roman 10" w:cs="Arial"/>
        </w:rPr>
        <w:t>OR</w:t>
      </w:r>
    </w:p>
    <w:p w14:paraId="29890F23" w14:textId="62070FAB" w:rsidR="00F41055" w:rsidRPr="007E5002" w:rsidRDefault="00C13275" w:rsidP="00CE63E5">
      <w:pPr>
        <w:pStyle w:val="ListParagraph"/>
        <w:widowControl w:val="0"/>
        <w:numPr>
          <w:ilvl w:val="0"/>
          <w:numId w:val="3"/>
        </w:numPr>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A</w:t>
      </w:r>
      <w:r w:rsidR="00F41055" w:rsidRPr="007E5002">
        <w:rPr>
          <w:rFonts w:ascii="Latin Modern Roman 10" w:hAnsi="Latin Modern Roman 10" w:cs="Arial"/>
        </w:rPr>
        <w:t xml:space="preserve">ll Evil AIs have </w:t>
      </w:r>
      <w:r w:rsidR="00FA32B6" w:rsidRPr="007E5002">
        <w:rPr>
          <w:rFonts w:ascii="Latin Modern Roman 10" w:hAnsi="Latin Modern Roman 10" w:cs="Arial"/>
        </w:rPr>
        <w:t>total measure</w:t>
      </w:r>
      <w:r w:rsidR="00F41055" w:rsidRPr="007E5002">
        <w:rPr>
          <w:rFonts w:ascii="Latin Modern Roman 10" w:hAnsi="Latin Modern Roman 10" w:cs="Arial"/>
        </w:rPr>
        <w:t xml:space="preserve"> that are millions of times smaller than the </w:t>
      </w:r>
      <w:r w:rsidR="006A6D0E" w:rsidRPr="007E5002">
        <w:rPr>
          <w:rFonts w:ascii="Latin Modern Roman 10" w:hAnsi="Latin Modern Roman 10" w:cs="Arial"/>
        </w:rPr>
        <w:t>measure</w:t>
      </w:r>
      <w:r w:rsidR="00F41055" w:rsidRPr="007E5002">
        <w:rPr>
          <w:rFonts w:ascii="Latin Modern Roman 10" w:hAnsi="Latin Modern Roman 10" w:cs="Arial"/>
        </w:rPr>
        <w:t xml:space="preserve"> of collaborating Benevolent AIs. Even if an Evil AI steals some observers from paradise, the Benevolent AI could regain these observers via its salvation algorithm in just nearly-immediately.</w:t>
      </w:r>
    </w:p>
    <w:p w14:paraId="562E5AEC" w14:textId="77777777" w:rsidR="00CE63E5" w:rsidRPr="007E5002" w:rsidRDefault="00CE63E5" w:rsidP="00CE63E5">
      <w:pPr>
        <w:pStyle w:val="ListParagraph"/>
        <w:widowControl w:val="0"/>
        <w:autoSpaceDE w:val="0"/>
        <w:autoSpaceDN w:val="0"/>
        <w:adjustRightInd w:val="0"/>
        <w:spacing w:line="280" w:lineRule="atLeast"/>
        <w:jc w:val="both"/>
        <w:rPr>
          <w:rFonts w:ascii="Latin Modern Roman 10" w:hAnsi="Latin Modern Roman 10" w:cs="Arial"/>
        </w:rPr>
      </w:pPr>
    </w:p>
    <w:p w14:paraId="1AB7558B" w14:textId="0B3C3F31" w:rsidR="00CE63E5" w:rsidRPr="007E5002" w:rsidRDefault="00D0193D" w:rsidP="00CE63E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However, E</w:t>
      </w:r>
      <w:r w:rsidR="00CE63E5" w:rsidRPr="007E5002">
        <w:rPr>
          <w:rFonts w:ascii="Latin Modern Roman 10" w:hAnsi="Latin Modern Roman 10" w:cs="Arial"/>
        </w:rPr>
        <w:t>vil AI may steal just a few observers chosen randomly, so benevolent AI wi</w:t>
      </w:r>
      <w:r w:rsidR="006407C0">
        <w:rPr>
          <w:rFonts w:ascii="Latin Modern Roman 10" w:hAnsi="Latin Modern Roman 10" w:cs="Arial"/>
        </w:rPr>
        <w:t>ll never guess who ends in hell</w:t>
      </w:r>
      <w:r w:rsidR="00CE63E5" w:rsidRPr="007E5002">
        <w:rPr>
          <w:rFonts w:ascii="Latin Modern Roman 10" w:hAnsi="Latin Modern Roman 10" w:cs="Arial"/>
        </w:rPr>
        <w:t xml:space="preserve"> but will know that someone will. It is </w:t>
      </w:r>
      <w:r w:rsidR="007F48F1" w:rsidRPr="007E5002">
        <w:rPr>
          <w:rFonts w:ascii="Latin Modern Roman 10" w:hAnsi="Latin Modern Roman 10" w:cs="Arial"/>
        </w:rPr>
        <w:t xml:space="preserve">a </w:t>
      </w:r>
      <w:r w:rsidR="00CE63E5" w:rsidRPr="007E5002">
        <w:rPr>
          <w:rFonts w:ascii="Latin Modern Roman 10" w:hAnsi="Latin Modern Roman 10" w:cs="Arial"/>
        </w:rPr>
        <w:t xml:space="preserve">difficult task as Evil </w:t>
      </w:r>
      <w:r w:rsidR="00CE63E5" w:rsidRPr="007E5002">
        <w:rPr>
          <w:rFonts w:ascii="Latin Modern Roman 10" w:hAnsi="Latin Modern Roman 10" w:cs="Arial"/>
        </w:rPr>
        <w:lastRenderedPageBreak/>
        <w:t>AI</w:t>
      </w:r>
      <w:r w:rsidRPr="007E5002">
        <w:rPr>
          <w:rFonts w:ascii="Latin Modern Roman 10" w:hAnsi="Latin Modern Roman 10" w:cs="Arial"/>
        </w:rPr>
        <w:t>s in different branches</w:t>
      </w:r>
      <w:r w:rsidR="00CE63E5" w:rsidRPr="007E5002">
        <w:rPr>
          <w:rFonts w:ascii="Latin Modern Roman 10" w:hAnsi="Latin Modern Roman 10" w:cs="Arial"/>
        </w:rPr>
        <w:t xml:space="preserve"> can’t send each other data about the observer which will be stolen without benevolent AI being able to predict this. In other words, Evil AIs can’t cooperate </w:t>
      </w:r>
      <w:r w:rsidR="00CE63E5" w:rsidRPr="007E5002">
        <w:rPr>
          <w:rFonts w:ascii="Latin Modern Roman 10" w:hAnsi="Latin Modern Roman 10" w:cs="Arial"/>
          <w:i/>
        </w:rPr>
        <w:t>acausally and secretly</w:t>
      </w:r>
      <w:r w:rsidR="00CE63E5" w:rsidRPr="007E5002">
        <w:rPr>
          <w:rFonts w:ascii="Latin Modern Roman 10" w:hAnsi="Latin Modern Roman 10" w:cs="Arial"/>
        </w:rPr>
        <w:t>, as any acausal deal</w:t>
      </w:r>
      <w:r w:rsidR="007B4C46" w:rsidRPr="007E5002">
        <w:rPr>
          <w:rFonts w:ascii="Latin Modern Roman 10" w:hAnsi="Latin Modern Roman 10" w:cs="Arial"/>
        </w:rPr>
        <w:t>,</w:t>
      </w:r>
      <w:r w:rsidR="00CE63E5" w:rsidRPr="007E5002">
        <w:rPr>
          <w:rFonts w:ascii="Latin Modern Roman 10" w:hAnsi="Latin Modern Roman 10" w:cs="Arial"/>
        </w:rPr>
        <w:t xml:space="preserve"> by it</w:t>
      </w:r>
      <w:r w:rsidR="007B4C46" w:rsidRPr="007E5002">
        <w:rPr>
          <w:rFonts w:ascii="Latin Modern Roman 10" w:hAnsi="Latin Modern Roman 10" w:cs="Arial"/>
        </w:rPr>
        <w:t>s</w:t>
      </w:r>
      <w:r w:rsidR="00CE63E5" w:rsidRPr="007E5002">
        <w:rPr>
          <w:rFonts w:ascii="Latin Modern Roman 10" w:hAnsi="Latin Modern Roman 10" w:cs="Arial"/>
        </w:rPr>
        <w:t xml:space="preserve"> nature</w:t>
      </w:r>
      <w:r w:rsidR="00872CE5" w:rsidRPr="007E5002">
        <w:rPr>
          <w:rFonts w:ascii="Latin Modern Roman 10" w:hAnsi="Latin Modern Roman 10" w:cs="Arial"/>
        </w:rPr>
        <w:t>, is</w:t>
      </w:r>
      <w:r w:rsidR="00CE63E5" w:rsidRPr="007E5002">
        <w:rPr>
          <w:rFonts w:ascii="Latin Modern Roman 10" w:hAnsi="Latin Modern Roman 10" w:cs="Arial"/>
        </w:rPr>
        <w:t xml:space="preserve"> open</w:t>
      </w:r>
      <w:r w:rsidR="00872CE5" w:rsidRPr="007E5002">
        <w:rPr>
          <w:rFonts w:ascii="Latin Modern Roman 10" w:hAnsi="Latin Modern Roman 10" w:cs="Arial"/>
        </w:rPr>
        <w:t>, and B</w:t>
      </w:r>
      <w:r w:rsidR="007B4C46" w:rsidRPr="007E5002">
        <w:rPr>
          <w:rFonts w:ascii="Latin Modern Roman 10" w:hAnsi="Latin Modern Roman 10" w:cs="Arial"/>
        </w:rPr>
        <w:t>enevolent AIs will know who is chosen</w:t>
      </w:r>
      <w:r w:rsidR="00872CE5" w:rsidRPr="007E5002">
        <w:rPr>
          <w:rFonts w:ascii="Latin Modern Roman 10" w:hAnsi="Latin Modern Roman 10" w:cs="Arial"/>
        </w:rPr>
        <w:t xml:space="preserve"> to go to hell</w:t>
      </w:r>
      <w:r w:rsidR="007B4C46" w:rsidRPr="007E5002">
        <w:rPr>
          <w:rFonts w:ascii="Latin Modern Roman 10" w:hAnsi="Latin Modern Roman 10" w:cs="Arial"/>
        </w:rPr>
        <w:t>. But if an Evil AI spend</w:t>
      </w:r>
      <w:r w:rsidR="006407C0">
        <w:rPr>
          <w:rFonts w:ascii="Latin Modern Roman 10" w:hAnsi="Latin Modern Roman 10" w:cs="Arial"/>
        </w:rPr>
        <w:t>s</w:t>
      </w:r>
      <w:r w:rsidR="007B4C46" w:rsidRPr="007E5002">
        <w:rPr>
          <w:rFonts w:ascii="Latin Modern Roman 10" w:hAnsi="Latin Modern Roman 10" w:cs="Arial"/>
        </w:rPr>
        <w:t xml:space="preserve"> all available resources of one observable universe </w:t>
      </w:r>
      <w:r w:rsidR="006407C0">
        <w:rPr>
          <w:rFonts w:ascii="Latin Modern Roman 10" w:hAnsi="Latin Modern Roman 10" w:cs="Arial"/>
        </w:rPr>
        <w:t>for the</w:t>
      </w:r>
      <w:r w:rsidR="007B4C46" w:rsidRPr="007E5002">
        <w:rPr>
          <w:rFonts w:ascii="Latin Modern Roman 10" w:hAnsi="Latin Modern Roman 10" w:cs="Arial"/>
        </w:rPr>
        <w:t xml:space="preserve"> torture </w:t>
      </w:r>
      <w:r w:rsidR="007F48F1" w:rsidRPr="007E5002">
        <w:rPr>
          <w:rFonts w:ascii="Latin Modern Roman 10" w:hAnsi="Latin Modern Roman 10" w:cs="Arial"/>
        </w:rPr>
        <w:t xml:space="preserve">of </w:t>
      </w:r>
      <w:r w:rsidR="007B4C46" w:rsidRPr="007E5002">
        <w:rPr>
          <w:rFonts w:ascii="Latin Modern Roman 10" w:hAnsi="Latin Modern Roman 10" w:cs="Arial"/>
        </w:rPr>
        <w:t>just one randomly selected observer, it could succeed, as</w:t>
      </w:r>
      <w:r w:rsidR="006407C0">
        <w:rPr>
          <w:rFonts w:ascii="Latin Modern Roman 10" w:hAnsi="Latin Modern Roman 10" w:cs="Arial"/>
        </w:rPr>
        <w:t xml:space="preserve"> the</w:t>
      </w:r>
      <w:r w:rsidR="007B4C46" w:rsidRPr="007E5002">
        <w:rPr>
          <w:rFonts w:ascii="Latin Modern Roman 10" w:hAnsi="Latin Modern Roman 10" w:cs="Arial"/>
        </w:rPr>
        <w:t xml:space="preserve"> total measure of this observer will be very large.</w:t>
      </w:r>
    </w:p>
    <w:p w14:paraId="68E1FB65" w14:textId="77777777" w:rsidR="007B4C46" w:rsidRPr="007E5002" w:rsidRDefault="007B4C46" w:rsidP="00CE63E5">
      <w:pPr>
        <w:widowControl w:val="0"/>
        <w:autoSpaceDE w:val="0"/>
        <w:autoSpaceDN w:val="0"/>
        <w:adjustRightInd w:val="0"/>
        <w:spacing w:line="280" w:lineRule="atLeast"/>
        <w:jc w:val="both"/>
        <w:rPr>
          <w:rFonts w:ascii="Latin Modern Roman 10" w:hAnsi="Latin Modern Roman 10" w:cs="Arial"/>
        </w:rPr>
      </w:pPr>
    </w:p>
    <w:p w14:paraId="0133C866" w14:textId="77777777" w:rsidR="00412B24" w:rsidRPr="00412B24" w:rsidRDefault="00412B24" w:rsidP="00412B24">
      <w:pPr>
        <w:rPr>
          <w:rFonts w:ascii="Latin Modern Roman 10" w:eastAsia="Times New Roman" w:hAnsi="Latin Modern Roman 10"/>
        </w:rPr>
      </w:pPr>
      <w:r w:rsidRPr="00412B24">
        <w:rPr>
          <w:rFonts w:ascii="Latin Modern Roman 10" w:eastAsia="Times New Roman" w:hAnsi="Latin Modern Roman 10"/>
          <w:color w:val="000000"/>
        </w:rPr>
        <w:t xml:space="preserve">Obviously, the coalition of benevolent AIs may have its answer to this, but this is out of the scope of this study. We can’t predict the next steps of advanced AIs. However, we could describe the general situation as </w:t>
      </w:r>
      <w:r w:rsidRPr="00412B24">
        <w:rPr>
          <w:rFonts w:ascii="Latin Modern Roman 10" w:eastAsia="Times New Roman" w:hAnsi="Latin Modern Roman 10"/>
          <w:i/>
          <w:iCs/>
          <w:color w:val="000000"/>
        </w:rPr>
        <w:t>acausal war</w:t>
      </w:r>
      <w:r w:rsidRPr="00412B24">
        <w:rPr>
          <w:rFonts w:ascii="Latin Modern Roman 10" w:eastAsia="Times New Roman" w:hAnsi="Latin Modern Roman 10"/>
          <w:color w:val="000000"/>
        </w:rPr>
        <w:t xml:space="preserve"> between AI coalitions.</w:t>
      </w:r>
    </w:p>
    <w:p w14:paraId="4CAC79A8" w14:textId="77777777" w:rsidR="004341A5" w:rsidRPr="007E5002" w:rsidRDefault="004341A5" w:rsidP="00CE63E5">
      <w:pPr>
        <w:widowControl w:val="0"/>
        <w:autoSpaceDE w:val="0"/>
        <w:autoSpaceDN w:val="0"/>
        <w:adjustRightInd w:val="0"/>
        <w:spacing w:line="280" w:lineRule="atLeast"/>
        <w:jc w:val="both"/>
        <w:rPr>
          <w:rFonts w:ascii="Latin Modern Roman 10" w:hAnsi="Latin Modern Roman 10" w:cs="Arial"/>
        </w:rPr>
      </w:pPr>
    </w:p>
    <w:p w14:paraId="77EB666B" w14:textId="021A6F07" w:rsidR="00C963B9" w:rsidRPr="007E5002" w:rsidRDefault="004341A5" w:rsidP="00CE63E5">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 xml:space="preserve">To dominate in the multiverse, a coalition of AIs needs to control as </w:t>
      </w:r>
      <w:r w:rsidR="00412B24" w:rsidRPr="007E5002">
        <w:rPr>
          <w:rFonts w:ascii="Latin Modern Roman 10" w:hAnsi="Latin Modern Roman 10" w:cs="Arial"/>
        </w:rPr>
        <w:t>many</w:t>
      </w:r>
      <w:r w:rsidRPr="007E5002">
        <w:rPr>
          <w:rFonts w:ascii="Latin Modern Roman 10" w:hAnsi="Latin Modern Roman 10" w:cs="Arial"/>
        </w:rPr>
        <w:t xml:space="preserve"> observer-moment</w:t>
      </w:r>
      <w:r w:rsidR="00872CE5" w:rsidRPr="007E5002">
        <w:rPr>
          <w:rFonts w:ascii="Latin Modern Roman 10" w:hAnsi="Latin Modern Roman 10" w:cs="Arial"/>
        </w:rPr>
        <w:t>s</w:t>
      </w:r>
      <w:r w:rsidRPr="007E5002">
        <w:rPr>
          <w:rFonts w:ascii="Latin Modern Roman 10" w:hAnsi="Latin Modern Roman 10" w:cs="Arial"/>
        </w:rPr>
        <w:t xml:space="preserve"> as possible and thus any conscious being or AI </w:t>
      </w:r>
      <w:r w:rsidR="00872CE5" w:rsidRPr="007E5002">
        <w:rPr>
          <w:rFonts w:ascii="Latin Modern Roman 10" w:hAnsi="Latin Modern Roman 10" w:cs="Arial"/>
        </w:rPr>
        <w:t>may</w:t>
      </w:r>
      <w:r w:rsidRPr="007E5002">
        <w:rPr>
          <w:rFonts w:ascii="Latin Modern Roman 10" w:hAnsi="Latin Modern Roman 10" w:cs="Arial"/>
        </w:rPr>
        <w:t xml:space="preserve"> be sure that he is in a simulation created by such AIs. </w:t>
      </w:r>
      <w:r w:rsidR="00BE6FFB" w:rsidRPr="007E5002">
        <w:rPr>
          <w:rFonts w:ascii="Latin Modern Roman 10" w:hAnsi="Latin Modern Roman 10" w:cs="Arial"/>
        </w:rPr>
        <w:t xml:space="preserve">This means that all AIs will have strong incentive to create simulations, and also to increase the measure of minds in them, by creating “anthropic monster” (analogue of </w:t>
      </w:r>
      <w:r w:rsidR="00872CE5" w:rsidRPr="007E5002">
        <w:rPr>
          <w:rFonts w:ascii="Latin Modern Roman 10" w:hAnsi="Latin Modern Roman 10" w:cs="Arial"/>
        </w:rPr>
        <w:t>“</w:t>
      </w:r>
      <w:r w:rsidR="00BE6FFB" w:rsidRPr="007E5002">
        <w:rPr>
          <w:rFonts w:ascii="Latin Modern Roman 10" w:hAnsi="Latin Modern Roman 10" w:cs="Calibri"/>
        </w:rPr>
        <w:t>utility monster</w:t>
      </w:r>
      <w:r w:rsidR="00872CE5" w:rsidRPr="007E5002">
        <w:rPr>
          <w:rFonts w:ascii="Latin Modern Roman 10" w:hAnsi="Latin Modern Roman 10" w:cs="Calibri"/>
        </w:rPr>
        <w:t>”</w:t>
      </w:r>
      <w:r w:rsidR="00BE6FFB" w:rsidRPr="007E5002">
        <w:rPr>
          <w:rFonts w:ascii="Latin Modern Roman 10" w:hAnsi="Latin Modern Roman 10" w:cs="Calibri"/>
        </w:rPr>
        <w:t>)</w:t>
      </w:r>
      <w:r w:rsidR="008F15F3" w:rsidRPr="007E5002">
        <w:rPr>
          <w:rFonts w:ascii="Latin Modern Roman 10" w:hAnsi="Latin Modern Roman 10" w:cs="Calibri"/>
        </w:rPr>
        <w:t xml:space="preserve"> </w:t>
      </w:r>
      <w:r w:rsidR="007F48F1" w:rsidRPr="007E5002">
        <w:rPr>
          <w:rFonts w:ascii="Latin Modern Roman 10" w:hAnsi="Latin Modern Roman 10" w:cs="Calibri"/>
        </w:rPr>
        <w:t xml:space="preserve">thus proving </w:t>
      </w:r>
      <w:r w:rsidR="008F15F3" w:rsidRPr="007E5002">
        <w:rPr>
          <w:rFonts w:ascii="Latin Modern Roman 10" w:hAnsi="Latin Modern Roman 10" w:cs="Calibri"/>
        </w:rPr>
        <w:t xml:space="preserve">the Simulation argument </w:t>
      </w:r>
      <w:r w:rsidR="008F15F3" w:rsidRPr="007E5002">
        <w:rPr>
          <w:rFonts w:ascii="Latin Modern Roman 10" w:hAnsi="Latin Modern Roman 10" w:cs="Calibri"/>
        </w:rPr>
        <w:fldChar w:fldCharType="begin"/>
      </w:r>
      <w:r w:rsidR="008F15F3" w:rsidRPr="007E5002">
        <w:rPr>
          <w:rFonts w:ascii="Latin Modern Roman 10" w:hAnsi="Latin Modern Roman 10" w:cs="Calibri"/>
        </w:rPr>
        <w:instrText xml:space="preserve"> ADDIN ZOTERO_ITEM CSL_CITATION {"citationID":"o3Eu1nGq","properties":{"formattedCitation":"(Bostrom, 2003)","plainCitation":"(Bostrom, 2003)","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schema":"https://github.com/citation-style-language/schema/raw/master/csl-citation.json"} </w:instrText>
      </w:r>
      <w:r w:rsidR="008F15F3" w:rsidRPr="007E5002">
        <w:rPr>
          <w:rFonts w:ascii="Latin Modern Roman 10" w:hAnsi="Latin Modern Roman 10" w:cs="Calibri"/>
        </w:rPr>
        <w:fldChar w:fldCharType="separate"/>
      </w:r>
      <w:r w:rsidR="008F15F3" w:rsidRPr="007E5002">
        <w:rPr>
          <w:rFonts w:ascii="Latin Modern Roman 10" w:hAnsi="Latin Modern Roman 10" w:cs="Calibri"/>
          <w:noProof/>
        </w:rPr>
        <w:t>(Bostrom, 2003)</w:t>
      </w:r>
      <w:r w:rsidR="008F15F3" w:rsidRPr="007E5002">
        <w:rPr>
          <w:rFonts w:ascii="Latin Modern Roman 10" w:hAnsi="Latin Modern Roman 10" w:cs="Calibri"/>
        </w:rPr>
        <w:fldChar w:fldCharType="end"/>
      </w:r>
      <w:r w:rsidR="008F15F3" w:rsidRPr="007E5002">
        <w:rPr>
          <w:rFonts w:ascii="Latin Modern Roman 10" w:hAnsi="Latin Modern Roman 10" w:cs="Calibri"/>
        </w:rPr>
        <w:t>.</w:t>
      </w:r>
    </w:p>
    <w:p w14:paraId="431DB754" w14:textId="77777777" w:rsidR="00BE6FFB" w:rsidRPr="007E5002" w:rsidRDefault="00BE6FFB" w:rsidP="00CE63E5">
      <w:pPr>
        <w:widowControl w:val="0"/>
        <w:autoSpaceDE w:val="0"/>
        <w:autoSpaceDN w:val="0"/>
        <w:adjustRightInd w:val="0"/>
        <w:spacing w:line="280" w:lineRule="atLeast"/>
        <w:jc w:val="both"/>
        <w:rPr>
          <w:rFonts w:ascii="Latin Modern Roman 10" w:hAnsi="Latin Modern Roman 10" w:cs="Calibri"/>
        </w:rPr>
      </w:pPr>
    </w:p>
    <w:p w14:paraId="1CC51E32" w14:textId="4136F426" w:rsidR="00C963B9" w:rsidRPr="007E5002" w:rsidRDefault="00C963B9" w:rsidP="00CE63E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A novel </w:t>
      </w:r>
      <w:hyperlink r:id="rId10" w:history="1">
        <w:r w:rsidRPr="007E5002">
          <w:rPr>
            <w:rStyle w:val="Hyperlink"/>
            <w:rFonts w:ascii="Latin Modern Roman 10" w:hAnsi="Latin Modern Roman 10" w:cs="Arial"/>
            <w:i/>
          </w:rPr>
          <w:t>Surface Detail</w:t>
        </w:r>
      </w:hyperlink>
      <w:r w:rsidRPr="007E5002">
        <w:rPr>
          <w:rFonts w:ascii="Latin Modern Roman 10" w:hAnsi="Latin Modern Roman 10" w:cs="Arial"/>
        </w:rPr>
        <w:t xml:space="preserve"> by Iain M. Banks describes some kind of war around artificial hells</w:t>
      </w:r>
      <w:r w:rsidR="000A2F51" w:rsidRPr="007E5002">
        <w:rPr>
          <w:rFonts w:ascii="Latin Modern Roman 10" w:hAnsi="Latin Modern Roman 10" w:cs="Arial"/>
        </w:rPr>
        <w:t xml:space="preserve"> </w:t>
      </w:r>
      <w:r w:rsidR="000A2F51" w:rsidRPr="007E5002">
        <w:rPr>
          <w:rFonts w:ascii="Latin Modern Roman 10" w:hAnsi="Latin Modern Roman 10" w:cs="Arial"/>
        </w:rPr>
        <w:fldChar w:fldCharType="begin"/>
      </w:r>
      <w:r w:rsidR="000A2F51" w:rsidRPr="007E5002">
        <w:rPr>
          <w:rFonts w:ascii="Latin Modern Roman 10" w:hAnsi="Latin Modern Roman 10" w:cs="Arial"/>
        </w:rPr>
        <w:instrText xml:space="preserve"> ADDIN ZOTERO_ITEM CSL_CITATION {"citationID":"M1cXqDMs","properties":{"formattedCitation":"(Banks, 2010)","plainCitation":"(Banks, 2010)","noteIndex":0},"citationItems":[{"id":10268,"uris":["http://zotero.org/users/3736454/items/U83M9LP4"],"uri":["http://zotero.org/users/3736454/items/U83M9LP4"],"itemData":{"id":10268,"type":"book","publisher":"Hachette UK","source":"Google Scholar","title":"Surface detail","author":[{"family":"Banks","given":"Iain M."}],"issued":{"date-parts":[["2010"]]}}}],"schema":"https://github.com/citation-style-language/schema/raw/master/csl-citation.json"} </w:instrText>
      </w:r>
      <w:r w:rsidR="000A2F51" w:rsidRPr="007E5002">
        <w:rPr>
          <w:rFonts w:ascii="Latin Modern Roman 10" w:hAnsi="Latin Modern Roman 10" w:cs="Arial"/>
        </w:rPr>
        <w:fldChar w:fldCharType="separate"/>
      </w:r>
      <w:r w:rsidR="000A2F51" w:rsidRPr="007E5002">
        <w:rPr>
          <w:rFonts w:ascii="Latin Modern Roman 10" w:hAnsi="Latin Modern Roman 10" w:cs="Arial"/>
          <w:noProof/>
        </w:rPr>
        <w:t>(Banks, 2010)</w:t>
      </w:r>
      <w:r w:rsidR="000A2F51" w:rsidRPr="007E5002">
        <w:rPr>
          <w:rFonts w:ascii="Latin Modern Roman 10" w:hAnsi="Latin Modern Roman 10" w:cs="Arial"/>
        </w:rPr>
        <w:fldChar w:fldCharType="end"/>
      </w:r>
      <w:r w:rsidRPr="007E5002">
        <w:rPr>
          <w:rFonts w:ascii="Latin Modern Roman 10" w:hAnsi="Latin Modern Roman 10" w:cs="Arial"/>
        </w:rPr>
        <w:t xml:space="preserve">. </w:t>
      </w:r>
    </w:p>
    <w:p w14:paraId="058756FF" w14:textId="77777777" w:rsidR="007B4C46" w:rsidRPr="007E5002" w:rsidRDefault="007B4C46" w:rsidP="00CE63E5">
      <w:pPr>
        <w:widowControl w:val="0"/>
        <w:autoSpaceDE w:val="0"/>
        <w:autoSpaceDN w:val="0"/>
        <w:adjustRightInd w:val="0"/>
        <w:spacing w:line="280" w:lineRule="atLeast"/>
        <w:jc w:val="both"/>
        <w:rPr>
          <w:rFonts w:ascii="Latin Modern Roman 10" w:hAnsi="Latin Modern Roman 10" w:cs="Arial"/>
        </w:rPr>
      </w:pPr>
    </w:p>
    <w:p w14:paraId="0A1679E0" w14:textId="7D1318ED" w:rsidR="00F41055" w:rsidRPr="007E5002" w:rsidRDefault="00DA4D26" w:rsidP="00A94A17">
      <w:pPr>
        <w:pStyle w:val="Heading2"/>
      </w:pPr>
      <w:bookmarkStart w:id="40" w:name="_Toc56437961"/>
      <w:bookmarkStart w:id="41" w:name="_Toc58952582"/>
      <w:r w:rsidRPr="007E5002">
        <w:t xml:space="preserve">5.2. </w:t>
      </w:r>
      <w:r w:rsidR="007B4C46" w:rsidRPr="007E5002">
        <w:t>How to protect oneself against future s-risks?</w:t>
      </w:r>
      <w:bookmarkEnd w:id="40"/>
      <w:bookmarkEnd w:id="41"/>
    </w:p>
    <w:p w14:paraId="77EA81C1" w14:textId="0E16F9FD" w:rsidR="004E5CCC" w:rsidRPr="007E5002" w:rsidRDefault="00F41055" w:rsidP="004341A5">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Destroying one’s human digital footprint will not help </w:t>
      </w:r>
      <w:r w:rsidR="00C47552" w:rsidRPr="007E5002">
        <w:rPr>
          <w:rFonts w:ascii="Latin Modern Roman 10" w:hAnsi="Latin Modern Roman 10" w:cs="Arial"/>
        </w:rPr>
        <w:t xml:space="preserve">to </w:t>
      </w:r>
      <w:r w:rsidRPr="007E5002">
        <w:rPr>
          <w:rFonts w:ascii="Latin Modern Roman 10" w:hAnsi="Latin Modern Roman 10" w:cs="Arial"/>
        </w:rPr>
        <w:t xml:space="preserve">protect against hostile resurrection (some people have suggested this as an argument against </w:t>
      </w:r>
      <w:r w:rsidRPr="007E5002">
        <w:rPr>
          <w:rFonts w:ascii="Latin Modern Roman 10" w:hAnsi="Latin Modern Roman 10" w:cs="Arial"/>
          <w:i/>
        </w:rPr>
        <w:t>indirect digital immortality</w:t>
      </w:r>
      <w:r w:rsidRPr="007E5002">
        <w:rPr>
          <w:rFonts w:ascii="Latin Modern Roman 10" w:hAnsi="Latin Modern Roman 10" w:cs="Arial"/>
        </w:rPr>
        <w:t>)</w:t>
      </w:r>
      <w:r w:rsidR="00453B11" w:rsidRPr="007E5002">
        <w:rPr>
          <w:rFonts w:ascii="Latin Modern Roman 10" w:hAnsi="Latin Modern Roman 10" w:cs="Arial"/>
        </w:rPr>
        <w:t>,</w:t>
      </w:r>
      <w:r w:rsidRPr="007E5002">
        <w:rPr>
          <w:rFonts w:ascii="Latin Modern Roman 10" w:hAnsi="Latin Modern Roman 10" w:cs="Arial"/>
        </w:rPr>
        <w:t xml:space="preserve"> if Evil AI recreates all possible beings</w:t>
      </w:r>
      <w:r w:rsidR="00453B11" w:rsidRPr="007E5002">
        <w:rPr>
          <w:rFonts w:ascii="Latin Modern Roman 10" w:hAnsi="Latin Modern Roman 10" w:cs="Arial"/>
        </w:rPr>
        <w:t>. Instead one should invest in creating</w:t>
      </w:r>
      <w:r w:rsidRPr="007E5002">
        <w:rPr>
          <w:rFonts w:ascii="Latin Modern Roman 10" w:hAnsi="Latin Modern Roman 10" w:cs="Arial"/>
        </w:rPr>
        <w:t xml:space="preserve"> </w:t>
      </w:r>
      <w:r w:rsidR="00453B11" w:rsidRPr="007E5002">
        <w:rPr>
          <w:rFonts w:ascii="Latin Modern Roman 10" w:hAnsi="Latin Modern Roman 10" w:cs="Arial"/>
        </w:rPr>
        <w:t>Benevolent AI</w:t>
      </w:r>
      <w:r w:rsidRPr="007E5002">
        <w:rPr>
          <w:rFonts w:ascii="Latin Modern Roman 10" w:hAnsi="Latin Modern Roman 10" w:cs="Arial"/>
        </w:rPr>
        <w:t xml:space="preserve">, interested in the resurrection </w:t>
      </w:r>
      <w:r w:rsidR="00453B11" w:rsidRPr="007E5002">
        <w:rPr>
          <w:rFonts w:ascii="Latin Modern Roman 10" w:hAnsi="Latin Modern Roman 10" w:cs="Arial"/>
        </w:rPr>
        <w:t xml:space="preserve">of the dead </w:t>
      </w:r>
      <w:r w:rsidRPr="007E5002">
        <w:rPr>
          <w:rFonts w:ascii="Latin Modern Roman 10" w:hAnsi="Latin Modern Roman 10" w:cs="Arial"/>
        </w:rPr>
        <w:t>and sav</w:t>
      </w:r>
      <w:r w:rsidR="00453B11" w:rsidRPr="007E5002">
        <w:rPr>
          <w:rFonts w:ascii="Latin Modern Roman 10" w:hAnsi="Latin Modern Roman 10" w:cs="Arial"/>
        </w:rPr>
        <w:t>ing suffering observer-moments.</w:t>
      </w:r>
    </w:p>
    <w:p w14:paraId="2A436768" w14:textId="77777777" w:rsidR="0029577D" w:rsidRPr="007E5002" w:rsidRDefault="0029577D" w:rsidP="004341A5">
      <w:pPr>
        <w:widowControl w:val="0"/>
        <w:autoSpaceDE w:val="0"/>
        <w:autoSpaceDN w:val="0"/>
        <w:adjustRightInd w:val="0"/>
        <w:spacing w:line="280" w:lineRule="atLeast"/>
        <w:jc w:val="both"/>
        <w:rPr>
          <w:rFonts w:ascii="Latin Modern Roman 10" w:hAnsi="Latin Modern Roman 10" w:cs="Arial"/>
        </w:rPr>
      </w:pPr>
    </w:p>
    <w:p w14:paraId="76E2D7C5" w14:textId="4475C0CF" w:rsidR="0029577D" w:rsidRPr="00482A59" w:rsidRDefault="0029577D" w:rsidP="00A94A17">
      <w:pPr>
        <w:pStyle w:val="Heading2"/>
      </w:pPr>
      <w:bookmarkStart w:id="42" w:name="_Toc58952583"/>
      <w:r w:rsidRPr="00482A59">
        <w:t>5.3</w:t>
      </w:r>
      <w:r w:rsidR="00482A59">
        <w:t>.</w:t>
      </w:r>
      <w:r w:rsidRPr="00482A59">
        <w:t xml:space="preserve"> What could go wrong?</w:t>
      </w:r>
      <w:bookmarkEnd w:id="42"/>
    </w:p>
    <w:p w14:paraId="4AC7089B" w14:textId="13900450" w:rsidR="0010600A" w:rsidRPr="007E5002" w:rsidRDefault="0010600A" w:rsidP="0010600A">
      <w:pPr>
        <w:jc w:val="both"/>
        <w:rPr>
          <w:rFonts w:ascii="Latin Modern Roman 10" w:hAnsi="Latin Modern Roman 10" w:cs="Calibri"/>
        </w:rPr>
      </w:pPr>
      <w:r w:rsidRPr="007E5002">
        <w:rPr>
          <w:rFonts w:ascii="Latin Modern Roman 10" w:hAnsi="Latin Modern Roman 10"/>
        </w:rPr>
        <w:t>The measures discussed here assumes</w:t>
      </w:r>
      <w:r w:rsidR="006407C0">
        <w:rPr>
          <w:rFonts w:ascii="Latin Modern Roman 10" w:hAnsi="Latin Modern Roman 10"/>
        </w:rPr>
        <w:t xml:space="preserve"> a</w:t>
      </w:r>
      <w:r w:rsidRPr="007E5002">
        <w:rPr>
          <w:rFonts w:ascii="Latin Modern Roman 10" w:hAnsi="Latin Modern Roman 10"/>
        </w:rPr>
        <w:t xml:space="preserve"> very ambitious value system which could affect the wellbeing of all possible minds in the multiverse. </w:t>
      </w:r>
      <w:r w:rsidR="00930A1B" w:rsidRPr="007E5002">
        <w:rPr>
          <w:rFonts w:ascii="Latin Modern Roman 10" w:hAnsi="Latin Modern Roman 10"/>
        </w:rPr>
        <w:t>As Yudkowsky wrote, we should very careful then we do something very close to the s-risks in the space of possible solutions</w:t>
      </w:r>
      <w:r w:rsidR="00DA0EEB">
        <w:rPr>
          <w:rFonts w:ascii="Latin Modern Roman 10" w:hAnsi="Latin Modern Roman 10"/>
        </w:rPr>
        <w:t xml:space="preserve"> </w:t>
      </w:r>
      <w:r w:rsidR="00BF3DDF">
        <w:rPr>
          <w:rFonts w:ascii="Latin Modern Roman 10" w:hAnsi="Latin Modern Roman 10"/>
        </w:rPr>
        <w:fldChar w:fldCharType="begin"/>
      </w:r>
      <w:r w:rsidR="00314E33">
        <w:rPr>
          <w:rFonts w:ascii="Latin Modern Roman 10" w:hAnsi="Latin Modern Roman 10"/>
        </w:rPr>
        <w:instrText xml:space="preserve"> ADDIN ZOTERO_ITEM CSL_CITATION {"citationID":"yJJmN66J","properties":{"formattedCitation":"(Yudkowsky, 2014)","plainCitation":"(Yudkowsky, 2014)","noteIndex":0},"citationItems":[{"id":10300,"uris":["http://zotero.org/users/3736454/items/3IT26E5R"],"uri":["http://zotero.org/users/3736454/items/3IT26E5R"],"itemData":{"id":10300,"type":"post-weblog","abstract":"The AI should be widely separated in the design space from any AI that would constitute a \"hyperexistential risk\" (anything worse than death).","language":"en","title":"Separation from hyperexistential risk","URL":"https://arbital.com/p/hyperexistential_separation/","author":[{"family":"Yudkowsky","given":"E."}],"accessed":{"date-parts":[["2020",11,30]]},"issued":{"date-parts":[["2014"]]}}}],"schema":"https://github.com/citation-style-language/schema/raw/master/csl-citation.json"} </w:instrText>
      </w:r>
      <w:r w:rsidR="00BF3DDF">
        <w:rPr>
          <w:rFonts w:ascii="Latin Modern Roman 10" w:hAnsi="Latin Modern Roman 10"/>
        </w:rPr>
        <w:fldChar w:fldCharType="separate"/>
      </w:r>
      <w:r w:rsidR="00314E33">
        <w:rPr>
          <w:rFonts w:ascii="Latin Modern Roman 10" w:eastAsia="Times New Roman" w:hAnsi="Latin Modern Roman 10"/>
        </w:rPr>
        <w:t>(Yudkowsky, 2014)</w:t>
      </w:r>
      <w:r w:rsidR="00BF3DDF">
        <w:rPr>
          <w:rFonts w:ascii="Latin Modern Roman 10" w:hAnsi="Latin Modern Roman 10"/>
        </w:rPr>
        <w:fldChar w:fldCharType="end"/>
      </w:r>
      <w:r w:rsidR="00930A1B" w:rsidRPr="007E5002">
        <w:rPr>
          <w:rFonts w:ascii="Latin Modern Roman 10" w:hAnsi="Latin Modern Roman 10"/>
        </w:rPr>
        <w:t xml:space="preserve">. </w:t>
      </w:r>
      <w:r w:rsidR="007E5002" w:rsidRPr="007E5002">
        <w:rPr>
          <w:rFonts w:ascii="Latin Modern Roman 10" w:hAnsi="Latin Modern Roman 10"/>
        </w:rPr>
        <w:t>Any mistake could actually cause s-risks, not prevent them or exacerbate them.</w:t>
      </w:r>
      <w:r w:rsidR="006407C0">
        <w:rPr>
          <w:rFonts w:ascii="Latin Modern Roman 10" w:hAnsi="Latin Modern Roman 10"/>
        </w:rPr>
        <w:t xml:space="preserve"> One concern is that creating </w:t>
      </w:r>
      <w:r w:rsidR="007E5002" w:rsidRPr="007E5002">
        <w:rPr>
          <w:rFonts w:ascii="Latin Modern Roman 10" w:hAnsi="Latin Modern Roman 10"/>
        </w:rPr>
        <w:t xml:space="preserve">copies of suffering mind </w:t>
      </w:r>
      <w:r w:rsidR="007E5002" w:rsidRPr="007E5002">
        <w:rPr>
          <w:rFonts w:ascii="Latin Modern Roman 10" w:hAnsi="Latin Modern Roman 10" w:cs="Calibri"/>
        </w:rPr>
        <w:t>actually increases the total sufferings in the universe.</w:t>
      </w:r>
    </w:p>
    <w:p w14:paraId="018F4AE1" w14:textId="77777777" w:rsidR="007E5002" w:rsidRPr="007E5002" w:rsidRDefault="007E5002" w:rsidP="0010600A">
      <w:pPr>
        <w:jc w:val="both"/>
        <w:rPr>
          <w:rFonts w:ascii="Latin Modern Roman 10" w:hAnsi="Latin Modern Roman 10" w:cs="Calibri"/>
        </w:rPr>
      </w:pPr>
    </w:p>
    <w:p w14:paraId="17E8A94E" w14:textId="522FFF08" w:rsidR="007E5002" w:rsidRPr="007E5002" w:rsidRDefault="007E5002" w:rsidP="0010600A">
      <w:pPr>
        <w:jc w:val="both"/>
        <w:rPr>
          <w:rFonts w:ascii="Latin Modern Roman 10" w:hAnsi="Latin Modern Roman 10" w:cs="Calibri"/>
        </w:rPr>
      </w:pPr>
      <w:r w:rsidRPr="007E5002">
        <w:rPr>
          <w:rFonts w:ascii="Latin Modern Roman 10" w:hAnsi="Latin Modern Roman 10" w:cs="Calibri"/>
        </w:rPr>
        <w:t xml:space="preserve">Also, </w:t>
      </w:r>
      <w:r w:rsidR="00DC1FE5">
        <w:rPr>
          <w:rFonts w:ascii="Latin Modern Roman 10" w:hAnsi="Latin Modern Roman 10" w:cs="Calibri"/>
        </w:rPr>
        <w:t>a B</w:t>
      </w:r>
      <w:r w:rsidRPr="007E5002">
        <w:rPr>
          <w:rFonts w:ascii="Latin Modern Roman 10" w:hAnsi="Latin Modern Roman 10" w:cs="Calibri"/>
        </w:rPr>
        <w:t>enevolent A</w:t>
      </w:r>
      <w:r w:rsidR="006407C0">
        <w:rPr>
          <w:rFonts w:ascii="Latin Modern Roman 10" w:hAnsi="Latin Modern Roman 10" w:cs="Calibri"/>
        </w:rPr>
        <w:t>I may be only a “benevolent” AI</w:t>
      </w:r>
      <w:r w:rsidRPr="007E5002">
        <w:rPr>
          <w:rFonts w:ascii="Latin Modern Roman 10" w:hAnsi="Latin Modern Roman 10" w:cs="Calibri"/>
        </w:rPr>
        <w:t xml:space="preserve"> and do</w:t>
      </w:r>
      <w:r w:rsidR="003F3B4E">
        <w:rPr>
          <w:rFonts w:ascii="Latin Modern Roman 10" w:hAnsi="Latin Modern Roman 10" w:cs="Calibri"/>
        </w:rPr>
        <w:t>es</w:t>
      </w:r>
      <w:r w:rsidRPr="007E5002">
        <w:rPr>
          <w:rFonts w:ascii="Latin Modern Roman 10" w:hAnsi="Latin Modern Roman 10" w:cs="Calibri"/>
        </w:rPr>
        <w:t xml:space="preserve"> a mistake similar to tiling the whole universe with photos of smiling faces instead of creating </w:t>
      </w:r>
      <w:r w:rsidR="003F3B4E">
        <w:rPr>
          <w:rFonts w:ascii="Latin Modern Roman 10" w:hAnsi="Latin Modern Roman 10" w:cs="Calibri"/>
        </w:rPr>
        <w:t>happy people</w:t>
      </w:r>
      <w:r w:rsidR="00DC1FE5">
        <w:rPr>
          <w:rFonts w:ascii="Latin Modern Roman 10" w:hAnsi="Latin Modern Roman 10" w:cs="Calibri"/>
        </w:rPr>
        <w:t xml:space="preserve"> </w:t>
      </w:r>
      <w:r w:rsidR="00DC1FE5">
        <w:rPr>
          <w:rFonts w:ascii="Latin Modern Roman 10" w:hAnsi="Latin Modern Roman 10" w:cs="Calibri"/>
        </w:rPr>
        <w:fldChar w:fldCharType="begin"/>
      </w:r>
      <w:r w:rsidR="00DC1FE5">
        <w:rPr>
          <w:rFonts w:ascii="Latin Modern Roman 10" w:hAnsi="Latin Modern Roman 10" w:cs="Calibri"/>
        </w:rPr>
        <w:instrText xml:space="preserve"> ADDIN ZOTERO_ITEM CSL_CITATION {"citationID":"5cXkeqbJ","properties":{"formattedCitation":"(Yudkowsky, 2008a)","plainCitation":"(Yudkowsky, 2008a)","noteIndex":0},"citationItems":[{"id":536,"uris":["http://zotero.org/users/3736454/items/R38NMK58"],"uri":["http://zotero.org/users/3736454/items/R38NMK58"],"itemData":{"id":536,"type":"book","language":"en","number-of-pages":"308–345","publisher":"Oxford University Press: Oxford, UK","title":"Artificial Intelligence as a Positive and Negative Factor in Global Risk, in Global Catastrophic Risks","author":[{"family":"Yudkowsky","given":"E."}],"editor":[{"family":"Cirkovic","given":"M.M."},{"family":"Bostrom","given":"N."}],"issued":{"date-parts":[["2008"]]}}}],"schema":"https://github.com/citation-style-language/schema/raw/master/csl-citation.json"} </w:instrText>
      </w:r>
      <w:r w:rsidR="00DC1FE5">
        <w:rPr>
          <w:rFonts w:ascii="Latin Modern Roman 10" w:hAnsi="Latin Modern Roman 10" w:cs="Calibri"/>
        </w:rPr>
        <w:fldChar w:fldCharType="separate"/>
      </w:r>
      <w:r w:rsidR="00DC1FE5">
        <w:rPr>
          <w:rFonts w:ascii="Latin Modern Roman 10" w:hAnsi="Latin Modern Roman 10" w:cs="Calibri"/>
          <w:noProof/>
        </w:rPr>
        <w:t>(Yudkowsky, 2008a)</w:t>
      </w:r>
      <w:r w:rsidR="00DC1FE5">
        <w:rPr>
          <w:rFonts w:ascii="Latin Modern Roman 10" w:hAnsi="Latin Modern Roman 10" w:cs="Calibri"/>
        </w:rPr>
        <w:fldChar w:fldCharType="end"/>
      </w:r>
      <w:r w:rsidR="003F3B4E">
        <w:rPr>
          <w:rFonts w:ascii="Latin Modern Roman 10" w:hAnsi="Latin Modern Roman 10" w:cs="Calibri"/>
        </w:rPr>
        <w:t>. So</w:t>
      </w:r>
      <w:r w:rsidR="00372FA5">
        <w:rPr>
          <w:rFonts w:ascii="Latin Modern Roman 10" w:hAnsi="Latin Modern Roman 10" w:cs="Calibri"/>
        </w:rPr>
        <w:t>,</w:t>
      </w:r>
      <w:r w:rsidR="003F3B4E">
        <w:rPr>
          <w:rFonts w:ascii="Latin Modern Roman 10" w:hAnsi="Latin Modern Roman 10" w:cs="Calibri"/>
        </w:rPr>
        <w:t xml:space="preserve"> we should not enforce AI to implement this particular solution of s-risks’ prevention before it reaches superintelligence </w:t>
      </w:r>
      <w:r w:rsidR="00372FA5">
        <w:rPr>
          <w:rFonts w:ascii="Latin Modern Roman 10" w:hAnsi="Latin Modern Roman 10" w:cs="Calibri"/>
        </w:rPr>
        <w:t xml:space="preserve">level </w:t>
      </w:r>
      <w:r w:rsidR="003F3B4E">
        <w:rPr>
          <w:rFonts w:ascii="Latin Modern Roman 10" w:hAnsi="Latin Modern Roman 10" w:cs="Calibri"/>
        </w:rPr>
        <w:t xml:space="preserve">and </w:t>
      </w:r>
      <w:r w:rsidR="00372FA5">
        <w:rPr>
          <w:rFonts w:ascii="Latin Modern Roman 10" w:hAnsi="Latin Modern Roman 10" w:cs="Calibri"/>
        </w:rPr>
        <w:t xml:space="preserve">will have a </w:t>
      </w:r>
      <w:r w:rsidR="003F3B4E">
        <w:rPr>
          <w:rFonts w:ascii="Latin Modern Roman 10" w:hAnsi="Latin Modern Roman 10" w:cs="Calibri"/>
        </w:rPr>
        <w:t xml:space="preserve">proven benevolence </w:t>
      </w:r>
      <w:r w:rsidR="00372FA5">
        <w:rPr>
          <w:rFonts w:ascii="Latin Modern Roman 10" w:hAnsi="Latin Modern Roman 10" w:cs="Calibri"/>
        </w:rPr>
        <w:t xml:space="preserve">– </w:t>
      </w:r>
      <w:r w:rsidR="006407C0">
        <w:rPr>
          <w:rFonts w:ascii="Latin Modern Roman 10" w:hAnsi="Latin Modern Roman 10" w:cs="Calibri"/>
        </w:rPr>
        <w:t>and will able to decide</w:t>
      </w:r>
      <w:r w:rsidR="003F3B4E">
        <w:rPr>
          <w:rFonts w:ascii="Latin Modern Roman 10" w:hAnsi="Latin Modern Roman 10" w:cs="Calibri"/>
        </w:rPr>
        <w:t xml:space="preserve"> is it actually good</w:t>
      </w:r>
      <w:r w:rsidR="00DC1FE5">
        <w:rPr>
          <w:rFonts w:ascii="Latin Modern Roman 10" w:hAnsi="Latin Modern Roman 10" w:cs="Calibri"/>
        </w:rPr>
        <w:t xml:space="preserve"> or not</w:t>
      </w:r>
      <w:r w:rsidR="003F3B4E">
        <w:rPr>
          <w:rFonts w:ascii="Latin Modern Roman 10" w:hAnsi="Latin Modern Roman 10" w:cs="Calibri"/>
        </w:rPr>
        <w:t>.</w:t>
      </w:r>
    </w:p>
    <w:p w14:paraId="0679A2BB" w14:textId="77777777" w:rsidR="00930A1B" w:rsidRPr="007E5002" w:rsidRDefault="00930A1B" w:rsidP="0010600A">
      <w:pPr>
        <w:jc w:val="both"/>
        <w:rPr>
          <w:rFonts w:ascii="Latin Modern Roman 10" w:hAnsi="Latin Modern Roman 10"/>
        </w:rPr>
      </w:pPr>
    </w:p>
    <w:p w14:paraId="23E0786C" w14:textId="7BA6C96D" w:rsidR="0029577D" w:rsidRDefault="00195BD2" w:rsidP="0010600A">
      <w:pPr>
        <w:jc w:val="both"/>
        <w:rPr>
          <w:rFonts w:ascii="Latin Modern Roman 10" w:hAnsi="Latin Modern Roman 10"/>
        </w:rPr>
      </w:pPr>
      <w:r>
        <w:rPr>
          <w:rFonts w:ascii="Latin Modern Roman 10" w:hAnsi="Latin Modern Roman 10"/>
        </w:rPr>
        <w:t xml:space="preserve">Fighting possible </w:t>
      </w:r>
      <w:r w:rsidR="00DC1FE5" w:rsidRPr="00DC1FE5">
        <w:rPr>
          <w:rFonts w:ascii="Latin Modern Roman 10" w:hAnsi="Latin Modern Roman 10" w:cs="Calibri"/>
        </w:rPr>
        <w:t>Ev</w:t>
      </w:r>
      <w:r w:rsidR="0010600A" w:rsidRPr="00DC1FE5">
        <w:rPr>
          <w:rFonts w:ascii="Latin Modern Roman 10" w:hAnsi="Latin Modern Roman 10"/>
        </w:rPr>
        <w:t>il</w:t>
      </w:r>
      <w:r w:rsidR="0010600A" w:rsidRPr="007E5002">
        <w:rPr>
          <w:rFonts w:ascii="Latin Modern Roman 10" w:hAnsi="Latin Modern Roman 10"/>
        </w:rPr>
        <w:t xml:space="preserve"> AIs is also a large opportunity cost as to win </w:t>
      </w:r>
      <w:r w:rsidR="00DC1FE5" w:rsidRPr="00DC1FE5">
        <w:rPr>
          <w:rFonts w:ascii="Latin Modern Roman 10" w:hAnsi="Latin Modern Roman 10" w:cs="Calibri"/>
        </w:rPr>
        <w:t>such war</w:t>
      </w:r>
      <w:r w:rsidR="0010600A" w:rsidRPr="00DC1FE5">
        <w:rPr>
          <w:rFonts w:ascii="Latin Modern Roman 10" w:hAnsi="Latin Modern Roman 10"/>
        </w:rPr>
        <w:t xml:space="preserve"> one</w:t>
      </w:r>
      <w:r w:rsidR="0010600A" w:rsidRPr="007E5002">
        <w:rPr>
          <w:rFonts w:ascii="Latin Modern Roman 10" w:hAnsi="Latin Modern Roman 10"/>
        </w:rPr>
        <w:t xml:space="preserve"> has to use almost all available</w:t>
      </w:r>
      <w:r w:rsidR="00DC1FE5">
        <w:rPr>
          <w:rFonts w:ascii="Latin Modern Roman 10" w:hAnsi="Latin Modern Roman 10"/>
        </w:rPr>
        <w:t xml:space="preserve"> resources of the whole observable universe. This may cause </w:t>
      </w:r>
      <w:r w:rsidR="00DC1FE5" w:rsidRPr="00DC1FE5">
        <w:rPr>
          <w:rFonts w:ascii="Latin Modern Roman 10" w:hAnsi="Latin Modern Roman 10"/>
          <w:i/>
        </w:rPr>
        <w:t>a-risks</w:t>
      </w:r>
      <w:r w:rsidR="00DC1FE5">
        <w:rPr>
          <w:rFonts w:ascii="Latin Modern Roman 10" w:hAnsi="Latin Modern Roman 10"/>
        </w:rPr>
        <w:t>: that is, risks to the existence of other alien civilizations which will not appear because of earthlings’ colonization.</w:t>
      </w:r>
      <w:r w:rsidR="008438F2">
        <w:rPr>
          <w:rFonts w:ascii="Latin Modern Roman 10" w:hAnsi="Latin Modern Roman 10"/>
        </w:rPr>
        <w:t xml:space="preserve"> </w:t>
      </w:r>
    </w:p>
    <w:p w14:paraId="5336E2C7" w14:textId="77777777" w:rsidR="008438F2" w:rsidRDefault="008438F2" w:rsidP="0010600A">
      <w:pPr>
        <w:jc w:val="both"/>
        <w:rPr>
          <w:rFonts w:ascii="Latin Modern Roman 10" w:hAnsi="Latin Modern Roman 10"/>
        </w:rPr>
      </w:pPr>
    </w:p>
    <w:p w14:paraId="488A5255" w14:textId="6023FC7B" w:rsidR="008438F2" w:rsidRDefault="008438F2" w:rsidP="0010600A">
      <w:pPr>
        <w:jc w:val="both"/>
        <w:rPr>
          <w:rFonts w:ascii="Latin Modern Roman 10" w:hAnsi="Latin Modern Roman 10"/>
        </w:rPr>
      </w:pPr>
      <w:r>
        <w:rPr>
          <w:rFonts w:ascii="Latin Modern Roman 10" w:hAnsi="Latin Modern Roman 10"/>
        </w:rPr>
        <w:t>Another opportunity cost is that we can create</w:t>
      </w:r>
      <w:r w:rsidR="004D5494">
        <w:rPr>
          <w:rFonts w:ascii="Latin Modern Roman 10" w:hAnsi="Latin Modern Roman 10"/>
        </w:rPr>
        <w:t xml:space="preserve"> </w:t>
      </w:r>
      <w:r w:rsidR="00482A59">
        <w:rPr>
          <w:rFonts w:ascii="Latin Modern Roman 10" w:hAnsi="Latin Modern Roman 10"/>
        </w:rPr>
        <w:t>many</w:t>
      </w:r>
      <w:r w:rsidR="004D5494">
        <w:rPr>
          <w:rFonts w:ascii="Latin Modern Roman 10" w:hAnsi="Latin Modern Roman 10"/>
        </w:rPr>
        <w:t xml:space="preserve"> </w:t>
      </w:r>
      <w:r>
        <w:rPr>
          <w:rFonts w:ascii="Latin Modern Roman 10" w:hAnsi="Latin Modern Roman 10"/>
        </w:rPr>
        <w:t xml:space="preserve">much happier people </w:t>
      </w:r>
      <w:r w:rsidRPr="00482A59">
        <w:rPr>
          <w:rFonts w:ascii="Latin Modern Roman 10" w:hAnsi="Latin Modern Roman 10"/>
          <w:i/>
        </w:rPr>
        <w:t>de novo</w:t>
      </w:r>
      <w:r w:rsidR="00482A59">
        <w:rPr>
          <w:rFonts w:ascii="Latin Modern Roman 10" w:hAnsi="Latin Modern Roman 10"/>
        </w:rPr>
        <w:t xml:space="preserve">, or do some other very interesting things which we can’t imagine now. </w:t>
      </w:r>
    </w:p>
    <w:p w14:paraId="5F99DFE9" w14:textId="77777777" w:rsidR="00482A59" w:rsidRDefault="00482A59" w:rsidP="0010600A">
      <w:pPr>
        <w:jc w:val="both"/>
        <w:rPr>
          <w:rFonts w:ascii="Latin Modern Roman 10" w:hAnsi="Latin Modern Roman 10"/>
        </w:rPr>
      </w:pPr>
    </w:p>
    <w:p w14:paraId="2D2FD6B2" w14:textId="4CA3D6D6" w:rsidR="00482A59" w:rsidRPr="007E5002" w:rsidRDefault="00482A59" w:rsidP="0010600A">
      <w:pPr>
        <w:jc w:val="both"/>
        <w:rPr>
          <w:rFonts w:ascii="Latin Modern Roman 10" w:hAnsi="Latin Modern Roman 10"/>
        </w:rPr>
      </w:pPr>
      <w:r>
        <w:rPr>
          <w:rFonts w:ascii="Latin Modern Roman 10" w:hAnsi="Latin Modern Roman 10"/>
        </w:rPr>
        <w:t>Benevolent AIs may also lose this war.</w:t>
      </w:r>
    </w:p>
    <w:p w14:paraId="2431AFF2" w14:textId="6EA1B3CD" w:rsidR="00E9053C" w:rsidRDefault="00E9053C" w:rsidP="00860FA5">
      <w:pPr>
        <w:pStyle w:val="Heading1"/>
        <w:rPr>
          <w:rFonts w:ascii="Latin Modern Roman 10" w:hAnsi="Latin Modern Roman 10"/>
          <w:b/>
        </w:rPr>
      </w:pPr>
      <w:bookmarkStart w:id="43" w:name="_Toc56437962"/>
      <w:bookmarkStart w:id="44" w:name="_Toc58952584"/>
      <w:r w:rsidRPr="007E5002">
        <w:rPr>
          <w:rFonts w:ascii="Latin Modern Roman 10" w:hAnsi="Latin Modern Roman 10"/>
          <w:b/>
        </w:rPr>
        <w:t>6. Curing past sufferings via time</w:t>
      </w:r>
      <w:r w:rsidR="00860FA5" w:rsidRPr="007E5002">
        <w:rPr>
          <w:rFonts w:ascii="Latin Modern Roman 10" w:hAnsi="Latin Modern Roman 10"/>
          <w:b/>
        </w:rPr>
        <w:t xml:space="preserve"> </w:t>
      </w:r>
      <w:r w:rsidRPr="007E5002">
        <w:rPr>
          <w:rFonts w:ascii="Latin Modern Roman 10" w:hAnsi="Latin Modern Roman 10"/>
          <w:b/>
        </w:rPr>
        <w:t>travel</w:t>
      </w:r>
      <w:bookmarkEnd w:id="43"/>
      <w:bookmarkEnd w:id="44"/>
    </w:p>
    <w:p w14:paraId="08CE32AE" w14:textId="6204624D" w:rsidR="0044610A" w:rsidRPr="0044610A" w:rsidRDefault="0044610A" w:rsidP="00C73D00">
      <w:pPr>
        <w:pStyle w:val="Heading2"/>
      </w:pPr>
      <w:bookmarkStart w:id="45" w:name="_Toc58952585"/>
      <w:r>
        <w:t>6.1. Sending nanobots via wormhole</w:t>
      </w:r>
      <w:bookmarkEnd w:id="45"/>
    </w:p>
    <w:p w14:paraId="70EEBC85" w14:textId="7703C42F" w:rsidR="00C61FBE" w:rsidRPr="007E5002" w:rsidRDefault="008F047D" w:rsidP="00A76D8D">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If time travel </w:t>
      </w:r>
      <w:r w:rsidR="007F48F1" w:rsidRPr="007E5002">
        <w:rPr>
          <w:rFonts w:ascii="Latin Modern Roman 10" w:hAnsi="Latin Modern Roman 10" w:cs="Arial"/>
        </w:rPr>
        <w:t>was</w:t>
      </w:r>
      <w:r w:rsidRPr="007E5002">
        <w:rPr>
          <w:rFonts w:ascii="Latin Modern Roman 10" w:hAnsi="Latin Modern Roman 10" w:cs="Arial"/>
        </w:rPr>
        <w:t xml:space="preserve"> possible, we could return to the past and save people from horrific sufferings. </w:t>
      </w:r>
      <w:r w:rsidR="007F48F1" w:rsidRPr="007E5002">
        <w:rPr>
          <w:rFonts w:ascii="Latin Modern Roman 10" w:hAnsi="Latin Modern Roman 10" w:cs="Arial"/>
        </w:rPr>
        <w:t>Similarly, the possibility of</w:t>
      </w:r>
      <w:r w:rsidRPr="007E5002">
        <w:rPr>
          <w:rFonts w:ascii="Latin Modern Roman 10" w:hAnsi="Latin Modern Roman 10" w:cs="Arial"/>
        </w:rPr>
        <w:t xml:space="preserve"> traveling between branches of the multiverse </w:t>
      </w:r>
      <w:r w:rsidR="007F48F1" w:rsidRPr="007E5002">
        <w:rPr>
          <w:rFonts w:ascii="Latin Modern Roman 10" w:hAnsi="Latin Modern Roman 10" w:cs="Arial"/>
        </w:rPr>
        <w:t xml:space="preserve">could help to directly confront </w:t>
      </w:r>
      <w:r w:rsidRPr="007E5002">
        <w:rPr>
          <w:rFonts w:ascii="Latin Modern Roman 10" w:hAnsi="Latin Modern Roman 10" w:cs="Arial"/>
        </w:rPr>
        <w:t>Evil AIs</w:t>
      </w:r>
      <w:r w:rsidR="007F48F1" w:rsidRPr="007E5002">
        <w:rPr>
          <w:rFonts w:ascii="Latin Modern Roman 10" w:hAnsi="Latin Modern Roman 10" w:cs="Arial"/>
        </w:rPr>
        <w:t xml:space="preserve">. </w:t>
      </w:r>
      <w:r w:rsidRPr="007E5002">
        <w:rPr>
          <w:rFonts w:ascii="Latin Modern Roman 10" w:hAnsi="Latin Modern Roman 10" w:cs="Arial"/>
        </w:rPr>
        <w:t xml:space="preserve">However, the only known possible way of time-travel </w:t>
      </w:r>
      <w:r w:rsidR="007F48F1" w:rsidRPr="007E5002">
        <w:rPr>
          <w:rFonts w:ascii="Latin Modern Roman 10" w:hAnsi="Latin Modern Roman 10" w:cs="Arial"/>
        </w:rPr>
        <w:t xml:space="preserve">at present </w:t>
      </w:r>
      <w:r w:rsidRPr="007E5002">
        <w:rPr>
          <w:rFonts w:ascii="Latin Modern Roman 10" w:hAnsi="Latin Modern Roman 10" w:cs="Arial"/>
        </w:rPr>
        <w:t>require</w:t>
      </w:r>
      <w:r w:rsidR="003A5C92" w:rsidRPr="007E5002">
        <w:rPr>
          <w:rFonts w:ascii="Latin Modern Roman 10" w:hAnsi="Latin Modern Roman 10" w:cs="Arial"/>
        </w:rPr>
        <w:t>s</w:t>
      </w:r>
      <w:r w:rsidRPr="007E5002">
        <w:rPr>
          <w:rFonts w:ascii="Latin Modern Roman 10" w:hAnsi="Latin Modern Roman 10" w:cs="Arial"/>
        </w:rPr>
        <w:t xml:space="preserve"> creation of wormholes, which will distort space-time near it as </w:t>
      </w:r>
      <w:r w:rsidR="007F48F1" w:rsidRPr="007E5002">
        <w:rPr>
          <w:rFonts w:ascii="Latin Modern Roman 10" w:hAnsi="Latin Modern Roman 10" w:cs="Arial"/>
        </w:rPr>
        <w:t xml:space="preserve">it is as </w:t>
      </w:r>
      <w:r w:rsidRPr="007E5002">
        <w:rPr>
          <w:rFonts w:ascii="Latin Modern Roman 10" w:hAnsi="Latin Modern Roman 10" w:cs="Arial"/>
        </w:rPr>
        <w:t>strong as a black hole</w:t>
      </w:r>
      <w:r w:rsidR="00C92E95" w:rsidRPr="007E5002">
        <w:rPr>
          <w:rFonts w:ascii="Latin Modern Roman 10" w:hAnsi="Latin Modern Roman 10" w:cs="Arial"/>
        </w:rPr>
        <w:t xml:space="preserve"> </w:t>
      </w:r>
      <w:r w:rsidR="00C92E95" w:rsidRPr="007E5002">
        <w:rPr>
          <w:rFonts w:ascii="Latin Modern Roman 10" w:hAnsi="Latin Modern Roman 10" w:cs="Arial"/>
        </w:rPr>
        <w:fldChar w:fldCharType="begin"/>
      </w:r>
      <w:r w:rsidR="00C92E95" w:rsidRPr="007E5002">
        <w:rPr>
          <w:rFonts w:ascii="Latin Modern Roman 10" w:hAnsi="Latin Modern Roman 10" w:cs="Arial"/>
        </w:rPr>
        <w:instrText xml:space="preserve"> ADDIN ZOTERO_ITEM CSL_CITATION {"citationID":"uUZX5H1o","properties":{"formattedCitation":"(Morris et al., 1988)","plainCitation":"(Morris et al., 1988)","noteIndex":0},"citationItems":[{"id":10265,"uris":["http://zotero.org/users/3736454/items/YULFEJY3"],"uri":["http://zotero.org/users/3736454/items/YULFEJY3"],"itemData":{"id":10265,"type":"article-journal","container-title":"Physical Review Letters","issue":"13","note":"publisher: APS","page":"1446","source":"Google Scholar","title":"Wormholes, time machines, and the weak energy condition","volume":"61","author":[{"family":"Morris","given":"Michael S."},{"family":"Thorne","given":"Kip S."},{"family":"Yurtsever","given":"Ulvi"}],"issued":{"date-parts":[["1988"]]}}}],"schema":"https://github.com/citation-style-language/schema/raw/master/csl-citation.json"} </w:instrText>
      </w:r>
      <w:r w:rsidR="00C92E95" w:rsidRPr="007E5002">
        <w:rPr>
          <w:rFonts w:ascii="Latin Modern Roman 10" w:hAnsi="Latin Modern Roman 10" w:cs="Arial"/>
        </w:rPr>
        <w:fldChar w:fldCharType="separate"/>
      </w:r>
      <w:r w:rsidR="00C92E95" w:rsidRPr="007E5002">
        <w:rPr>
          <w:rFonts w:ascii="Latin Modern Roman 10" w:hAnsi="Latin Modern Roman 10" w:cs="Arial"/>
          <w:noProof/>
        </w:rPr>
        <w:t>(Morris et al., 1988)</w:t>
      </w:r>
      <w:r w:rsidR="00C92E95" w:rsidRPr="007E5002">
        <w:rPr>
          <w:rFonts w:ascii="Latin Modern Roman 10" w:hAnsi="Latin Modern Roman 10" w:cs="Arial"/>
        </w:rPr>
        <w:fldChar w:fldCharType="end"/>
      </w:r>
      <w:r w:rsidRPr="007E5002">
        <w:rPr>
          <w:rFonts w:ascii="Latin Modern Roman 10" w:hAnsi="Latin Modern Roman 10" w:cs="Arial"/>
        </w:rPr>
        <w:t xml:space="preserve">. </w:t>
      </w:r>
      <w:r w:rsidR="00C92E95" w:rsidRPr="007E5002">
        <w:rPr>
          <w:rFonts w:ascii="Latin Modern Roman 10" w:hAnsi="Latin Modern Roman 10" w:cs="Arial"/>
        </w:rPr>
        <w:t>The a</w:t>
      </w:r>
      <w:r w:rsidRPr="007E5002">
        <w:rPr>
          <w:rFonts w:ascii="Latin Modern Roman 10" w:hAnsi="Latin Modern Roman 10" w:cs="Arial"/>
        </w:rPr>
        <w:t xml:space="preserve">ppearing of such </w:t>
      </w:r>
      <w:r w:rsidR="00412B24" w:rsidRPr="007E5002">
        <w:rPr>
          <w:rFonts w:ascii="Latin Modern Roman 10" w:hAnsi="Latin Modern Roman 10" w:cs="Arial"/>
        </w:rPr>
        <w:t xml:space="preserve">a </w:t>
      </w:r>
      <w:r w:rsidRPr="007E5002">
        <w:rPr>
          <w:rFonts w:ascii="Latin Modern Roman 10" w:hAnsi="Latin Modern Roman 10" w:cs="Arial"/>
        </w:rPr>
        <w:t>wormhole near</w:t>
      </w:r>
      <w:r w:rsidR="004A4172" w:rsidRPr="007E5002">
        <w:rPr>
          <w:rFonts w:ascii="Latin Modern Roman 10" w:hAnsi="Latin Modern Roman 10" w:cs="Arial"/>
        </w:rPr>
        <w:t xml:space="preserve"> </w:t>
      </w:r>
      <w:r w:rsidR="00C92E95" w:rsidRPr="007E5002">
        <w:rPr>
          <w:rFonts w:ascii="Latin Modern Roman 10" w:hAnsi="Latin Modern Roman 10" w:cs="Arial"/>
        </w:rPr>
        <w:t xml:space="preserve">the </w:t>
      </w:r>
      <w:r w:rsidR="004A4172" w:rsidRPr="007E5002">
        <w:rPr>
          <w:rFonts w:ascii="Latin Modern Roman 10" w:hAnsi="Latin Modern Roman 10" w:cs="Arial"/>
        </w:rPr>
        <w:t xml:space="preserve">Earth would destroy the planet and moving of large objects via </w:t>
      </w:r>
      <w:r w:rsidR="00412B24" w:rsidRPr="007E5002">
        <w:rPr>
          <w:rFonts w:ascii="Latin Modern Roman 10" w:hAnsi="Latin Modern Roman 10" w:cs="Arial"/>
        </w:rPr>
        <w:t xml:space="preserve">the </w:t>
      </w:r>
      <w:r w:rsidR="004A4172" w:rsidRPr="007E5002">
        <w:rPr>
          <w:rFonts w:ascii="Latin Modern Roman 10" w:hAnsi="Latin Modern Roman 10" w:cs="Arial"/>
        </w:rPr>
        <w:t>wormhole is unlikely</w:t>
      </w:r>
      <w:r w:rsidR="00C92E95" w:rsidRPr="007E5002">
        <w:rPr>
          <w:rFonts w:ascii="Latin Modern Roman 10" w:hAnsi="Latin Modern Roman 10" w:cs="Arial"/>
        </w:rPr>
        <w:t xml:space="preserve"> because of strong gravitational </w:t>
      </w:r>
      <w:r w:rsidR="002C4DA2" w:rsidRPr="007E5002">
        <w:rPr>
          <w:rFonts w:ascii="Latin Modern Roman 10" w:hAnsi="Latin Modern Roman 10" w:cs="Arial"/>
        </w:rPr>
        <w:t xml:space="preserve">force </w:t>
      </w:r>
      <w:r w:rsidR="00C92E95" w:rsidRPr="007E5002">
        <w:rPr>
          <w:rFonts w:ascii="Latin Modern Roman 10" w:hAnsi="Latin Modern Roman 10" w:cs="Arial"/>
        </w:rPr>
        <w:t>in it</w:t>
      </w:r>
      <w:r w:rsidR="004A4172" w:rsidRPr="007E5002">
        <w:rPr>
          <w:rFonts w:ascii="Latin Modern Roman 10" w:hAnsi="Latin Modern Roman 10" w:cs="Arial"/>
        </w:rPr>
        <w:t xml:space="preserve">. </w:t>
      </w:r>
    </w:p>
    <w:p w14:paraId="0EBCCBF1" w14:textId="77777777" w:rsidR="00EB1793" w:rsidRPr="007E5002" w:rsidRDefault="00EB1793" w:rsidP="00A76D8D">
      <w:pPr>
        <w:widowControl w:val="0"/>
        <w:autoSpaceDE w:val="0"/>
        <w:autoSpaceDN w:val="0"/>
        <w:adjustRightInd w:val="0"/>
        <w:spacing w:line="280" w:lineRule="atLeast"/>
        <w:jc w:val="both"/>
        <w:rPr>
          <w:rFonts w:ascii="Latin Modern Roman 10" w:hAnsi="Latin Modern Roman 10" w:cs="Arial"/>
        </w:rPr>
      </w:pPr>
    </w:p>
    <w:p w14:paraId="7BE88F46" w14:textId="13489C47" w:rsidR="00EB1793" w:rsidRPr="007E5002" w:rsidRDefault="00EB1793" w:rsidP="00A76D8D">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More</w:t>
      </w:r>
      <w:r w:rsidR="002C4DA2" w:rsidRPr="007E5002">
        <w:rPr>
          <w:rFonts w:ascii="Latin Modern Roman 10" w:hAnsi="Latin Modern Roman 10" w:cs="Arial"/>
        </w:rPr>
        <w:t>over,</w:t>
      </w:r>
      <w:r w:rsidRPr="007E5002">
        <w:rPr>
          <w:rFonts w:ascii="Latin Modern Roman 10" w:hAnsi="Latin Modern Roman 10" w:cs="Arial"/>
        </w:rPr>
        <w:t xml:space="preserve"> </w:t>
      </w:r>
      <w:r w:rsidR="002C4DA2" w:rsidRPr="007E5002">
        <w:rPr>
          <w:rFonts w:ascii="Latin Modern Roman 10" w:hAnsi="Latin Modern Roman 10" w:cs="Arial"/>
        </w:rPr>
        <w:t xml:space="preserve">the </w:t>
      </w:r>
      <w:r w:rsidRPr="007E5002">
        <w:rPr>
          <w:rFonts w:ascii="Latin Modern Roman 10" w:hAnsi="Latin Modern Roman 10" w:cs="Arial"/>
        </w:rPr>
        <w:t xml:space="preserve">location of the exit of a natural wormhole is </w:t>
      </w:r>
      <w:r w:rsidR="002C4DA2" w:rsidRPr="007E5002">
        <w:rPr>
          <w:rFonts w:ascii="Latin Modern Roman 10" w:hAnsi="Latin Modern Roman 10" w:cs="Arial"/>
        </w:rPr>
        <w:t xml:space="preserve">likely </w:t>
      </w:r>
      <w:r w:rsidRPr="007E5002">
        <w:rPr>
          <w:rFonts w:ascii="Latin Modern Roman 10" w:hAnsi="Latin Modern Roman 10" w:cs="Arial"/>
        </w:rPr>
        <w:t>near the beginning of the universe (as it is the p</w:t>
      </w:r>
      <w:r w:rsidR="00243774" w:rsidRPr="007E5002">
        <w:rPr>
          <w:rFonts w:ascii="Latin Modern Roman 10" w:hAnsi="Latin Modern Roman 10" w:cs="Arial"/>
        </w:rPr>
        <w:t>lace when a lot of strange high-</w:t>
      </w:r>
      <w:r w:rsidRPr="007E5002">
        <w:rPr>
          <w:rFonts w:ascii="Latin Modern Roman 10" w:hAnsi="Latin Modern Roman 10" w:cs="Arial"/>
        </w:rPr>
        <w:t>energetic events</w:t>
      </w:r>
      <w:r w:rsidR="00243774" w:rsidRPr="007E5002">
        <w:rPr>
          <w:rFonts w:ascii="Latin Modern Roman 10" w:hAnsi="Latin Modern Roman 10" w:cs="Arial"/>
        </w:rPr>
        <w:t xml:space="preserve"> happened), and </w:t>
      </w:r>
      <w:r w:rsidR="002C4DA2" w:rsidRPr="007E5002">
        <w:rPr>
          <w:rFonts w:ascii="Latin Modern Roman 10" w:hAnsi="Latin Modern Roman 10" w:cs="Arial"/>
        </w:rPr>
        <w:t xml:space="preserve">it’s </w:t>
      </w:r>
      <w:r w:rsidR="00243774" w:rsidRPr="007E5002">
        <w:rPr>
          <w:rFonts w:ascii="Latin Modern Roman 10" w:hAnsi="Latin Modern Roman 10" w:cs="Arial"/>
        </w:rPr>
        <w:t>another exi</w:t>
      </w:r>
      <w:r w:rsidRPr="007E5002">
        <w:rPr>
          <w:rFonts w:ascii="Latin Modern Roman 10" w:hAnsi="Latin Modern Roman 10" w:cs="Arial"/>
        </w:rPr>
        <w:t xml:space="preserve">t may be very far, </w:t>
      </w:r>
      <w:r w:rsidR="002C4DA2" w:rsidRPr="007E5002">
        <w:rPr>
          <w:rFonts w:ascii="Latin Modern Roman 10" w:hAnsi="Latin Modern Roman 10" w:cs="Arial"/>
        </w:rPr>
        <w:t xml:space="preserve">probably </w:t>
      </w:r>
      <w:r w:rsidRPr="007E5002">
        <w:rPr>
          <w:rFonts w:ascii="Latin Modern Roman 10" w:hAnsi="Latin Modern Roman 10" w:cs="Arial"/>
        </w:rPr>
        <w:t xml:space="preserve">in another galaxy, </w:t>
      </w:r>
      <w:r w:rsidR="002C4DA2" w:rsidRPr="007E5002">
        <w:rPr>
          <w:rFonts w:ascii="Latin Modern Roman 10" w:hAnsi="Latin Modern Roman 10" w:cs="Arial"/>
        </w:rPr>
        <w:t xml:space="preserve">due to the rarity of </w:t>
      </w:r>
      <w:r w:rsidRPr="007E5002">
        <w:rPr>
          <w:rFonts w:ascii="Latin Modern Roman 10" w:hAnsi="Latin Modern Roman 10" w:cs="Arial"/>
        </w:rPr>
        <w:t>such objects</w:t>
      </w:r>
      <w:r w:rsidR="002C4DA2" w:rsidRPr="007E5002">
        <w:rPr>
          <w:rFonts w:ascii="Latin Modern Roman 10" w:hAnsi="Latin Modern Roman 10" w:cs="Arial"/>
        </w:rPr>
        <w:t>.</w:t>
      </w:r>
    </w:p>
    <w:p w14:paraId="3B80ADF7" w14:textId="77777777" w:rsidR="00A305F5" w:rsidRPr="007E5002" w:rsidRDefault="00A305F5" w:rsidP="00A76D8D">
      <w:pPr>
        <w:widowControl w:val="0"/>
        <w:autoSpaceDE w:val="0"/>
        <w:autoSpaceDN w:val="0"/>
        <w:adjustRightInd w:val="0"/>
        <w:spacing w:line="280" w:lineRule="atLeast"/>
        <w:jc w:val="both"/>
        <w:rPr>
          <w:rFonts w:ascii="Latin Modern Roman 10" w:hAnsi="Latin Modern Roman 10" w:cs="Arial"/>
        </w:rPr>
      </w:pPr>
    </w:p>
    <w:p w14:paraId="529EA94E" w14:textId="6A0C8284" w:rsidR="00A305F5" w:rsidRPr="007E5002" w:rsidRDefault="00A305F5" w:rsidP="00A76D8D">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As the wormhole</w:t>
      </w:r>
      <w:r w:rsidR="00243774" w:rsidRPr="007E5002">
        <w:rPr>
          <w:rFonts w:ascii="Latin Modern Roman 10" w:hAnsi="Latin Modern Roman 10" w:cs="Arial"/>
        </w:rPr>
        <w:t xml:space="preserve">’s </w:t>
      </w:r>
      <w:r w:rsidR="00F75966" w:rsidRPr="007E5002">
        <w:rPr>
          <w:rFonts w:ascii="Latin Modern Roman 10" w:hAnsi="Latin Modern Roman 10" w:cs="Arial"/>
          <w:i/>
        </w:rPr>
        <w:t>aperture</w:t>
      </w:r>
      <w:r w:rsidRPr="007E5002">
        <w:rPr>
          <w:rFonts w:ascii="Latin Modern Roman 10" w:hAnsi="Latin Modern Roman 10" w:cs="Arial"/>
        </w:rPr>
        <w:t xml:space="preserve"> </w:t>
      </w:r>
      <w:r w:rsidR="00F75966" w:rsidRPr="007E5002">
        <w:rPr>
          <w:rFonts w:ascii="Latin Modern Roman 10" w:hAnsi="Latin Modern Roman 10" w:cs="Arial"/>
        </w:rPr>
        <w:t xml:space="preserve">is </w:t>
      </w:r>
      <w:r w:rsidRPr="007E5002">
        <w:rPr>
          <w:rFonts w:ascii="Latin Modern Roman 10" w:hAnsi="Latin Modern Roman 10" w:cs="Arial"/>
        </w:rPr>
        <w:t xml:space="preserve">likely </w:t>
      </w:r>
      <w:r w:rsidR="002C4DA2" w:rsidRPr="007E5002">
        <w:rPr>
          <w:rFonts w:ascii="Latin Modern Roman 10" w:hAnsi="Latin Modern Roman 10" w:cs="Arial"/>
        </w:rPr>
        <w:t xml:space="preserve">to </w:t>
      </w:r>
      <w:r w:rsidRPr="007E5002">
        <w:rPr>
          <w:rFonts w:ascii="Latin Modern Roman 10" w:hAnsi="Latin Modern Roman 10" w:cs="Arial"/>
        </w:rPr>
        <w:t xml:space="preserve">be very thin, it will allow passing of only very small things. Thus, we could send just one </w:t>
      </w:r>
      <w:proofErr w:type="spellStart"/>
      <w:r w:rsidRPr="007E5002">
        <w:rPr>
          <w:rFonts w:ascii="Latin Modern Roman 10" w:hAnsi="Latin Modern Roman 10" w:cs="Arial"/>
        </w:rPr>
        <w:t>nanobot</w:t>
      </w:r>
      <w:proofErr w:type="spellEnd"/>
      <w:r w:rsidRPr="007E5002">
        <w:rPr>
          <w:rFonts w:ascii="Latin Modern Roman 10" w:hAnsi="Latin Modern Roman 10" w:cs="Arial"/>
        </w:rPr>
        <w:t xml:space="preserve"> back in the past. This </w:t>
      </w:r>
      <w:proofErr w:type="spellStart"/>
      <w:r w:rsidRPr="007E5002">
        <w:rPr>
          <w:rFonts w:ascii="Latin Modern Roman 10" w:hAnsi="Latin Modern Roman 10" w:cs="Arial"/>
        </w:rPr>
        <w:t>nanobot</w:t>
      </w:r>
      <w:proofErr w:type="spellEnd"/>
      <w:r w:rsidRPr="007E5002">
        <w:rPr>
          <w:rFonts w:ascii="Latin Modern Roman 10" w:hAnsi="Latin Modern Roman 10" w:cs="Arial"/>
        </w:rPr>
        <w:t xml:space="preserve"> needs to be capable </w:t>
      </w:r>
      <w:r w:rsidR="00412B24" w:rsidRPr="007E5002">
        <w:rPr>
          <w:rFonts w:ascii="Latin Modern Roman 10" w:hAnsi="Latin Modern Roman 10" w:cs="Arial"/>
        </w:rPr>
        <w:t>of</w:t>
      </w:r>
      <w:r w:rsidRPr="007E5002">
        <w:rPr>
          <w:rFonts w:ascii="Latin Modern Roman 10" w:hAnsi="Latin Modern Roman 10" w:cs="Arial"/>
        </w:rPr>
        <w:t xml:space="preserve"> </w:t>
      </w:r>
      <w:r w:rsidR="006407C0">
        <w:rPr>
          <w:rFonts w:ascii="Latin Modern Roman 10" w:hAnsi="Latin Modern Roman 10" w:cs="Arial"/>
        </w:rPr>
        <w:t>self-replication and have AI on</w:t>
      </w:r>
      <w:r w:rsidRPr="007E5002">
        <w:rPr>
          <w:rFonts w:ascii="Latin Modern Roman 10" w:hAnsi="Latin Modern Roman 10" w:cs="Arial"/>
        </w:rPr>
        <w:t>board</w:t>
      </w:r>
      <w:r w:rsidR="000A2F51" w:rsidRPr="007E5002">
        <w:rPr>
          <w:rFonts w:ascii="Latin Modern Roman 10" w:hAnsi="Latin Modern Roman 10" w:cs="Arial"/>
        </w:rPr>
        <w:t xml:space="preserve"> </w:t>
      </w:r>
      <w:r w:rsidR="000A2F51" w:rsidRPr="007E5002">
        <w:rPr>
          <w:rFonts w:ascii="Latin Modern Roman 10" w:hAnsi="Latin Modern Roman 10" w:cs="Arial"/>
        </w:rPr>
        <w:fldChar w:fldCharType="begin"/>
      </w:r>
      <w:r w:rsidR="000A2F51" w:rsidRPr="007E5002">
        <w:rPr>
          <w:rFonts w:ascii="Latin Modern Roman 10" w:hAnsi="Latin Modern Roman 10" w:cs="Arial"/>
        </w:rPr>
        <w:instrText xml:space="preserve"> ADDIN ZOTERO_ITEM CSL_CITATION {"citationID":"QiCDLVFZ","properties":{"formattedCitation":"(Drexler, 1986)","plainCitation":"(Drexler, 1986)","noteIndex":0},"citationItems":[{"id":371,"uris":["http://zotero.org/users/3736454/items/4TQ4G8ZF"],"uri":["http://zotero.org/users/3736454/items/4TQ4G8ZF"],"itemData":{"id":371,"type":"book","language":"en","publisher":"Anchor Press","title":"E.: Engines of Creation","author":[{"literal":"Drexler"}],"issued":{"date-parts":[["1986"]]}}}],"schema":"https://github.com/citation-style-language/schema/raw/master/csl-citation.json"} </w:instrText>
      </w:r>
      <w:r w:rsidR="000A2F51" w:rsidRPr="007E5002">
        <w:rPr>
          <w:rFonts w:ascii="Latin Modern Roman 10" w:hAnsi="Latin Modern Roman 10" w:cs="Arial"/>
        </w:rPr>
        <w:fldChar w:fldCharType="separate"/>
      </w:r>
      <w:r w:rsidR="000A2F51" w:rsidRPr="007E5002">
        <w:rPr>
          <w:rFonts w:ascii="Latin Modern Roman 10" w:hAnsi="Latin Modern Roman 10" w:cs="Arial"/>
          <w:noProof/>
        </w:rPr>
        <w:t>(Drexler, 1986)</w:t>
      </w:r>
      <w:r w:rsidR="000A2F51" w:rsidRPr="007E5002">
        <w:rPr>
          <w:rFonts w:ascii="Latin Modern Roman 10" w:hAnsi="Latin Modern Roman 10" w:cs="Arial"/>
        </w:rPr>
        <w:fldChar w:fldCharType="end"/>
      </w:r>
      <w:r w:rsidRPr="007E5002">
        <w:rPr>
          <w:rFonts w:ascii="Latin Modern Roman 10" w:hAnsi="Latin Modern Roman 10" w:cs="Arial"/>
        </w:rPr>
        <w:t>. After occurring in the past, it will self-replicate and eventually reach the Earth</w:t>
      </w:r>
      <w:r w:rsidR="005A267E" w:rsidRPr="007E5002">
        <w:rPr>
          <w:rFonts w:ascii="Latin Modern Roman 10" w:hAnsi="Latin Modern Roman 10" w:cs="Arial"/>
        </w:rPr>
        <w:t xml:space="preserve"> as von Neumann probes</w:t>
      </w:r>
      <w:r w:rsidR="000A2F51" w:rsidRPr="007E5002">
        <w:rPr>
          <w:rFonts w:ascii="Latin Modern Roman 10" w:hAnsi="Latin Modern Roman 10" w:cs="Arial"/>
        </w:rPr>
        <w:t xml:space="preserve"> </w:t>
      </w:r>
      <w:r w:rsidR="000A2F51" w:rsidRPr="007E5002">
        <w:rPr>
          <w:rFonts w:ascii="Latin Modern Roman 10" w:hAnsi="Latin Modern Roman 10" w:cs="Arial"/>
        </w:rPr>
        <w:fldChar w:fldCharType="begin"/>
      </w:r>
      <w:r w:rsidR="000A2F51" w:rsidRPr="007E5002">
        <w:rPr>
          <w:rFonts w:ascii="Latin Modern Roman 10" w:hAnsi="Latin Modern Roman 10" w:cs="Arial"/>
        </w:rPr>
        <w:instrText xml:space="preserve"> ADDIN ZOTERO_ITEM CSL_CITATION {"citationID":"UrmDpLMD","properties":{"formattedCitation":"(Armstrong &amp; Sandberg, 2013)","plainCitation":"(Armstrong &amp; Sandberg, 2013)","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schema":"https://github.com/citation-style-language/schema/raw/master/csl-citation.json"} </w:instrText>
      </w:r>
      <w:r w:rsidR="000A2F51" w:rsidRPr="007E5002">
        <w:rPr>
          <w:rFonts w:ascii="Latin Modern Roman 10" w:hAnsi="Latin Modern Roman 10" w:cs="Arial"/>
        </w:rPr>
        <w:fldChar w:fldCharType="separate"/>
      </w:r>
      <w:r w:rsidR="000A2F51" w:rsidRPr="007E5002">
        <w:rPr>
          <w:rFonts w:ascii="Latin Modern Roman 10" w:hAnsi="Latin Modern Roman 10" w:cs="Arial"/>
          <w:noProof/>
        </w:rPr>
        <w:t>(Armstrong &amp; Sandberg, 2013)</w:t>
      </w:r>
      <w:r w:rsidR="000A2F51" w:rsidRPr="007E5002">
        <w:rPr>
          <w:rFonts w:ascii="Latin Modern Roman 10" w:hAnsi="Latin Modern Roman 10" w:cs="Arial"/>
        </w:rPr>
        <w:fldChar w:fldCharType="end"/>
      </w:r>
      <w:r w:rsidRPr="007E5002">
        <w:rPr>
          <w:rFonts w:ascii="Latin Modern Roman 10" w:hAnsi="Latin Modern Roman 10" w:cs="Arial"/>
        </w:rPr>
        <w:t xml:space="preserve">. </w:t>
      </w:r>
      <w:r w:rsidR="002C4DA2" w:rsidRPr="007E5002">
        <w:rPr>
          <w:rFonts w:ascii="Latin Modern Roman 10" w:hAnsi="Latin Modern Roman 10" w:cs="Arial"/>
        </w:rPr>
        <w:t xml:space="preserve">Nevertheless, </w:t>
      </w:r>
      <w:r w:rsidRPr="007E5002">
        <w:rPr>
          <w:rFonts w:ascii="Latin Modern Roman 10" w:hAnsi="Latin Modern Roman 10" w:cs="Arial"/>
        </w:rPr>
        <w:t>it should do this in a hidden way in order to escape “grandfather paradox”</w:t>
      </w:r>
      <w:r w:rsidR="00FF3108" w:rsidRPr="007E5002">
        <w:rPr>
          <w:rFonts w:ascii="Latin Modern Roman 10" w:hAnsi="Latin Modern Roman 10" w:cs="Arial"/>
        </w:rPr>
        <w:t xml:space="preserve"> (precluding</w:t>
      </w:r>
      <w:r w:rsidR="00412B24" w:rsidRPr="007E5002">
        <w:rPr>
          <w:rFonts w:ascii="Latin Modern Roman 10" w:hAnsi="Latin Modern Roman 10" w:cs="Arial"/>
        </w:rPr>
        <w:t xml:space="preserve"> </w:t>
      </w:r>
      <w:r w:rsidR="00412B24" w:rsidRPr="007E5002">
        <w:rPr>
          <w:rFonts w:ascii="Latin Modern Roman 10" w:hAnsi="Latin Modern Roman 10" w:cs="Calibri"/>
        </w:rPr>
        <w:t xml:space="preserve">its </w:t>
      </w:r>
      <w:r w:rsidR="00FF3108" w:rsidRPr="007E5002">
        <w:rPr>
          <w:rFonts w:ascii="Latin Modern Roman 10" w:hAnsi="Latin Modern Roman 10" w:cs="Arial"/>
        </w:rPr>
        <w:t>own existence via changes in the past</w:t>
      </w:r>
      <w:r w:rsidR="00C47552" w:rsidRPr="007E5002">
        <w:rPr>
          <w:rFonts w:ascii="Latin Modern Roman 10" w:hAnsi="Latin Modern Roman 10" w:cs="Arial"/>
        </w:rPr>
        <w:t xml:space="preserve"> </w:t>
      </w:r>
      <w:r w:rsidR="00C47552" w:rsidRPr="007E5002">
        <w:rPr>
          <w:rFonts w:ascii="Latin Modern Roman 10" w:hAnsi="Latin Modern Roman 10" w:cs="Arial"/>
        </w:rPr>
        <w:fldChar w:fldCharType="begin"/>
      </w:r>
      <w:r w:rsidR="00C47552" w:rsidRPr="007E5002">
        <w:rPr>
          <w:rFonts w:ascii="Latin Modern Roman 10" w:hAnsi="Latin Modern Roman 10" w:cs="Arial"/>
        </w:rPr>
        <w:instrText xml:space="preserve"> ADDIN ZOTERO_ITEM CSL_CITATION {"citationID":"59eWnnZ2","properties":{"formattedCitation":"(Lewis, 1976)","plainCitation":"(Lewis, 1976)","noteIndex":0},"citationItems":[{"id":8010,"uris":["http://zotero.org/users/3736454/items/GYWZWCGJ"],"uri":["http://zotero.org/users/3736454/items/GYWZWCGJ"],"itemData":{"id":8010,"type":"article-journal","container-title":"American Philosophical Quarterly","issue":"2","page":"145–152","source":"Google Scholar","title":"The paradoxes of time travel","volume":"13","author":[{"family":"Lewis","given":"David"}],"issued":{"date-parts":[["1976"]]}}}],"schema":"https://github.com/citation-style-language/schema/raw/master/csl-citation.json"} </w:instrText>
      </w:r>
      <w:r w:rsidR="00C47552" w:rsidRPr="007E5002">
        <w:rPr>
          <w:rFonts w:ascii="Latin Modern Roman 10" w:hAnsi="Latin Modern Roman 10" w:cs="Arial"/>
        </w:rPr>
        <w:fldChar w:fldCharType="separate"/>
      </w:r>
      <w:r w:rsidR="00C47552" w:rsidRPr="007E5002">
        <w:rPr>
          <w:rFonts w:ascii="Latin Modern Roman 10" w:hAnsi="Latin Modern Roman 10" w:cs="Arial"/>
          <w:noProof/>
        </w:rPr>
        <w:t>(Lewis, 1976)</w:t>
      </w:r>
      <w:r w:rsidR="00C47552" w:rsidRPr="007E5002">
        <w:rPr>
          <w:rFonts w:ascii="Latin Modern Roman 10" w:hAnsi="Latin Modern Roman 10" w:cs="Arial"/>
        </w:rPr>
        <w:fldChar w:fldCharType="end"/>
      </w:r>
      <w:r w:rsidR="00FF3108" w:rsidRPr="007E5002">
        <w:rPr>
          <w:rFonts w:ascii="Latin Modern Roman 10" w:hAnsi="Latin Modern Roman 10" w:cs="Arial"/>
        </w:rPr>
        <w:t>)</w:t>
      </w:r>
      <w:r w:rsidRPr="007E5002">
        <w:rPr>
          <w:rFonts w:ascii="Latin Modern Roman 10" w:hAnsi="Latin Modern Roman 10" w:cs="Arial"/>
        </w:rPr>
        <w:t xml:space="preserve">. Such nanobots will be able to secretly live in the brains of people and record their activity and turn off suffering </w:t>
      </w:r>
      <w:r w:rsidR="0037219C" w:rsidRPr="007E5002">
        <w:rPr>
          <w:rFonts w:ascii="Latin Modern Roman 10" w:hAnsi="Latin Modern Roman 10" w:cs="Arial"/>
        </w:rPr>
        <w:t xml:space="preserve">if it becomes unbearable. </w:t>
      </w:r>
    </w:p>
    <w:p w14:paraId="5E91F607" w14:textId="77777777" w:rsidR="00FA735C" w:rsidRPr="007E5002" w:rsidRDefault="00FA735C" w:rsidP="00A76D8D">
      <w:pPr>
        <w:widowControl w:val="0"/>
        <w:autoSpaceDE w:val="0"/>
        <w:autoSpaceDN w:val="0"/>
        <w:adjustRightInd w:val="0"/>
        <w:spacing w:line="280" w:lineRule="atLeast"/>
        <w:jc w:val="both"/>
        <w:rPr>
          <w:rFonts w:ascii="Latin Modern Roman 10" w:hAnsi="Latin Modern Roman 10" w:cs="Arial"/>
        </w:rPr>
      </w:pPr>
    </w:p>
    <w:p w14:paraId="7EFFE7F2" w14:textId="77777777" w:rsidR="00FA735C" w:rsidRPr="007E5002" w:rsidRDefault="00FA735C" w:rsidP="00A76D8D">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t xml:space="preserve">Such nanobots also could directly prevent creation and activity of Evil AIs, if they will be created on Earth (or by other civilizations). </w:t>
      </w:r>
    </w:p>
    <w:p w14:paraId="4B9FEB89" w14:textId="77777777" w:rsidR="00FA735C" w:rsidRPr="007E5002" w:rsidRDefault="00FA735C" w:rsidP="00A76D8D">
      <w:pPr>
        <w:widowControl w:val="0"/>
        <w:autoSpaceDE w:val="0"/>
        <w:autoSpaceDN w:val="0"/>
        <w:adjustRightInd w:val="0"/>
        <w:spacing w:line="280" w:lineRule="atLeast"/>
        <w:jc w:val="both"/>
        <w:rPr>
          <w:rFonts w:ascii="Latin Modern Roman 10" w:hAnsi="Latin Modern Roman 10" w:cs="Arial"/>
        </w:rPr>
      </w:pPr>
    </w:p>
    <w:p w14:paraId="20985C83" w14:textId="798952E4" w:rsidR="00FA735C" w:rsidRDefault="00FA735C" w:rsidP="00A76D8D">
      <w:pPr>
        <w:widowControl w:val="0"/>
        <w:autoSpaceDE w:val="0"/>
        <w:autoSpaceDN w:val="0"/>
        <w:adjustRightInd w:val="0"/>
        <w:spacing w:line="280" w:lineRule="atLeast"/>
        <w:jc w:val="both"/>
        <w:rPr>
          <w:rFonts w:ascii="Latin Modern Roman 10" w:hAnsi="Latin Modern Roman 10" w:cs="Calibri"/>
        </w:rPr>
      </w:pPr>
      <w:r w:rsidRPr="007E5002">
        <w:rPr>
          <w:rFonts w:ascii="Latin Modern Roman 10" w:hAnsi="Latin Modern Roman 10" w:cs="Arial"/>
        </w:rPr>
        <w:t>The “butterfly effect” (small changes of the future because of time travel to the past, which is</w:t>
      </w:r>
      <w:r w:rsidR="00412B24" w:rsidRPr="007E5002">
        <w:rPr>
          <w:rFonts w:ascii="Latin Modern Roman 10" w:hAnsi="Latin Modern Roman 10" w:cs="Arial"/>
        </w:rPr>
        <w:t xml:space="preserve"> a</w:t>
      </w:r>
      <w:r w:rsidRPr="007E5002">
        <w:rPr>
          <w:rFonts w:ascii="Latin Modern Roman 10" w:hAnsi="Latin Modern Roman 10" w:cs="Arial"/>
        </w:rPr>
        <w:t xml:space="preserve"> mild form of grandfather paradox) seems to be inevitable, but it will end in </w:t>
      </w:r>
      <w:r w:rsidR="00412B24" w:rsidRPr="007E5002">
        <w:rPr>
          <w:rFonts w:ascii="Latin Modern Roman 10" w:hAnsi="Latin Modern Roman 10" w:cs="Arial"/>
        </w:rPr>
        <w:t xml:space="preserve">a </w:t>
      </w:r>
      <w:r w:rsidRPr="007E5002">
        <w:rPr>
          <w:rFonts w:ascii="Latin Modern Roman 10" w:hAnsi="Latin Modern Roman 10" w:cs="Arial"/>
        </w:rPr>
        <w:t xml:space="preserve">strange </w:t>
      </w:r>
      <w:r w:rsidRPr="007E5002">
        <w:rPr>
          <w:rFonts w:ascii="Latin Modern Roman 10" w:hAnsi="Latin Modern Roman 10" w:cs="Arial"/>
        </w:rPr>
        <w:lastRenderedPageBreak/>
        <w:t>attractor of infinitely many loops. In other words, we don’t save our past, but the past</w:t>
      </w:r>
      <w:r w:rsidRPr="007E5002">
        <w:rPr>
          <w:rFonts w:ascii="Latin Modern Roman 10" w:hAnsi="Latin Modern Roman 10" w:cs="Calibri"/>
        </w:rPr>
        <w:t xml:space="preserve"> of some other </w:t>
      </w:r>
      <w:r w:rsidR="005A267E" w:rsidRPr="007E5002">
        <w:rPr>
          <w:rFonts w:ascii="Latin Modern Roman 10" w:hAnsi="Latin Modern Roman 10" w:cs="Calibri"/>
        </w:rPr>
        <w:t xml:space="preserve">similar </w:t>
      </w:r>
      <w:r w:rsidRPr="007E5002">
        <w:rPr>
          <w:rFonts w:ascii="Latin Modern Roman 10" w:hAnsi="Latin Modern Roman 10" w:cs="Calibri"/>
        </w:rPr>
        <w:t>world</w:t>
      </w:r>
      <w:r w:rsidR="002C4DA2" w:rsidRPr="007E5002">
        <w:rPr>
          <w:rFonts w:ascii="Latin Modern Roman 10" w:hAnsi="Latin Modern Roman 10" w:cs="Calibri"/>
        </w:rPr>
        <w:t>.</w:t>
      </w:r>
      <w:r w:rsidRPr="007E5002">
        <w:rPr>
          <w:rFonts w:ascii="Latin Modern Roman 10" w:hAnsi="Latin Modern Roman 10" w:cs="Calibri"/>
        </w:rPr>
        <w:t xml:space="preserve"> </w:t>
      </w:r>
      <w:r w:rsidR="002C4DA2" w:rsidRPr="007E5002">
        <w:rPr>
          <w:rFonts w:ascii="Latin Modern Roman 10" w:hAnsi="Latin Modern Roman 10" w:cs="Calibri"/>
        </w:rPr>
        <w:t>However</w:t>
      </w:r>
      <w:r w:rsidRPr="007E5002">
        <w:rPr>
          <w:rFonts w:ascii="Latin Modern Roman 10" w:hAnsi="Latin Modern Roman 10" w:cs="Calibri"/>
        </w:rPr>
        <w:t>, it is very likely that our past was saved by some other time travelers, very similar to us. It reminds the acausal trade between universes discussed above.</w:t>
      </w:r>
    </w:p>
    <w:p w14:paraId="6096E228" w14:textId="77777777" w:rsidR="00C62367" w:rsidRDefault="00C62367" w:rsidP="00A76D8D">
      <w:pPr>
        <w:widowControl w:val="0"/>
        <w:autoSpaceDE w:val="0"/>
        <w:autoSpaceDN w:val="0"/>
        <w:adjustRightInd w:val="0"/>
        <w:spacing w:line="280" w:lineRule="atLeast"/>
        <w:jc w:val="both"/>
        <w:rPr>
          <w:rFonts w:ascii="Latin Modern Roman 10" w:hAnsi="Latin Modern Roman 10" w:cs="Calibri"/>
        </w:rPr>
      </w:pPr>
    </w:p>
    <w:p w14:paraId="347D55DF" w14:textId="5D3C0D3F" w:rsidR="00C62367" w:rsidRPr="00C62367" w:rsidRDefault="0044610A" w:rsidP="00C73D00">
      <w:pPr>
        <w:pStyle w:val="Heading2"/>
      </w:pPr>
      <w:bookmarkStart w:id="46" w:name="_Toc58952586"/>
      <w:r>
        <w:t xml:space="preserve">6.2. </w:t>
      </w:r>
      <w:r w:rsidR="00C62367" w:rsidRPr="00C62367">
        <w:t>Travelling between branches in the Everett multiverse</w:t>
      </w:r>
      <w:bookmarkEnd w:id="46"/>
      <w:r w:rsidR="00C62367" w:rsidRPr="00C62367">
        <w:t xml:space="preserve"> </w:t>
      </w:r>
    </w:p>
    <w:p w14:paraId="475410B9" w14:textId="66411AE4" w:rsidR="00C62367" w:rsidRPr="00FC2FE5" w:rsidRDefault="00C62367" w:rsidP="00FC2FE5">
      <w:pPr>
        <w:jc w:val="both"/>
        <w:rPr>
          <w:rFonts w:ascii="Latin Modern Roman 10" w:hAnsi="Latin Modern Roman 10"/>
        </w:rPr>
      </w:pPr>
      <w:r w:rsidRPr="00FC2FE5">
        <w:rPr>
          <w:rFonts w:ascii="Latin Modern Roman 10" w:hAnsi="Latin Modern Roman 10"/>
        </w:rPr>
        <w:t>Another way to cure s-risks is to find the way to travel between branches in Everett multiverse and invade those branches there Evil AIs have appeared. Obviously, it is a bidirectional way, so there should be protection from Evils AIs invasion.</w:t>
      </w:r>
    </w:p>
    <w:p w14:paraId="35F72B33" w14:textId="77777777" w:rsidR="00C62367" w:rsidRPr="00FC2FE5" w:rsidRDefault="00C62367" w:rsidP="00FC2FE5">
      <w:pPr>
        <w:jc w:val="both"/>
        <w:rPr>
          <w:rFonts w:ascii="Latin Modern Roman 10" w:hAnsi="Latin Modern Roman 10"/>
        </w:rPr>
      </w:pPr>
    </w:p>
    <w:p w14:paraId="6CFC3EA7" w14:textId="7FB653A6" w:rsidR="00190934" w:rsidRDefault="00C62367" w:rsidP="00FC2FE5">
      <w:pPr>
        <w:jc w:val="both"/>
        <w:rPr>
          <w:rFonts w:ascii="Latin Modern Roman 10" w:hAnsi="Latin Modern Roman 10"/>
        </w:rPr>
      </w:pPr>
      <w:r w:rsidRPr="00FC2FE5">
        <w:rPr>
          <w:rFonts w:ascii="Latin Modern Roman 10" w:hAnsi="Latin Modern Roman 10"/>
        </w:rPr>
        <w:t xml:space="preserve">Surprisingly, </w:t>
      </w:r>
      <w:r w:rsidR="00FC2FE5">
        <w:rPr>
          <w:rFonts w:ascii="Latin Modern Roman 10" w:hAnsi="Latin Modern Roman 10"/>
        </w:rPr>
        <w:t>one possible</w:t>
      </w:r>
      <w:r w:rsidRPr="00FC2FE5">
        <w:rPr>
          <w:rFonts w:ascii="Latin Modern Roman 10" w:hAnsi="Latin Modern Roman 10"/>
        </w:rPr>
        <w:t xml:space="preserve"> instrument for such travel may be similar to creating indexical uncertainty. One possible way to travel between branches is the use of “many pasts” theory</w:t>
      </w:r>
      <w:r w:rsidR="00FC2FE5" w:rsidRPr="00FC2FE5">
        <w:rPr>
          <w:rFonts w:ascii="Latin Modern Roman 10" w:hAnsi="Latin Modern Roman 10"/>
        </w:rPr>
        <w:t>, which is the extension of the multivers</w:t>
      </w:r>
      <w:r w:rsidR="006407C0">
        <w:rPr>
          <w:rFonts w:ascii="Latin Modern Roman 10" w:hAnsi="Latin Modern Roman 10"/>
        </w:rPr>
        <w:t>e theory not only to the future</w:t>
      </w:r>
      <w:r w:rsidR="00FC2FE5" w:rsidRPr="00FC2FE5">
        <w:rPr>
          <w:rFonts w:ascii="Latin Modern Roman 10" w:hAnsi="Latin Modern Roman 10"/>
        </w:rPr>
        <w:t xml:space="preserve"> but to the pasts. The theory postulates that all past histories resulting in curing conditions are equally real. </w:t>
      </w:r>
      <w:r w:rsidR="00FC2FE5">
        <w:rPr>
          <w:rFonts w:ascii="Latin Modern Roman 10" w:hAnsi="Latin Modern Roman 10"/>
        </w:rPr>
        <w:t>To travel, we prepare a traveler in the condition which could both appear in our timeline and in the destination timeline, and then the traveler prepare</w:t>
      </w:r>
      <w:r w:rsidR="006407C0">
        <w:rPr>
          <w:rFonts w:ascii="Latin Modern Roman 10" w:hAnsi="Latin Modern Roman 10"/>
        </w:rPr>
        <w:t>s</w:t>
      </w:r>
      <w:r w:rsidR="00FC2FE5">
        <w:rPr>
          <w:rFonts w:ascii="Latin Modern Roman 10" w:hAnsi="Latin Modern Roman 10"/>
        </w:rPr>
        <w:t xml:space="preserve"> a measurement in which timeline he is located. </w:t>
      </w:r>
    </w:p>
    <w:p w14:paraId="28E64DA8" w14:textId="77777777" w:rsidR="00190934" w:rsidRDefault="00190934" w:rsidP="00FC2FE5">
      <w:pPr>
        <w:jc w:val="both"/>
        <w:rPr>
          <w:rFonts w:ascii="Latin Modern Roman 10" w:hAnsi="Latin Modern Roman 10"/>
        </w:rPr>
      </w:pPr>
    </w:p>
    <w:p w14:paraId="6AB19516" w14:textId="09374529" w:rsidR="00C62367" w:rsidRDefault="00FC2FE5" w:rsidP="00FC2FE5">
      <w:pPr>
        <w:jc w:val="both"/>
        <w:rPr>
          <w:rFonts w:ascii="Latin Modern Roman 10" w:hAnsi="Latin Modern Roman 10"/>
        </w:rPr>
      </w:pPr>
      <w:proofErr w:type="spellStart"/>
      <w:r>
        <w:rPr>
          <w:rFonts w:ascii="Latin Modern Roman 10" w:hAnsi="Latin Modern Roman 10"/>
        </w:rPr>
        <w:t>Roko</w:t>
      </w:r>
      <w:proofErr w:type="spellEnd"/>
      <w:r>
        <w:rPr>
          <w:rFonts w:ascii="Latin Modern Roman 10" w:hAnsi="Latin Modern Roman 10"/>
        </w:rPr>
        <w:t xml:space="preserve"> Basilisk thought experiment is an example of “acausal channeling” from the one possible future timeline to the past</w:t>
      </w:r>
      <w:r w:rsidR="00190934">
        <w:rPr>
          <w:rFonts w:ascii="Latin Modern Roman 10" w:hAnsi="Latin Modern Roman 10"/>
        </w:rPr>
        <w:t xml:space="preserve"> (of many more timelines), but here is used </w:t>
      </w:r>
      <w:r w:rsidR="007B58D9">
        <w:rPr>
          <w:rFonts w:ascii="Latin Modern Roman 10" w:hAnsi="Latin Modern Roman 10"/>
        </w:rPr>
        <w:t xml:space="preserve">a </w:t>
      </w:r>
      <w:r w:rsidR="00190934">
        <w:rPr>
          <w:rFonts w:ascii="Latin Modern Roman 10" w:hAnsi="Latin Modern Roman 10"/>
        </w:rPr>
        <w:t>decision theory trick, not indexical uncertainty; actually, here a semi-evil-AI moves into the past.</w:t>
      </w:r>
    </w:p>
    <w:p w14:paraId="582A3B9E" w14:textId="77777777" w:rsidR="00B77125" w:rsidRDefault="00B77125" w:rsidP="00FC2FE5">
      <w:pPr>
        <w:jc w:val="both"/>
        <w:rPr>
          <w:rFonts w:ascii="Latin Modern Roman 10" w:hAnsi="Latin Modern Roman 10"/>
        </w:rPr>
      </w:pPr>
    </w:p>
    <w:p w14:paraId="673DF124" w14:textId="7EE18797" w:rsidR="00B77125" w:rsidRPr="00FC2FE5" w:rsidRDefault="00B77125" w:rsidP="00FC2FE5">
      <w:pPr>
        <w:jc w:val="both"/>
        <w:rPr>
          <w:rFonts w:ascii="Latin Modern Roman 10" w:hAnsi="Latin Modern Roman 10"/>
        </w:rPr>
      </w:pPr>
      <w:r>
        <w:rPr>
          <w:rFonts w:ascii="Latin Modern Roman 10" w:hAnsi="Latin Modern Roman 10"/>
        </w:rPr>
        <w:t xml:space="preserve">Other ways to travel between timelines may be more physical and use </w:t>
      </w:r>
      <w:r w:rsidRPr="00B77125">
        <w:rPr>
          <w:rFonts w:ascii="Latin Modern Roman 10" w:hAnsi="Latin Modern Roman 10"/>
          <w:i/>
        </w:rPr>
        <w:t>residual coherence</w:t>
      </w:r>
      <w:r>
        <w:rPr>
          <w:rFonts w:ascii="Latin Modern Roman 10" w:hAnsi="Latin Modern Roman 10"/>
        </w:rPr>
        <w:t xml:space="preserve"> between separated branches</w:t>
      </w:r>
      <w:r w:rsidR="00D9711E">
        <w:rPr>
          <w:rFonts w:ascii="Latin Modern Roman 10" w:hAnsi="Latin Modern Roman 10"/>
        </w:rPr>
        <w:t>, but it is closer to science fiction now.</w:t>
      </w:r>
    </w:p>
    <w:p w14:paraId="5B5BD48B" w14:textId="02E69F65" w:rsidR="00F41055" w:rsidRPr="007E5002" w:rsidRDefault="00F41055" w:rsidP="00F41055">
      <w:pPr>
        <w:pStyle w:val="Heading1"/>
        <w:rPr>
          <w:rFonts w:ascii="Latin Modern Roman 10" w:hAnsi="Latin Modern Roman 10"/>
          <w:b/>
        </w:rPr>
      </w:pPr>
      <w:bookmarkStart w:id="47" w:name="_Toc56437963"/>
      <w:bookmarkStart w:id="48" w:name="_Toc58952587"/>
      <w:r w:rsidRPr="007E5002">
        <w:rPr>
          <w:rFonts w:ascii="Latin Modern Roman 10" w:hAnsi="Latin Modern Roman 10"/>
          <w:b/>
        </w:rPr>
        <w:t>Conclusion</w:t>
      </w:r>
      <w:bookmarkEnd w:id="47"/>
      <w:bookmarkEnd w:id="48"/>
    </w:p>
    <w:p w14:paraId="2B0EE4AA" w14:textId="3E007A68" w:rsidR="00F41055" w:rsidRPr="007E5002" w:rsidRDefault="0085593D" w:rsidP="00DF4421">
      <w:pPr>
        <w:jc w:val="both"/>
        <w:rPr>
          <w:rFonts w:ascii="Latin Modern Roman 10" w:hAnsi="Latin Modern Roman 10"/>
        </w:rPr>
      </w:pPr>
      <w:r w:rsidRPr="007E5002">
        <w:rPr>
          <w:rFonts w:ascii="Latin Modern Roman 10" w:hAnsi="Latin Modern Roman 10"/>
        </w:rPr>
        <w:t>In this article</w:t>
      </w:r>
      <w:r w:rsidR="005A267E" w:rsidRPr="007E5002">
        <w:rPr>
          <w:rFonts w:ascii="Latin Modern Roman 10" w:hAnsi="Latin Modern Roman 10"/>
        </w:rPr>
        <w:t>,</w:t>
      </w:r>
      <w:r w:rsidRPr="007E5002">
        <w:rPr>
          <w:rFonts w:ascii="Latin Modern Roman 10" w:hAnsi="Latin Modern Roman 10"/>
        </w:rPr>
        <w:t xml:space="preserve"> we presented two independent ideas about curing past sufferings</w:t>
      </w:r>
      <w:r w:rsidR="00DF4421" w:rsidRPr="007E5002">
        <w:rPr>
          <w:rFonts w:ascii="Latin Modern Roman 10" w:hAnsi="Latin Modern Roman 10"/>
        </w:rPr>
        <w:t xml:space="preserve"> and s-risks</w:t>
      </w:r>
      <w:r w:rsidR="00B2740A" w:rsidRPr="007E5002">
        <w:rPr>
          <w:rFonts w:ascii="Latin Modern Roman 10" w:hAnsi="Latin Modern Roman 10"/>
        </w:rPr>
        <w:t xml:space="preserve">: via indexical uncertainty and via </w:t>
      </w:r>
      <w:r w:rsidR="00FA735C" w:rsidRPr="007E5002">
        <w:rPr>
          <w:rFonts w:ascii="Latin Modern Roman 10" w:hAnsi="Latin Modern Roman 10"/>
        </w:rPr>
        <w:t xml:space="preserve">time travel. </w:t>
      </w:r>
      <w:r w:rsidR="00DF4421" w:rsidRPr="007E5002">
        <w:rPr>
          <w:rFonts w:ascii="Latin Modern Roman 10" w:hAnsi="Latin Modern Roman 10"/>
        </w:rPr>
        <w:t>Both are based on a series of assumptions. It shows us that the problem is tractable</w:t>
      </w:r>
      <w:r w:rsidR="00B01964" w:rsidRPr="007E5002">
        <w:rPr>
          <w:rFonts w:ascii="Latin Modern Roman 10" w:hAnsi="Latin Modern Roman 10"/>
        </w:rPr>
        <w:t xml:space="preserve">, </w:t>
      </w:r>
      <w:r w:rsidR="002C4DA2" w:rsidRPr="007E5002">
        <w:rPr>
          <w:rFonts w:ascii="Latin Modern Roman 10" w:hAnsi="Latin Modern Roman 10"/>
        </w:rPr>
        <w:t xml:space="preserve">though the future seems to be open to </w:t>
      </w:r>
      <w:r w:rsidR="00B01964" w:rsidRPr="007E5002">
        <w:rPr>
          <w:rFonts w:ascii="Latin Modern Roman 10" w:hAnsi="Latin Modern Roman 10"/>
        </w:rPr>
        <w:t>other ideas.</w:t>
      </w:r>
      <w:r w:rsidR="00955728" w:rsidRPr="007E5002">
        <w:rPr>
          <w:rFonts w:ascii="Latin Modern Roman 10" w:hAnsi="Latin Modern Roman 10"/>
        </w:rPr>
        <w:t xml:space="preserve"> As the problem is tractable, there is no need to commit suicide or stop technological progress because of the possibility of s-risks. </w:t>
      </w:r>
      <w:r w:rsidR="00695310" w:rsidRPr="007E5002">
        <w:rPr>
          <w:rFonts w:ascii="Latin Modern Roman 10" w:hAnsi="Latin Modern Roman 10"/>
        </w:rPr>
        <w:t xml:space="preserve">However, we should include the idea of curing past sufferings and preventing s-risks into future possible goal function of Global AI which irreversibly become a world government and is called Singleton </w:t>
      </w:r>
      <w:r w:rsidR="00695310" w:rsidRPr="007E5002">
        <w:rPr>
          <w:rFonts w:ascii="Latin Modern Roman 10" w:hAnsi="Latin Modern Roman 10"/>
        </w:rPr>
        <w:fldChar w:fldCharType="begin"/>
      </w:r>
      <w:r w:rsidR="00695310" w:rsidRPr="007E5002">
        <w:rPr>
          <w:rFonts w:ascii="Latin Modern Roman 10" w:hAnsi="Latin Modern Roman 10"/>
        </w:rPr>
        <w:instrText xml:space="preserve"> ADDIN ZOTERO_ITEM CSL_CITATION {"citationID":"ingcuLy4","properties":{"formattedCitation":"(Bostrom, 2006)","plainCitation":"(Bostrom, 2006)","noteIndex":0},"citationItems":[{"id":329,"uris":["http://zotero.org/users/3736454/items/QIHTVBWP"],"uri":["http://zotero.org/users/3736454/items/QIHTVBWP"],"itemData":{"id":329,"type":"article-journal","container-title":"Linguistic and Philosophical Investigations","issue":"5","language":"en","title":"What is a Singleton?","volume":"2006","author":[{"family":"Bostrom","given":"N."}],"issued":{"date-parts":[["2006"]]}}}],"schema":"https://github.com/citation-style-language/schema/raw/master/csl-citation.json"} </w:instrText>
      </w:r>
      <w:r w:rsidR="00695310" w:rsidRPr="007E5002">
        <w:rPr>
          <w:rFonts w:ascii="Latin Modern Roman 10" w:hAnsi="Latin Modern Roman 10"/>
        </w:rPr>
        <w:fldChar w:fldCharType="separate"/>
      </w:r>
      <w:r w:rsidR="00695310" w:rsidRPr="007E5002">
        <w:rPr>
          <w:rFonts w:ascii="Latin Modern Roman 10" w:hAnsi="Latin Modern Roman 10"/>
          <w:noProof/>
        </w:rPr>
        <w:t>(Bostrom, 2006)</w:t>
      </w:r>
      <w:r w:rsidR="00695310" w:rsidRPr="007E5002">
        <w:rPr>
          <w:rFonts w:ascii="Latin Modern Roman 10" w:hAnsi="Latin Modern Roman 10"/>
        </w:rPr>
        <w:fldChar w:fldCharType="end"/>
      </w:r>
      <w:r w:rsidR="00695310" w:rsidRPr="007E5002">
        <w:rPr>
          <w:rFonts w:ascii="Latin Modern Roman 10" w:hAnsi="Latin Modern Roman 10"/>
        </w:rPr>
        <w:t xml:space="preserve">. </w:t>
      </w:r>
    </w:p>
    <w:p w14:paraId="75670846" w14:textId="0CB56051" w:rsidR="00F41055" w:rsidRPr="007E5002" w:rsidRDefault="00F41055" w:rsidP="00F41055">
      <w:pPr>
        <w:pStyle w:val="Heading1"/>
        <w:rPr>
          <w:rFonts w:ascii="Latin Modern Roman 10" w:hAnsi="Latin Modern Roman 10"/>
          <w:b/>
        </w:rPr>
      </w:pPr>
      <w:bookmarkStart w:id="49" w:name="_Toc56437964"/>
      <w:bookmarkStart w:id="50" w:name="_Toc58952588"/>
      <w:r w:rsidRPr="007E5002">
        <w:rPr>
          <w:rFonts w:ascii="Latin Modern Roman 10" w:hAnsi="Latin Modern Roman 10"/>
          <w:b/>
        </w:rPr>
        <w:t>Literature</w:t>
      </w:r>
      <w:bookmarkEnd w:id="49"/>
      <w:bookmarkEnd w:id="50"/>
    </w:p>
    <w:p w14:paraId="5CF32BC8" w14:textId="77777777" w:rsidR="000365BD" w:rsidRPr="007E5002" w:rsidRDefault="000365BD" w:rsidP="00A76D8D">
      <w:pPr>
        <w:widowControl w:val="0"/>
        <w:autoSpaceDE w:val="0"/>
        <w:autoSpaceDN w:val="0"/>
        <w:adjustRightInd w:val="0"/>
        <w:spacing w:line="280" w:lineRule="atLeast"/>
        <w:jc w:val="both"/>
        <w:rPr>
          <w:rFonts w:ascii="Latin Modern Roman 10" w:hAnsi="Latin Modern Roman 10" w:cs="Arial"/>
        </w:rPr>
      </w:pPr>
    </w:p>
    <w:p w14:paraId="02D63313" w14:textId="77777777" w:rsidR="00C627EF" w:rsidRPr="00C627EF" w:rsidRDefault="00150498" w:rsidP="00C627EF">
      <w:pPr>
        <w:pStyle w:val="Bibliography"/>
        <w:rPr>
          <w:rFonts w:ascii="Latin Modern Roman 10" w:hAnsi="Latin Modern Roman 10"/>
        </w:rPr>
      </w:pPr>
      <w:r w:rsidRPr="007E5002">
        <w:rPr>
          <w:rFonts w:ascii="Latin Modern Roman 10" w:hAnsi="Latin Modern Roman 10" w:cs="Arial"/>
        </w:rPr>
        <w:fldChar w:fldCharType="begin"/>
      </w:r>
      <w:r w:rsidR="00314E33">
        <w:rPr>
          <w:rFonts w:ascii="Latin Modern Roman 10" w:hAnsi="Latin Modern Roman 10" w:cs="Arial"/>
        </w:rPr>
        <w:instrText xml:space="preserve"> ADDIN ZOTERO_BIBL {"uncited":[],"omitted":[],"custom":[]} CSL_BIBLIOGRAPHY </w:instrText>
      </w:r>
      <w:r w:rsidRPr="007E5002">
        <w:rPr>
          <w:rFonts w:ascii="Latin Modern Roman 10" w:hAnsi="Latin Modern Roman 10" w:cs="Arial"/>
        </w:rPr>
        <w:fldChar w:fldCharType="separate"/>
      </w:r>
      <w:r w:rsidR="00C627EF" w:rsidRPr="00C627EF">
        <w:rPr>
          <w:rFonts w:ascii="Latin Modern Roman 10" w:hAnsi="Latin Modern Roman 10"/>
        </w:rPr>
        <w:t xml:space="preserve">Alexander, S. (2018). The Hour I First Believed. </w:t>
      </w:r>
      <w:r w:rsidR="00C627EF" w:rsidRPr="00C627EF">
        <w:rPr>
          <w:rFonts w:ascii="Latin Modern Roman 10" w:hAnsi="Latin Modern Roman 10"/>
          <w:i/>
          <w:iCs/>
        </w:rPr>
        <w:t>Slate Star Codex</w:t>
      </w:r>
      <w:r w:rsidR="00C627EF" w:rsidRPr="00C627EF">
        <w:rPr>
          <w:rFonts w:ascii="Latin Modern Roman 10" w:hAnsi="Latin Modern Roman 10"/>
        </w:rPr>
        <w:t>. https://slatestarcodex.com/2018/04/01/the-hour-i-first-believed/</w:t>
      </w:r>
    </w:p>
    <w:p w14:paraId="6E72180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lastRenderedPageBreak/>
        <w:t xml:space="preserve">Almond, P. (2006). </w:t>
      </w:r>
      <w:r w:rsidRPr="00C627EF">
        <w:rPr>
          <w:rFonts w:ascii="Latin Modern Roman 10" w:hAnsi="Latin Modern Roman 10"/>
          <w:i/>
          <w:iCs/>
        </w:rPr>
        <w:t>Many-Worlds Assisted Mind Uploading: A Thought Experiment</w:t>
      </w:r>
      <w:r w:rsidRPr="00C627EF">
        <w:rPr>
          <w:rFonts w:ascii="Latin Modern Roman 10" w:hAnsi="Latin Modern Roman 10"/>
        </w:rPr>
        <w:t>. https://web.archive.org/web/20110513092111/http://www.paul-almond.com/ManyWorldsAssistedMindUploading.htm</w:t>
      </w:r>
    </w:p>
    <w:p w14:paraId="2A1079E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Armstrong, S. (2011). Anthropic decision theory. </w:t>
      </w:r>
      <w:proofErr w:type="spellStart"/>
      <w:r w:rsidRPr="00C627EF">
        <w:rPr>
          <w:rFonts w:ascii="Latin Modern Roman 10" w:hAnsi="Latin Modern Roman 10"/>
          <w:i/>
          <w:iCs/>
        </w:rPr>
        <w:t>ArXiv</w:t>
      </w:r>
      <w:proofErr w:type="spellEnd"/>
      <w:r w:rsidRPr="00C627EF">
        <w:rPr>
          <w:rFonts w:ascii="Latin Modern Roman 10" w:hAnsi="Latin Modern Roman 10"/>
          <w:i/>
          <w:iCs/>
        </w:rPr>
        <w:t xml:space="preserve"> Preprint ArXiv:1110.6437</w:t>
      </w:r>
      <w:r w:rsidRPr="00C627EF">
        <w:rPr>
          <w:rFonts w:ascii="Latin Modern Roman 10" w:hAnsi="Latin Modern Roman 10"/>
        </w:rPr>
        <w:t>.</w:t>
      </w:r>
    </w:p>
    <w:p w14:paraId="55211D5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Armstrong, S., &amp; Sandberg, A. (2013). Eternity in six hours: Intergalactic spreading of intelligent life and sharpening the Fermi paradox. </w:t>
      </w:r>
      <w:proofErr w:type="spellStart"/>
      <w:r w:rsidRPr="00C627EF">
        <w:rPr>
          <w:rFonts w:ascii="Latin Modern Roman 10" w:hAnsi="Latin Modern Roman 10"/>
          <w:i/>
          <w:iCs/>
        </w:rPr>
        <w:t>Acta</w:t>
      </w:r>
      <w:proofErr w:type="spellEnd"/>
      <w:r w:rsidRPr="00C627EF">
        <w:rPr>
          <w:rFonts w:ascii="Latin Modern Roman 10" w:hAnsi="Latin Modern Roman 10"/>
          <w:i/>
          <w:iCs/>
        </w:rPr>
        <w:t xml:space="preserve"> </w:t>
      </w:r>
      <w:proofErr w:type="spellStart"/>
      <w:r w:rsidRPr="00C627EF">
        <w:rPr>
          <w:rFonts w:ascii="Latin Modern Roman 10" w:hAnsi="Latin Modern Roman 10"/>
          <w:i/>
          <w:iCs/>
        </w:rPr>
        <w:t>Astronautica</w:t>
      </w:r>
      <w:proofErr w:type="spellEnd"/>
      <w:r w:rsidRPr="00C627EF">
        <w:rPr>
          <w:rFonts w:ascii="Latin Modern Roman 10" w:hAnsi="Latin Modern Roman 10"/>
        </w:rPr>
        <w:t xml:space="preserve">, </w:t>
      </w:r>
      <w:r w:rsidRPr="00C627EF">
        <w:rPr>
          <w:rFonts w:ascii="Latin Modern Roman 10" w:hAnsi="Latin Modern Roman 10"/>
          <w:i/>
          <w:iCs/>
        </w:rPr>
        <w:t>89</w:t>
      </w:r>
      <w:r w:rsidRPr="00C627EF">
        <w:rPr>
          <w:rFonts w:ascii="Latin Modern Roman 10" w:hAnsi="Latin Modern Roman 10"/>
        </w:rPr>
        <w:t>, 1–13.</w:t>
      </w:r>
    </w:p>
    <w:p w14:paraId="726F293B"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Auerbach</w:t>
      </w:r>
      <w:proofErr w:type="spellEnd"/>
      <w:r w:rsidRPr="00C627EF">
        <w:rPr>
          <w:rFonts w:ascii="Latin Modern Roman 10" w:hAnsi="Latin Modern Roman 10"/>
        </w:rPr>
        <w:t xml:space="preserve">, D. (2014). </w:t>
      </w:r>
      <w:r w:rsidRPr="00C627EF">
        <w:rPr>
          <w:rFonts w:ascii="Latin Modern Roman 10" w:hAnsi="Latin Modern Roman 10"/>
          <w:i/>
          <w:iCs/>
        </w:rPr>
        <w:t>The Most Terrifying Thought Experiment of All Time</w:t>
      </w:r>
      <w:r w:rsidRPr="00C627EF">
        <w:rPr>
          <w:rFonts w:ascii="Latin Modern Roman 10" w:hAnsi="Latin Modern Roman 10"/>
        </w:rPr>
        <w:t>. Slate. http://www.slate.com/articles/technology/bitwise/2014/07/roko_s_basilisk_the_most_terrifying_thought_experiment_of_all_time.html</w:t>
      </w:r>
    </w:p>
    <w:p w14:paraId="2D8DB718"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amford, S., &amp; Danaher, J. (2017). Transfer of Personality to a Synthetic Human ('Mind Uploading’) and the Social Construction of Identity. </w:t>
      </w:r>
      <w:r w:rsidRPr="00C627EF">
        <w:rPr>
          <w:rFonts w:ascii="Latin Modern Roman 10" w:hAnsi="Latin Modern Roman 10"/>
          <w:i/>
          <w:iCs/>
        </w:rPr>
        <w:t>Journal of Consciousness Studies</w:t>
      </w:r>
      <w:r w:rsidRPr="00C627EF">
        <w:rPr>
          <w:rFonts w:ascii="Latin Modern Roman 10" w:hAnsi="Latin Modern Roman 10"/>
        </w:rPr>
        <w:t xml:space="preserve">, </w:t>
      </w:r>
      <w:r w:rsidRPr="00C627EF">
        <w:rPr>
          <w:rFonts w:ascii="Latin Modern Roman 10" w:hAnsi="Latin Modern Roman 10"/>
          <w:i/>
          <w:iCs/>
        </w:rPr>
        <w:t>24</w:t>
      </w:r>
      <w:r w:rsidRPr="00C627EF">
        <w:rPr>
          <w:rFonts w:ascii="Latin Modern Roman 10" w:hAnsi="Latin Modern Roman 10"/>
        </w:rPr>
        <w:t>(11–12), 6–30.</w:t>
      </w:r>
    </w:p>
    <w:p w14:paraId="30B5D488"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anks, I. M. (2010). </w:t>
      </w:r>
      <w:r w:rsidRPr="00C627EF">
        <w:rPr>
          <w:rFonts w:ascii="Latin Modern Roman 10" w:hAnsi="Latin Modern Roman 10"/>
          <w:i/>
          <w:iCs/>
        </w:rPr>
        <w:t>Surface detail</w:t>
      </w:r>
      <w:r w:rsidRPr="00C627EF">
        <w:rPr>
          <w:rFonts w:ascii="Latin Modern Roman 10" w:hAnsi="Latin Modern Roman 10"/>
        </w:rPr>
        <w:t>. Hachette UK.</w:t>
      </w:r>
    </w:p>
    <w:p w14:paraId="4AA743D1"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ostrom, N. (2003). Are You Living </w:t>
      </w:r>
      <w:proofErr w:type="gramStart"/>
      <w:r w:rsidRPr="00C627EF">
        <w:rPr>
          <w:rFonts w:ascii="Latin Modern Roman 10" w:hAnsi="Latin Modern Roman 10"/>
        </w:rPr>
        <w:t>In</w:t>
      </w:r>
      <w:proofErr w:type="gramEnd"/>
      <w:r w:rsidRPr="00C627EF">
        <w:rPr>
          <w:rFonts w:ascii="Latin Modern Roman 10" w:hAnsi="Latin Modern Roman 10"/>
        </w:rPr>
        <w:t xml:space="preserve"> a Computer Simulation? </w:t>
      </w:r>
      <w:r w:rsidRPr="00C627EF">
        <w:rPr>
          <w:rFonts w:ascii="Latin Modern Roman 10" w:hAnsi="Latin Modern Roman 10"/>
          <w:i/>
          <w:iCs/>
        </w:rPr>
        <w:t>Published in Philosophical Quarterly (2003) Vol. 53, No. 211, Pp. 243-255.</w:t>
      </w:r>
    </w:p>
    <w:p w14:paraId="0DE17DAC"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ostrom, N. (2006). What is a Singleton? </w:t>
      </w:r>
      <w:r w:rsidRPr="00C627EF">
        <w:rPr>
          <w:rFonts w:ascii="Latin Modern Roman 10" w:hAnsi="Latin Modern Roman 10"/>
          <w:i/>
          <w:iCs/>
        </w:rPr>
        <w:t>Linguistic and Philosophical Investigations</w:t>
      </w:r>
      <w:r w:rsidRPr="00C627EF">
        <w:rPr>
          <w:rFonts w:ascii="Latin Modern Roman 10" w:hAnsi="Latin Modern Roman 10"/>
        </w:rPr>
        <w:t xml:space="preserve">, </w:t>
      </w:r>
      <w:r w:rsidRPr="00C627EF">
        <w:rPr>
          <w:rFonts w:ascii="Latin Modern Roman 10" w:hAnsi="Latin Modern Roman 10"/>
          <w:i/>
          <w:iCs/>
        </w:rPr>
        <w:t>2006</w:t>
      </w:r>
      <w:r w:rsidRPr="00C627EF">
        <w:rPr>
          <w:rFonts w:ascii="Latin Modern Roman 10" w:hAnsi="Latin Modern Roman 10"/>
        </w:rPr>
        <w:t>(5).</w:t>
      </w:r>
    </w:p>
    <w:p w14:paraId="1E9EF3AC"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ostrom, N. (2013). </w:t>
      </w:r>
      <w:r w:rsidRPr="00C627EF">
        <w:rPr>
          <w:rFonts w:ascii="Latin Modern Roman 10" w:hAnsi="Latin Modern Roman 10"/>
          <w:i/>
          <w:iCs/>
        </w:rPr>
        <w:t>Anthropic bias: Observation selection effects in science and philosophy</w:t>
      </w:r>
      <w:r w:rsidRPr="00C627EF">
        <w:rPr>
          <w:rFonts w:ascii="Latin Modern Roman 10" w:hAnsi="Latin Modern Roman 10"/>
        </w:rPr>
        <w:t>. Routledge.</w:t>
      </w:r>
    </w:p>
    <w:p w14:paraId="52F6CC33"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Bostrom, N. (2014). </w:t>
      </w:r>
      <w:r w:rsidRPr="00C627EF">
        <w:rPr>
          <w:rFonts w:ascii="Latin Modern Roman 10" w:hAnsi="Latin Modern Roman 10"/>
          <w:i/>
          <w:iCs/>
        </w:rPr>
        <w:t>Superintelligence</w:t>
      </w:r>
      <w:r w:rsidRPr="00C627EF">
        <w:rPr>
          <w:rFonts w:ascii="Latin Modern Roman 10" w:hAnsi="Latin Modern Roman 10"/>
        </w:rPr>
        <w:t>. Oxford University Press.</w:t>
      </w:r>
    </w:p>
    <w:p w14:paraId="61049BA3"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lastRenderedPageBreak/>
        <w:t xml:space="preserve">Carroll, S. M., &amp; </w:t>
      </w:r>
      <w:proofErr w:type="spellStart"/>
      <w:r w:rsidRPr="00C627EF">
        <w:rPr>
          <w:rFonts w:ascii="Latin Modern Roman 10" w:hAnsi="Latin Modern Roman 10"/>
        </w:rPr>
        <w:t>Sebens</w:t>
      </w:r>
      <w:proofErr w:type="spellEnd"/>
      <w:r w:rsidRPr="00C627EF">
        <w:rPr>
          <w:rFonts w:ascii="Latin Modern Roman 10" w:hAnsi="Latin Modern Roman 10"/>
        </w:rPr>
        <w:t xml:space="preserve">, C. T. (2014). Many worlds, the born rule, and self-locating uncertainty. In </w:t>
      </w:r>
      <w:r w:rsidRPr="00C627EF">
        <w:rPr>
          <w:rFonts w:ascii="Latin Modern Roman 10" w:hAnsi="Latin Modern Roman 10"/>
          <w:i/>
          <w:iCs/>
        </w:rPr>
        <w:t>Quantum theory: A two-time success story</w:t>
      </w:r>
      <w:r w:rsidRPr="00C627EF">
        <w:rPr>
          <w:rFonts w:ascii="Latin Modern Roman 10" w:hAnsi="Latin Modern Roman 10"/>
        </w:rPr>
        <w:t xml:space="preserve"> (pp. 157–169). Springer.</w:t>
      </w:r>
    </w:p>
    <w:p w14:paraId="08D3B7A0"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Daniel, M. (2017). </w:t>
      </w:r>
      <w:r w:rsidRPr="00C627EF">
        <w:rPr>
          <w:rFonts w:ascii="Latin Modern Roman 10" w:hAnsi="Latin Modern Roman 10"/>
          <w:i/>
          <w:iCs/>
        </w:rPr>
        <w:t>S-risks: Why they are the worst existential risks, and how to prevent them (EAG Boston 2017)</w:t>
      </w:r>
      <w:r w:rsidRPr="00C627EF">
        <w:rPr>
          <w:rFonts w:ascii="Latin Modern Roman 10" w:hAnsi="Latin Modern Roman 10"/>
        </w:rPr>
        <w:t>. https://foundational-research.org/s-risks-talk-eag-boston-2017/</w:t>
      </w:r>
    </w:p>
    <w:p w14:paraId="3D382ED2"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Demski</w:t>
      </w:r>
      <w:proofErr w:type="spellEnd"/>
      <w:r w:rsidRPr="00C627EF">
        <w:rPr>
          <w:rFonts w:ascii="Latin Modern Roman 10" w:hAnsi="Latin Modern Roman 10"/>
        </w:rPr>
        <w:t xml:space="preserve">, A. (2018). </w:t>
      </w:r>
      <w:r w:rsidRPr="00C627EF">
        <w:rPr>
          <w:rFonts w:ascii="Latin Modern Roman 10" w:hAnsi="Latin Modern Roman 10"/>
          <w:i/>
          <w:iCs/>
        </w:rPr>
        <w:t>In Logical Time, All Games are Iterated Games—</w:t>
      </w:r>
      <w:proofErr w:type="spellStart"/>
      <w:r w:rsidRPr="00C627EF">
        <w:rPr>
          <w:rFonts w:ascii="Latin Modern Roman 10" w:hAnsi="Latin Modern Roman 10"/>
          <w:i/>
          <w:iCs/>
        </w:rPr>
        <w:t>LessWrong</w:t>
      </w:r>
      <w:proofErr w:type="spellEnd"/>
      <w:r w:rsidRPr="00C627EF">
        <w:rPr>
          <w:rFonts w:ascii="Latin Modern Roman 10" w:hAnsi="Latin Modern Roman 10"/>
        </w:rPr>
        <w:t>. https://www.lesswrong.com/posts/dKAJqBDZRMMsaaYo5/in-logical-time-all-games-are-iterated-games</w:t>
      </w:r>
    </w:p>
    <w:p w14:paraId="2F6902E2"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Drexler. (1986). </w:t>
      </w:r>
      <w:r w:rsidRPr="00C627EF">
        <w:rPr>
          <w:rFonts w:ascii="Latin Modern Roman 10" w:hAnsi="Latin Modern Roman 10"/>
          <w:i/>
          <w:iCs/>
        </w:rPr>
        <w:t>E.: Engines of Creation</w:t>
      </w:r>
      <w:r w:rsidRPr="00C627EF">
        <w:rPr>
          <w:rFonts w:ascii="Latin Modern Roman 10" w:hAnsi="Latin Modern Roman 10"/>
        </w:rPr>
        <w:t>. Anchor Press.</w:t>
      </w:r>
    </w:p>
    <w:p w14:paraId="6AA074B6"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Ellison, H. (1967). </w:t>
      </w:r>
      <w:r w:rsidRPr="00C627EF">
        <w:rPr>
          <w:rFonts w:ascii="Latin Modern Roman 10" w:hAnsi="Latin Modern Roman 10"/>
          <w:i/>
          <w:iCs/>
        </w:rPr>
        <w:t>I Have No Mouth, and I Must Scream</w:t>
      </w:r>
      <w:r w:rsidRPr="00C627EF">
        <w:rPr>
          <w:rFonts w:ascii="Latin Modern Roman 10" w:hAnsi="Latin Modern Roman 10"/>
        </w:rPr>
        <w:t>. Galaxy Publishing Corp.</w:t>
      </w:r>
    </w:p>
    <w:p w14:paraId="28AA5770"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Kerins</w:t>
      </w:r>
      <w:proofErr w:type="spellEnd"/>
      <w:r w:rsidRPr="00C627EF">
        <w:rPr>
          <w:rFonts w:ascii="Latin Modern Roman 10" w:hAnsi="Latin Modern Roman 10"/>
        </w:rPr>
        <w:t xml:space="preserve">, E. (2020). Mutual detectability: A targeted SETI strategy that avoids the SETI Paradox. </w:t>
      </w:r>
      <w:proofErr w:type="spellStart"/>
      <w:r w:rsidRPr="00C627EF">
        <w:rPr>
          <w:rFonts w:ascii="Latin Modern Roman 10" w:hAnsi="Latin Modern Roman 10"/>
          <w:i/>
          <w:iCs/>
        </w:rPr>
        <w:t>ArXiv</w:t>
      </w:r>
      <w:proofErr w:type="spellEnd"/>
      <w:r w:rsidRPr="00C627EF">
        <w:rPr>
          <w:rFonts w:ascii="Latin Modern Roman 10" w:hAnsi="Latin Modern Roman 10"/>
          <w:i/>
          <w:iCs/>
        </w:rPr>
        <w:t xml:space="preserve"> Preprint ArXiv:2010.04089</w:t>
      </w:r>
      <w:r w:rsidRPr="00C627EF">
        <w:rPr>
          <w:rFonts w:ascii="Latin Modern Roman 10" w:hAnsi="Latin Modern Roman 10"/>
        </w:rPr>
        <w:t>.</w:t>
      </w:r>
    </w:p>
    <w:p w14:paraId="29E93E0D"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Knobe</w:t>
      </w:r>
      <w:proofErr w:type="spellEnd"/>
      <w:r w:rsidRPr="00C627EF">
        <w:rPr>
          <w:rFonts w:ascii="Latin Modern Roman 10" w:hAnsi="Latin Modern Roman 10"/>
        </w:rPr>
        <w:t xml:space="preserve">, J., </w:t>
      </w:r>
      <w:proofErr w:type="spellStart"/>
      <w:r w:rsidRPr="00C627EF">
        <w:rPr>
          <w:rFonts w:ascii="Latin Modern Roman 10" w:hAnsi="Latin Modern Roman 10"/>
        </w:rPr>
        <w:t>Olum</w:t>
      </w:r>
      <w:proofErr w:type="spellEnd"/>
      <w:r w:rsidRPr="00C627EF">
        <w:rPr>
          <w:rFonts w:ascii="Latin Modern Roman 10" w:hAnsi="Latin Modern Roman 10"/>
        </w:rPr>
        <w:t xml:space="preserve">, K. D., &amp; </w:t>
      </w:r>
      <w:proofErr w:type="spellStart"/>
      <w:r w:rsidRPr="00C627EF">
        <w:rPr>
          <w:rFonts w:ascii="Latin Modern Roman 10" w:hAnsi="Latin Modern Roman 10"/>
        </w:rPr>
        <w:t>Vilenkin</w:t>
      </w:r>
      <w:proofErr w:type="spellEnd"/>
      <w:r w:rsidRPr="00C627EF">
        <w:rPr>
          <w:rFonts w:ascii="Latin Modern Roman 10" w:hAnsi="Latin Modern Roman 10"/>
        </w:rPr>
        <w:t xml:space="preserve">, A. (2006). Philosophical implications of inflationary cosmology. </w:t>
      </w:r>
      <w:r w:rsidRPr="00C627EF">
        <w:rPr>
          <w:rFonts w:ascii="Latin Modern Roman 10" w:hAnsi="Latin Modern Roman 10"/>
          <w:i/>
          <w:iCs/>
        </w:rPr>
        <w:t>The British Journal for the Philosophy of Science</w:t>
      </w:r>
      <w:r w:rsidRPr="00C627EF">
        <w:rPr>
          <w:rFonts w:ascii="Latin Modern Roman 10" w:hAnsi="Latin Modern Roman 10"/>
        </w:rPr>
        <w:t xml:space="preserve">, </w:t>
      </w:r>
      <w:r w:rsidRPr="00C627EF">
        <w:rPr>
          <w:rFonts w:ascii="Latin Modern Roman 10" w:hAnsi="Latin Modern Roman 10"/>
          <w:i/>
          <w:iCs/>
        </w:rPr>
        <w:t>57</w:t>
      </w:r>
      <w:r w:rsidRPr="00C627EF">
        <w:rPr>
          <w:rFonts w:ascii="Latin Modern Roman 10" w:hAnsi="Latin Modern Roman 10"/>
        </w:rPr>
        <w:t>(1), 47–67.</w:t>
      </w:r>
    </w:p>
    <w:p w14:paraId="73FE54CF"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Lewis, D. (1976). The paradoxes of time travel. </w:t>
      </w:r>
      <w:r w:rsidRPr="00C627EF">
        <w:rPr>
          <w:rFonts w:ascii="Latin Modern Roman 10" w:hAnsi="Latin Modern Roman 10"/>
          <w:i/>
          <w:iCs/>
        </w:rPr>
        <w:t>American Philosophical Quarterly</w:t>
      </w:r>
      <w:r w:rsidRPr="00C627EF">
        <w:rPr>
          <w:rFonts w:ascii="Latin Modern Roman 10" w:hAnsi="Latin Modern Roman 10"/>
        </w:rPr>
        <w:t xml:space="preserve">, </w:t>
      </w:r>
      <w:r w:rsidRPr="00C627EF">
        <w:rPr>
          <w:rFonts w:ascii="Latin Modern Roman 10" w:hAnsi="Latin Modern Roman 10"/>
          <w:i/>
          <w:iCs/>
        </w:rPr>
        <w:t>13</w:t>
      </w:r>
      <w:r w:rsidRPr="00C627EF">
        <w:rPr>
          <w:rFonts w:ascii="Latin Modern Roman 10" w:hAnsi="Latin Modern Roman 10"/>
        </w:rPr>
        <w:t>(2), 145–152.</w:t>
      </w:r>
    </w:p>
    <w:p w14:paraId="7F086C1A"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Morris, M. S., Thorne, K. S., &amp; </w:t>
      </w:r>
      <w:proofErr w:type="spellStart"/>
      <w:r w:rsidRPr="00C627EF">
        <w:rPr>
          <w:rFonts w:ascii="Latin Modern Roman 10" w:hAnsi="Latin Modern Roman 10"/>
        </w:rPr>
        <w:t>Yurtsever</w:t>
      </w:r>
      <w:proofErr w:type="spellEnd"/>
      <w:r w:rsidRPr="00C627EF">
        <w:rPr>
          <w:rFonts w:ascii="Latin Modern Roman 10" w:hAnsi="Latin Modern Roman 10"/>
        </w:rPr>
        <w:t xml:space="preserve">, U. (1988). Wormholes, time machines, and the weak energy condition. </w:t>
      </w:r>
      <w:r w:rsidRPr="00C627EF">
        <w:rPr>
          <w:rFonts w:ascii="Latin Modern Roman 10" w:hAnsi="Latin Modern Roman 10"/>
          <w:i/>
          <w:iCs/>
        </w:rPr>
        <w:t>Physical Review Letters</w:t>
      </w:r>
      <w:r w:rsidRPr="00C627EF">
        <w:rPr>
          <w:rFonts w:ascii="Latin Modern Roman 10" w:hAnsi="Latin Modern Roman 10"/>
        </w:rPr>
        <w:t xml:space="preserve">, </w:t>
      </w:r>
      <w:r w:rsidRPr="00C627EF">
        <w:rPr>
          <w:rFonts w:ascii="Latin Modern Roman 10" w:hAnsi="Latin Modern Roman 10"/>
          <w:i/>
          <w:iCs/>
        </w:rPr>
        <w:t>61</w:t>
      </w:r>
      <w:r w:rsidRPr="00C627EF">
        <w:rPr>
          <w:rFonts w:ascii="Latin Modern Roman 10" w:hAnsi="Latin Modern Roman 10"/>
        </w:rPr>
        <w:t>(13), 1446.</w:t>
      </w:r>
    </w:p>
    <w:p w14:paraId="012818A9"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Sotala</w:t>
      </w:r>
      <w:proofErr w:type="spellEnd"/>
      <w:r w:rsidRPr="00C627EF">
        <w:rPr>
          <w:rFonts w:ascii="Latin Modern Roman 10" w:hAnsi="Latin Modern Roman 10"/>
        </w:rPr>
        <w:t xml:space="preserve">, K., &amp; </w:t>
      </w:r>
      <w:proofErr w:type="spellStart"/>
      <w:r w:rsidRPr="00C627EF">
        <w:rPr>
          <w:rFonts w:ascii="Latin Modern Roman 10" w:hAnsi="Latin Modern Roman 10"/>
        </w:rPr>
        <w:t>Gloor</w:t>
      </w:r>
      <w:proofErr w:type="spellEnd"/>
      <w:r w:rsidRPr="00C627EF">
        <w:rPr>
          <w:rFonts w:ascii="Latin Modern Roman 10" w:hAnsi="Latin Modern Roman 10"/>
        </w:rPr>
        <w:t xml:space="preserve">, L. (2017). Superintelligence as a cause or cure for risks of astronomical suffering. </w:t>
      </w:r>
      <w:proofErr w:type="spellStart"/>
      <w:r w:rsidRPr="00C627EF">
        <w:rPr>
          <w:rFonts w:ascii="Latin Modern Roman 10" w:hAnsi="Latin Modern Roman 10"/>
          <w:i/>
          <w:iCs/>
        </w:rPr>
        <w:t>Informatica</w:t>
      </w:r>
      <w:proofErr w:type="spellEnd"/>
      <w:r w:rsidRPr="00C627EF">
        <w:rPr>
          <w:rFonts w:ascii="Latin Modern Roman 10" w:hAnsi="Latin Modern Roman 10"/>
        </w:rPr>
        <w:t xml:space="preserve">, </w:t>
      </w:r>
      <w:r w:rsidRPr="00C627EF">
        <w:rPr>
          <w:rFonts w:ascii="Latin Modern Roman 10" w:hAnsi="Latin Modern Roman 10"/>
          <w:i/>
          <w:iCs/>
        </w:rPr>
        <w:t>41</w:t>
      </w:r>
      <w:r w:rsidRPr="00C627EF">
        <w:rPr>
          <w:rFonts w:ascii="Latin Modern Roman 10" w:hAnsi="Latin Modern Roman 10"/>
        </w:rPr>
        <w:t>(4).</w:t>
      </w:r>
    </w:p>
    <w:p w14:paraId="7A46BE91"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lastRenderedPageBreak/>
        <w:t>Tegmark</w:t>
      </w:r>
      <w:proofErr w:type="spellEnd"/>
      <w:r w:rsidRPr="00C627EF">
        <w:rPr>
          <w:rFonts w:ascii="Latin Modern Roman 10" w:hAnsi="Latin Modern Roman 10"/>
        </w:rPr>
        <w:t xml:space="preserve">, M. (2009). The multiverse hierarchy. </w:t>
      </w:r>
      <w:proofErr w:type="spellStart"/>
      <w:r w:rsidRPr="00C627EF">
        <w:rPr>
          <w:rFonts w:ascii="Latin Modern Roman 10" w:hAnsi="Latin Modern Roman 10"/>
          <w:i/>
          <w:iCs/>
        </w:rPr>
        <w:t>ArXiv</w:t>
      </w:r>
      <w:proofErr w:type="spellEnd"/>
      <w:r w:rsidRPr="00C627EF">
        <w:rPr>
          <w:rFonts w:ascii="Latin Modern Roman 10" w:hAnsi="Latin Modern Roman 10"/>
          <w:i/>
          <w:iCs/>
        </w:rPr>
        <w:t xml:space="preserve"> Preprint ArXiv:0905.1283</w:t>
      </w:r>
      <w:r w:rsidRPr="00C627EF">
        <w:rPr>
          <w:rFonts w:ascii="Latin Modern Roman 10" w:hAnsi="Latin Modern Roman 10"/>
        </w:rPr>
        <w:t>.</w:t>
      </w:r>
    </w:p>
    <w:p w14:paraId="0709C33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ipler, F. J. (1997). </w:t>
      </w:r>
      <w:r w:rsidRPr="00C627EF">
        <w:rPr>
          <w:rFonts w:ascii="Latin Modern Roman 10" w:hAnsi="Latin Modern Roman 10"/>
          <w:i/>
          <w:iCs/>
        </w:rPr>
        <w:t>The physics of immortality: Modern cosmology, God, and the resurrection</w:t>
      </w:r>
      <w:r w:rsidRPr="00C627EF">
        <w:rPr>
          <w:rFonts w:ascii="Latin Modern Roman 10" w:hAnsi="Latin Modern Roman 10"/>
        </w:rPr>
        <w:t>.</w:t>
      </w:r>
    </w:p>
    <w:p w14:paraId="1C9270F1"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Tomasik</w:t>
      </w:r>
      <w:proofErr w:type="spellEnd"/>
      <w:r w:rsidRPr="00C627EF">
        <w:rPr>
          <w:rFonts w:ascii="Latin Modern Roman 10" w:hAnsi="Latin Modern Roman 10"/>
        </w:rPr>
        <w:t xml:space="preserve">, B. (2015, April 10). Risks of Astronomical Future Suffering. </w:t>
      </w:r>
      <w:r w:rsidRPr="00C627EF">
        <w:rPr>
          <w:rFonts w:ascii="Latin Modern Roman 10" w:hAnsi="Latin Modern Roman 10"/>
          <w:i/>
          <w:iCs/>
        </w:rPr>
        <w:t>Center on Long-Term Risk</w:t>
      </w:r>
      <w:r w:rsidRPr="00C627EF">
        <w:rPr>
          <w:rFonts w:ascii="Latin Modern Roman 10" w:hAnsi="Latin Modern Roman 10"/>
        </w:rPr>
        <w:t>. https://longtermrisk.org/risks-of-astronomical-future-suffering/</w:t>
      </w:r>
    </w:p>
    <w:p w14:paraId="3903993B"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Torres, P. (2018). Space Colonization and Suffering Risks: Reassessing the “</w:t>
      </w:r>
      <w:proofErr w:type="spellStart"/>
      <w:r w:rsidRPr="00C627EF">
        <w:rPr>
          <w:rFonts w:ascii="Latin Modern Roman 10" w:hAnsi="Latin Modern Roman 10"/>
        </w:rPr>
        <w:t>Maxipok</w:t>
      </w:r>
      <w:proofErr w:type="spellEnd"/>
      <w:r w:rsidRPr="00C627EF">
        <w:rPr>
          <w:rFonts w:ascii="Latin Modern Roman 10" w:hAnsi="Latin Modern Roman 10"/>
        </w:rPr>
        <w:t xml:space="preserve"> Rule.” </w:t>
      </w:r>
      <w:r w:rsidRPr="00C627EF">
        <w:rPr>
          <w:rFonts w:ascii="Latin Modern Roman 10" w:hAnsi="Latin Modern Roman 10"/>
          <w:i/>
          <w:iCs/>
        </w:rPr>
        <w:t>Futures</w:t>
      </w:r>
      <w:r w:rsidRPr="00C627EF">
        <w:rPr>
          <w:rFonts w:ascii="Latin Modern Roman 10" w:hAnsi="Latin Modern Roman 10"/>
        </w:rPr>
        <w:t>.</w:t>
      </w:r>
    </w:p>
    <w:p w14:paraId="5A1A3171"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urchin, A. (2018a). </w:t>
      </w:r>
      <w:r w:rsidRPr="00C627EF">
        <w:rPr>
          <w:rFonts w:ascii="Latin Modern Roman 10" w:hAnsi="Latin Modern Roman 10"/>
          <w:i/>
          <w:iCs/>
        </w:rPr>
        <w:t>A Meta-Doomsday Argument: Uncertainty About the Validity of the Probabilistic Prediction of the End of the World</w:t>
      </w:r>
      <w:r w:rsidRPr="00C627EF">
        <w:rPr>
          <w:rFonts w:ascii="Latin Modern Roman 10" w:hAnsi="Latin Modern Roman 10"/>
        </w:rPr>
        <w:t>. https://philpapers.org/rec/TURAMA-4</w:t>
      </w:r>
    </w:p>
    <w:p w14:paraId="39E7A10E"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urchin, A. (2018b). </w:t>
      </w:r>
      <w:r w:rsidRPr="00C627EF">
        <w:rPr>
          <w:rFonts w:ascii="Latin Modern Roman 10" w:hAnsi="Latin Modern Roman 10"/>
          <w:i/>
          <w:iCs/>
        </w:rPr>
        <w:t>Forever and Again: Necessary Conditions for the “Quantum Immortality” and its Practical Implications</w:t>
      </w:r>
      <w:r w:rsidRPr="00C627EF">
        <w:rPr>
          <w:rFonts w:ascii="Latin Modern Roman 10" w:hAnsi="Latin Modern Roman 10"/>
        </w:rPr>
        <w:t>.</w:t>
      </w:r>
    </w:p>
    <w:p w14:paraId="061A6A3C"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urchin, A. (2019a). </w:t>
      </w:r>
      <w:r w:rsidRPr="00C627EF">
        <w:rPr>
          <w:rFonts w:ascii="Latin Modern Roman 10" w:hAnsi="Latin Modern Roman 10"/>
          <w:i/>
          <w:iCs/>
        </w:rPr>
        <w:t>How to survive the end of the universe</w:t>
      </w:r>
      <w:r w:rsidRPr="00C627EF">
        <w:rPr>
          <w:rFonts w:ascii="Latin Modern Roman 10" w:hAnsi="Latin Modern Roman 10"/>
        </w:rPr>
        <w:t>. https://philarchive.org/rec/TURHTS-2</w:t>
      </w:r>
    </w:p>
    <w:p w14:paraId="3E6A3299"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urchin, A. (2019b). </w:t>
      </w:r>
      <w:r w:rsidRPr="00C627EF">
        <w:rPr>
          <w:rFonts w:ascii="Latin Modern Roman 10" w:hAnsi="Latin Modern Roman 10"/>
          <w:i/>
          <w:iCs/>
        </w:rPr>
        <w:t>You only live twice: Resurrection of the dead in computer simulations</w:t>
      </w:r>
      <w:r w:rsidRPr="00C627EF">
        <w:rPr>
          <w:rFonts w:ascii="Latin Modern Roman 10" w:hAnsi="Latin Modern Roman 10"/>
        </w:rPr>
        <w:t>.</w:t>
      </w:r>
    </w:p>
    <w:p w14:paraId="0B23F74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Turchin, Alexey. (2020). </w:t>
      </w:r>
      <w:r w:rsidRPr="00C627EF">
        <w:rPr>
          <w:rFonts w:ascii="Latin Modern Roman 10" w:hAnsi="Latin Modern Roman 10"/>
          <w:i/>
          <w:iCs/>
        </w:rPr>
        <w:t>Immortality and The Hard Problem of Identity: Either My Copy Will Be Me – or Soul Exists</w:t>
      </w:r>
      <w:r w:rsidRPr="00C627EF">
        <w:rPr>
          <w:rFonts w:ascii="Latin Modern Roman 10" w:hAnsi="Latin Modern Roman 10"/>
        </w:rPr>
        <w:t>.</w:t>
      </w:r>
    </w:p>
    <w:p w14:paraId="7DD1C3D1" w14:textId="77777777" w:rsidR="00C627EF" w:rsidRPr="00C627EF" w:rsidRDefault="00C627EF" w:rsidP="00C627EF">
      <w:pPr>
        <w:pStyle w:val="Bibliography"/>
        <w:rPr>
          <w:rFonts w:ascii="Latin Modern Roman 10" w:hAnsi="Latin Modern Roman 10"/>
        </w:rPr>
      </w:pPr>
      <w:proofErr w:type="spellStart"/>
      <w:r w:rsidRPr="00C627EF">
        <w:rPr>
          <w:rFonts w:ascii="Latin Modern Roman 10" w:hAnsi="Latin Modern Roman 10"/>
        </w:rPr>
        <w:t>Vaidman</w:t>
      </w:r>
      <w:proofErr w:type="spellEnd"/>
      <w:r w:rsidRPr="00C627EF">
        <w:rPr>
          <w:rFonts w:ascii="Latin Modern Roman 10" w:hAnsi="Latin Modern Roman 10"/>
        </w:rPr>
        <w:t xml:space="preserve">, L. (2018). Many-Worlds Interpretation of Quantum Mechanics. In E. N. </w:t>
      </w:r>
      <w:proofErr w:type="spellStart"/>
      <w:r w:rsidRPr="00C627EF">
        <w:rPr>
          <w:rFonts w:ascii="Latin Modern Roman 10" w:hAnsi="Latin Modern Roman 10"/>
        </w:rPr>
        <w:t>Zalta</w:t>
      </w:r>
      <w:proofErr w:type="spellEnd"/>
      <w:r w:rsidRPr="00C627EF">
        <w:rPr>
          <w:rFonts w:ascii="Latin Modern Roman 10" w:hAnsi="Latin Modern Roman 10"/>
        </w:rPr>
        <w:t xml:space="preserve"> (Ed.), </w:t>
      </w:r>
      <w:r w:rsidRPr="00C627EF">
        <w:rPr>
          <w:rFonts w:ascii="Latin Modern Roman 10" w:hAnsi="Latin Modern Roman 10"/>
          <w:i/>
          <w:iCs/>
        </w:rPr>
        <w:t>The Stanford Encyclopedia of Philosophy</w:t>
      </w:r>
      <w:r w:rsidRPr="00C627EF">
        <w:rPr>
          <w:rFonts w:ascii="Latin Modern Roman 10" w:hAnsi="Latin Modern Roman 10"/>
        </w:rPr>
        <w:t xml:space="preserve"> (Fall 2018). Metaphysics Research </w:t>
      </w:r>
      <w:r w:rsidRPr="00C627EF">
        <w:rPr>
          <w:rFonts w:ascii="Latin Modern Roman 10" w:hAnsi="Latin Modern Roman 10"/>
        </w:rPr>
        <w:lastRenderedPageBreak/>
        <w:t>Lab, Stanford University. https://plato.stanford.edu/archives/fall2018/entries/qm-manyworlds/</w:t>
      </w:r>
    </w:p>
    <w:p w14:paraId="73521A24"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Yudkowsky, E. (2008a). </w:t>
      </w:r>
      <w:r w:rsidRPr="00C627EF">
        <w:rPr>
          <w:rFonts w:ascii="Latin Modern Roman 10" w:hAnsi="Latin Modern Roman 10"/>
          <w:i/>
          <w:iCs/>
        </w:rPr>
        <w:t>Artificial Intelligence as a Positive and Negative Factor in Global Risk, in Global Catastrophic Risks</w:t>
      </w:r>
      <w:r w:rsidRPr="00C627EF">
        <w:rPr>
          <w:rFonts w:ascii="Latin Modern Roman 10" w:hAnsi="Latin Modern Roman 10"/>
        </w:rPr>
        <w:t xml:space="preserve"> (M. M. </w:t>
      </w:r>
      <w:proofErr w:type="spellStart"/>
      <w:r w:rsidRPr="00C627EF">
        <w:rPr>
          <w:rFonts w:ascii="Latin Modern Roman 10" w:hAnsi="Latin Modern Roman 10"/>
        </w:rPr>
        <w:t>Cirkovic</w:t>
      </w:r>
      <w:proofErr w:type="spellEnd"/>
      <w:r w:rsidRPr="00C627EF">
        <w:rPr>
          <w:rFonts w:ascii="Latin Modern Roman 10" w:hAnsi="Latin Modern Roman 10"/>
        </w:rPr>
        <w:t xml:space="preserve"> &amp; N. Bostrom, Eds.). Oxford University Press: Oxford, UK.</w:t>
      </w:r>
    </w:p>
    <w:p w14:paraId="2FC1C29A"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Yudkowsky, E. (2008b). Torture vs. Dust Specks—</w:t>
      </w:r>
      <w:proofErr w:type="spellStart"/>
      <w:r w:rsidRPr="00C627EF">
        <w:rPr>
          <w:rFonts w:ascii="Latin Modern Roman 10" w:hAnsi="Latin Modern Roman 10"/>
        </w:rPr>
        <w:t>LessWrong</w:t>
      </w:r>
      <w:proofErr w:type="spellEnd"/>
      <w:r w:rsidRPr="00C627EF">
        <w:rPr>
          <w:rFonts w:ascii="Latin Modern Roman 10" w:hAnsi="Latin Modern Roman 10"/>
        </w:rPr>
        <w:t xml:space="preserve">. </w:t>
      </w:r>
      <w:proofErr w:type="spellStart"/>
      <w:r w:rsidRPr="00C627EF">
        <w:rPr>
          <w:rFonts w:ascii="Latin Modern Roman 10" w:hAnsi="Latin Modern Roman 10"/>
          <w:i/>
          <w:iCs/>
        </w:rPr>
        <w:t>LessWrong</w:t>
      </w:r>
      <w:proofErr w:type="spellEnd"/>
      <w:r w:rsidRPr="00C627EF">
        <w:rPr>
          <w:rFonts w:ascii="Latin Modern Roman 10" w:hAnsi="Latin Modern Roman 10"/>
        </w:rPr>
        <w:t>. https://www.lesswrong.com/posts/3wYTFWY3LKQCnAptN/torture-vs-dust-specks</w:t>
      </w:r>
    </w:p>
    <w:p w14:paraId="37535A99"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Yudkowsky, E. (2008c). Where Physics Meets Experience—Less Wrong. </w:t>
      </w:r>
      <w:proofErr w:type="spellStart"/>
      <w:r w:rsidRPr="00C627EF">
        <w:rPr>
          <w:rFonts w:ascii="Latin Modern Roman 10" w:hAnsi="Latin Modern Roman 10"/>
          <w:i/>
          <w:iCs/>
        </w:rPr>
        <w:t>LessWrong</w:t>
      </w:r>
      <w:proofErr w:type="spellEnd"/>
      <w:r w:rsidRPr="00C627EF">
        <w:rPr>
          <w:rFonts w:ascii="Latin Modern Roman 10" w:hAnsi="Latin Modern Roman 10"/>
        </w:rPr>
        <w:t>. http://lesswrong.com/lw/ps/where_physics_meets_experience/</w:t>
      </w:r>
    </w:p>
    <w:p w14:paraId="13C77275"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Yudkowsky, E. (2009). </w:t>
      </w:r>
      <w:r w:rsidRPr="00C627EF">
        <w:rPr>
          <w:rFonts w:ascii="Latin Modern Roman 10" w:hAnsi="Latin Modern Roman 10"/>
          <w:i/>
          <w:iCs/>
        </w:rPr>
        <w:t>The anthropic trilemma</w:t>
      </w:r>
      <w:r w:rsidRPr="00C627EF">
        <w:rPr>
          <w:rFonts w:ascii="Latin Modern Roman 10" w:hAnsi="Latin Modern Roman 10"/>
        </w:rPr>
        <w:t>. http://lesswrong.com/lw/19d/the_anthropic_trilemma/</w:t>
      </w:r>
    </w:p>
    <w:p w14:paraId="657EA1EE" w14:textId="77777777" w:rsidR="00C627EF" w:rsidRPr="00C627EF" w:rsidRDefault="00C627EF" w:rsidP="00C627EF">
      <w:pPr>
        <w:pStyle w:val="Bibliography"/>
        <w:rPr>
          <w:rFonts w:ascii="Latin Modern Roman 10" w:hAnsi="Latin Modern Roman 10"/>
        </w:rPr>
      </w:pPr>
      <w:r w:rsidRPr="00C627EF">
        <w:rPr>
          <w:rFonts w:ascii="Latin Modern Roman 10" w:hAnsi="Latin Modern Roman 10"/>
        </w:rPr>
        <w:t xml:space="preserve">Yudkowsky, E. (2014). </w:t>
      </w:r>
      <w:r w:rsidRPr="00C627EF">
        <w:rPr>
          <w:rFonts w:ascii="Latin Modern Roman 10" w:hAnsi="Latin Modern Roman 10"/>
          <w:i/>
          <w:iCs/>
        </w:rPr>
        <w:t xml:space="preserve">Separation from </w:t>
      </w:r>
      <w:proofErr w:type="spellStart"/>
      <w:r w:rsidRPr="00C627EF">
        <w:rPr>
          <w:rFonts w:ascii="Latin Modern Roman 10" w:hAnsi="Latin Modern Roman 10"/>
          <w:i/>
          <w:iCs/>
        </w:rPr>
        <w:t>hyperexistential</w:t>
      </w:r>
      <w:proofErr w:type="spellEnd"/>
      <w:r w:rsidRPr="00C627EF">
        <w:rPr>
          <w:rFonts w:ascii="Latin Modern Roman 10" w:hAnsi="Latin Modern Roman 10"/>
          <w:i/>
          <w:iCs/>
        </w:rPr>
        <w:t xml:space="preserve"> risk</w:t>
      </w:r>
      <w:r w:rsidRPr="00C627EF">
        <w:rPr>
          <w:rFonts w:ascii="Latin Modern Roman 10" w:hAnsi="Latin Modern Roman 10"/>
        </w:rPr>
        <w:t>. https://arbital.com/p/hyperexistential_separation/</w:t>
      </w:r>
    </w:p>
    <w:p w14:paraId="72473760" w14:textId="6DA03740" w:rsidR="003F4FC8" w:rsidRPr="007E5002" w:rsidRDefault="00150498" w:rsidP="00A76D8D">
      <w:pPr>
        <w:widowControl w:val="0"/>
        <w:autoSpaceDE w:val="0"/>
        <w:autoSpaceDN w:val="0"/>
        <w:adjustRightInd w:val="0"/>
        <w:spacing w:line="280" w:lineRule="atLeast"/>
        <w:jc w:val="both"/>
        <w:rPr>
          <w:rFonts w:ascii="Latin Modern Roman 10" w:hAnsi="Latin Modern Roman 10" w:cs="Arial"/>
        </w:rPr>
      </w:pPr>
      <w:r w:rsidRPr="007E5002">
        <w:rPr>
          <w:rFonts w:ascii="Latin Modern Roman 10" w:hAnsi="Latin Modern Roman 10" w:cs="Arial"/>
        </w:rPr>
        <w:fldChar w:fldCharType="end"/>
      </w:r>
    </w:p>
    <w:sectPr w:rsidR="003F4FC8" w:rsidRPr="007E5002" w:rsidSect="008C2E6A">
      <w:pgSz w:w="12240" w:h="15840"/>
      <w:pgMar w:top="1134" w:right="850" w:bottom="1134" w:left="1701"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84E6C" w14:textId="77777777" w:rsidR="00D9261F" w:rsidRDefault="00D9261F" w:rsidP="0087010A">
      <w:r>
        <w:separator/>
      </w:r>
    </w:p>
  </w:endnote>
  <w:endnote w:type="continuationSeparator" w:id="0">
    <w:p w14:paraId="2173638C" w14:textId="77777777" w:rsidR="00D9261F" w:rsidRDefault="00D9261F" w:rsidP="00870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Latin Modern Roman 10">
    <w:panose1 w:val="00000500000000000000"/>
    <w:charset w:val="00"/>
    <w:family w:val="auto"/>
    <w:pitch w:val="variable"/>
    <w:sig w:usb0="20000007" w:usb1="00000000" w:usb2="00000000" w:usb3="00000000" w:csb0="00000193" w:csb1="00000000"/>
  </w:font>
  <w:font w:name="Arial">
    <w:panose1 w:val="020B0604020202020204"/>
    <w:charset w:val="00"/>
    <w:family w:val="swiss"/>
    <w:pitch w:val="variable"/>
    <w:sig w:usb0="E0002AFF" w:usb1="C0007843" w:usb2="00000009" w:usb3="00000000" w:csb0="000001FF" w:csb1="00000000"/>
  </w:font>
  <w:font w:name=".SFNSText-Regular">
    <w:altName w:val="Arial Unicode MS"/>
    <w:charset w:val="88"/>
    <w:family w:val="swiss"/>
    <w:pitch w:val="variable"/>
    <w:sig w:usb0="2000028F" w:usb1="08080003" w:usb2="00000010" w:usb3="00000000" w:csb0="001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AC949" w14:textId="77777777" w:rsidR="00D9261F" w:rsidRDefault="00D9261F" w:rsidP="0087010A">
      <w:r>
        <w:separator/>
      </w:r>
    </w:p>
  </w:footnote>
  <w:footnote w:type="continuationSeparator" w:id="0">
    <w:p w14:paraId="1384C8DE" w14:textId="77777777" w:rsidR="00D9261F" w:rsidRDefault="00D9261F" w:rsidP="0087010A">
      <w:r>
        <w:continuationSeparator/>
      </w:r>
    </w:p>
  </w:footnote>
  <w:footnote w:id="1">
    <w:p w14:paraId="3D666094" w14:textId="110F9AAD" w:rsidR="0087010A" w:rsidRPr="0087010A" w:rsidRDefault="0087010A">
      <w:pPr>
        <w:pStyle w:val="FootnoteText"/>
        <w:rPr>
          <w:rFonts w:ascii="Latin Modern Roman 10" w:hAnsi="Latin Modern Roman 10" w:cs="Arial"/>
        </w:rPr>
      </w:pPr>
      <w:r>
        <w:rPr>
          <w:rStyle w:val="FootnoteReference"/>
        </w:rPr>
        <w:footnoteRef/>
      </w:r>
      <w:r>
        <w:t xml:space="preserve"> </w:t>
      </w:r>
      <w:r w:rsidRPr="007E5002">
        <w:rPr>
          <w:rFonts w:ascii="Latin Modern Roman 10" w:hAnsi="Latin Modern Roman 10" w:cs="Arial"/>
        </w:rPr>
        <w:t xml:space="preserve">using the randomness generator and resurrection model described in the article </w:t>
      </w:r>
      <w:r w:rsidRPr="007E5002">
        <w:rPr>
          <w:rFonts w:ascii="Latin Modern Roman 10" w:hAnsi="Latin Modern Roman 10" w:cs="Arial"/>
        </w:rPr>
        <w:fldChar w:fldCharType="begin"/>
      </w:r>
      <w:r w:rsidRPr="007E5002">
        <w:rPr>
          <w:rFonts w:ascii="Latin Modern Roman 10" w:hAnsi="Latin Modern Roman 10" w:cs="Arial"/>
        </w:rPr>
        <w:instrText xml:space="preserve"> ADDIN ZOTERO_ITEM CSL_CITATION {"citationID":"b87L5yzQ","properties":{"formattedCitation":"(A. Turchin, 2019b)","plainCitation":"(A. Turchin, 2019b)","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Pr="007E5002">
        <w:rPr>
          <w:rFonts w:ascii="Latin Modern Roman 10" w:hAnsi="Latin Modern Roman 10" w:cs="Arial"/>
        </w:rPr>
        <w:fldChar w:fldCharType="separate"/>
      </w:r>
      <w:r w:rsidRPr="007E5002">
        <w:rPr>
          <w:rFonts w:ascii="Latin Modern Roman 10" w:hAnsi="Latin Modern Roman 10" w:cs="Arial"/>
          <w:noProof/>
        </w:rPr>
        <w:t>(A. Turchin, 2019b)</w:t>
      </w:r>
      <w:r w:rsidRPr="007E5002">
        <w:rPr>
          <w:rFonts w:ascii="Latin Modern Roman 10" w:hAnsi="Latin Modern Roman 10" w:cs="Arial"/>
        </w:rPr>
        <w:fldChar w:fldCharType="end"/>
      </w:r>
      <w:r w:rsidRPr="007E5002">
        <w:rPr>
          <w:rFonts w:ascii="Latin Modern Roman 10" w:hAnsi="Latin Modern Roman 10" w:cs="Arial"/>
        </w:rPr>
        <w:t>. In a nutshell, the benevolent AI creates all possible random minds</w:t>
      </w:r>
      <w:r>
        <w:rPr>
          <w:rFonts w:ascii="Latin Modern Roman 10" w:hAnsi="Latin Modern Roman 10" w:cs="Arial"/>
        </w:rPr>
        <w:t xml:space="preserve"> via random code generator. More about it late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E26D37"/>
    <w:multiLevelType w:val="multilevel"/>
    <w:tmpl w:val="314EEE10"/>
    <w:lvl w:ilvl="0">
      <w:start w:val="3"/>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
    <w:nsid w:val="18977B4D"/>
    <w:multiLevelType w:val="hybridMultilevel"/>
    <w:tmpl w:val="509855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A040B7"/>
    <w:multiLevelType w:val="hybridMultilevel"/>
    <w:tmpl w:val="BD0E3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9B3E7E"/>
    <w:multiLevelType w:val="hybridMultilevel"/>
    <w:tmpl w:val="203C02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5BD"/>
    <w:rsid w:val="00005676"/>
    <w:rsid w:val="00030022"/>
    <w:rsid w:val="0003240A"/>
    <w:rsid w:val="0003603F"/>
    <w:rsid w:val="000365BD"/>
    <w:rsid w:val="00042D72"/>
    <w:rsid w:val="00046A69"/>
    <w:rsid w:val="00057243"/>
    <w:rsid w:val="000713A2"/>
    <w:rsid w:val="00076A47"/>
    <w:rsid w:val="00090A6A"/>
    <w:rsid w:val="000A1901"/>
    <w:rsid w:val="000A2F51"/>
    <w:rsid w:val="000A748A"/>
    <w:rsid w:val="000A7BE5"/>
    <w:rsid w:val="000B0884"/>
    <w:rsid w:val="000B1660"/>
    <w:rsid w:val="000B2708"/>
    <w:rsid w:val="000B47AB"/>
    <w:rsid w:val="000B547C"/>
    <w:rsid w:val="000C0583"/>
    <w:rsid w:val="000C086E"/>
    <w:rsid w:val="000C64C0"/>
    <w:rsid w:val="000C7A3A"/>
    <w:rsid w:val="000D5916"/>
    <w:rsid w:val="000D5EB4"/>
    <w:rsid w:val="000D73F7"/>
    <w:rsid w:val="000E5BFF"/>
    <w:rsid w:val="000E6D58"/>
    <w:rsid w:val="000E70DA"/>
    <w:rsid w:val="000F119B"/>
    <w:rsid w:val="000F397F"/>
    <w:rsid w:val="00103E81"/>
    <w:rsid w:val="00105440"/>
    <w:rsid w:val="0010600A"/>
    <w:rsid w:val="00115DCC"/>
    <w:rsid w:val="0012173E"/>
    <w:rsid w:val="00122EAC"/>
    <w:rsid w:val="001244CF"/>
    <w:rsid w:val="001331F4"/>
    <w:rsid w:val="0013526D"/>
    <w:rsid w:val="0014295D"/>
    <w:rsid w:val="00143E30"/>
    <w:rsid w:val="00150498"/>
    <w:rsid w:val="00150CDD"/>
    <w:rsid w:val="001605EE"/>
    <w:rsid w:val="001635DC"/>
    <w:rsid w:val="00165E21"/>
    <w:rsid w:val="00176B6F"/>
    <w:rsid w:val="00181773"/>
    <w:rsid w:val="00190934"/>
    <w:rsid w:val="00191E59"/>
    <w:rsid w:val="00195632"/>
    <w:rsid w:val="00195BD2"/>
    <w:rsid w:val="00196450"/>
    <w:rsid w:val="00196771"/>
    <w:rsid w:val="00196EA9"/>
    <w:rsid w:val="001A5E0D"/>
    <w:rsid w:val="001A5F0A"/>
    <w:rsid w:val="001C268A"/>
    <w:rsid w:val="001C4E7B"/>
    <w:rsid w:val="001D0AB0"/>
    <w:rsid w:val="001D435B"/>
    <w:rsid w:val="001E42AF"/>
    <w:rsid w:val="00205ACB"/>
    <w:rsid w:val="00206CA5"/>
    <w:rsid w:val="00207D27"/>
    <w:rsid w:val="00220D56"/>
    <w:rsid w:val="00237D9F"/>
    <w:rsid w:val="002403CB"/>
    <w:rsid w:val="00243774"/>
    <w:rsid w:val="00275C3E"/>
    <w:rsid w:val="00281E59"/>
    <w:rsid w:val="00282415"/>
    <w:rsid w:val="00287E67"/>
    <w:rsid w:val="002937DE"/>
    <w:rsid w:val="0029577D"/>
    <w:rsid w:val="002976C8"/>
    <w:rsid w:val="002A68B2"/>
    <w:rsid w:val="002A7C03"/>
    <w:rsid w:val="002B232A"/>
    <w:rsid w:val="002B2820"/>
    <w:rsid w:val="002B2A73"/>
    <w:rsid w:val="002C4DA2"/>
    <w:rsid w:val="002D3CCD"/>
    <w:rsid w:val="002D73FC"/>
    <w:rsid w:val="002E0A94"/>
    <w:rsid w:val="002E4A3D"/>
    <w:rsid w:val="002E62BC"/>
    <w:rsid w:val="00314E33"/>
    <w:rsid w:val="00315A37"/>
    <w:rsid w:val="00316728"/>
    <w:rsid w:val="00316D0C"/>
    <w:rsid w:val="00324353"/>
    <w:rsid w:val="00326296"/>
    <w:rsid w:val="003303E9"/>
    <w:rsid w:val="00340705"/>
    <w:rsid w:val="00343291"/>
    <w:rsid w:val="0035512D"/>
    <w:rsid w:val="003703BD"/>
    <w:rsid w:val="0037219C"/>
    <w:rsid w:val="00372FA5"/>
    <w:rsid w:val="00380A5F"/>
    <w:rsid w:val="003925B9"/>
    <w:rsid w:val="003A1FCF"/>
    <w:rsid w:val="003A4DA9"/>
    <w:rsid w:val="003A5C92"/>
    <w:rsid w:val="003A5F0F"/>
    <w:rsid w:val="003B7051"/>
    <w:rsid w:val="003B7A66"/>
    <w:rsid w:val="003C01C0"/>
    <w:rsid w:val="003C31A8"/>
    <w:rsid w:val="003E0216"/>
    <w:rsid w:val="003E0CBC"/>
    <w:rsid w:val="003E2C3D"/>
    <w:rsid w:val="003F3B4E"/>
    <w:rsid w:val="003F3DC7"/>
    <w:rsid w:val="003F47D3"/>
    <w:rsid w:val="003F4FC8"/>
    <w:rsid w:val="004025D2"/>
    <w:rsid w:val="0041102A"/>
    <w:rsid w:val="00412B24"/>
    <w:rsid w:val="00421CB7"/>
    <w:rsid w:val="004341A5"/>
    <w:rsid w:val="004455F2"/>
    <w:rsid w:val="0044610A"/>
    <w:rsid w:val="00453B11"/>
    <w:rsid w:val="0046201D"/>
    <w:rsid w:val="00464435"/>
    <w:rsid w:val="00482A59"/>
    <w:rsid w:val="0049754D"/>
    <w:rsid w:val="00497C8B"/>
    <w:rsid w:val="004A1ED3"/>
    <w:rsid w:val="004A2406"/>
    <w:rsid w:val="004A4172"/>
    <w:rsid w:val="004A4FDA"/>
    <w:rsid w:val="004B0909"/>
    <w:rsid w:val="004B5941"/>
    <w:rsid w:val="004C19E2"/>
    <w:rsid w:val="004C2114"/>
    <w:rsid w:val="004C474F"/>
    <w:rsid w:val="004D006B"/>
    <w:rsid w:val="004D2E09"/>
    <w:rsid w:val="004D5494"/>
    <w:rsid w:val="004D5EDE"/>
    <w:rsid w:val="004E5CCC"/>
    <w:rsid w:val="004F11A0"/>
    <w:rsid w:val="004F7CEF"/>
    <w:rsid w:val="005026A6"/>
    <w:rsid w:val="00514848"/>
    <w:rsid w:val="00517FBA"/>
    <w:rsid w:val="00527742"/>
    <w:rsid w:val="00531564"/>
    <w:rsid w:val="00561EFD"/>
    <w:rsid w:val="0056435E"/>
    <w:rsid w:val="00564B09"/>
    <w:rsid w:val="0058151B"/>
    <w:rsid w:val="00584581"/>
    <w:rsid w:val="005A267E"/>
    <w:rsid w:val="005A652D"/>
    <w:rsid w:val="005D4FD0"/>
    <w:rsid w:val="005D56C5"/>
    <w:rsid w:val="005D5FE0"/>
    <w:rsid w:val="005E31F5"/>
    <w:rsid w:val="005E6647"/>
    <w:rsid w:val="005F78F4"/>
    <w:rsid w:val="005F7F26"/>
    <w:rsid w:val="006135E6"/>
    <w:rsid w:val="00615F10"/>
    <w:rsid w:val="00617E7C"/>
    <w:rsid w:val="00623511"/>
    <w:rsid w:val="006407C0"/>
    <w:rsid w:val="006514BB"/>
    <w:rsid w:val="00652661"/>
    <w:rsid w:val="00657840"/>
    <w:rsid w:val="00674722"/>
    <w:rsid w:val="00674B0D"/>
    <w:rsid w:val="00674DD9"/>
    <w:rsid w:val="00686E93"/>
    <w:rsid w:val="00695310"/>
    <w:rsid w:val="00697C77"/>
    <w:rsid w:val="006A6D0E"/>
    <w:rsid w:val="006B013D"/>
    <w:rsid w:val="006B2A5D"/>
    <w:rsid w:val="006B7D73"/>
    <w:rsid w:val="006C3F19"/>
    <w:rsid w:val="006C40FD"/>
    <w:rsid w:val="006C6A88"/>
    <w:rsid w:val="006C6AFC"/>
    <w:rsid w:val="006D4787"/>
    <w:rsid w:val="006E2D4B"/>
    <w:rsid w:val="006E5638"/>
    <w:rsid w:val="006F1437"/>
    <w:rsid w:val="006F5C1D"/>
    <w:rsid w:val="007019B5"/>
    <w:rsid w:val="00702850"/>
    <w:rsid w:val="00704700"/>
    <w:rsid w:val="00711F42"/>
    <w:rsid w:val="00713306"/>
    <w:rsid w:val="00721188"/>
    <w:rsid w:val="00732557"/>
    <w:rsid w:val="00737444"/>
    <w:rsid w:val="00746D34"/>
    <w:rsid w:val="0074774E"/>
    <w:rsid w:val="007764F4"/>
    <w:rsid w:val="00781525"/>
    <w:rsid w:val="00781D6E"/>
    <w:rsid w:val="00782441"/>
    <w:rsid w:val="00787918"/>
    <w:rsid w:val="00796FEF"/>
    <w:rsid w:val="007A018D"/>
    <w:rsid w:val="007A1467"/>
    <w:rsid w:val="007B4C46"/>
    <w:rsid w:val="007B58D9"/>
    <w:rsid w:val="007C781C"/>
    <w:rsid w:val="007D62CD"/>
    <w:rsid w:val="007E30AE"/>
    <w:rsid w:val="007E5002"/>
    <w:rsid w:val="007E6DE8"/>
    <w:rsid w:val="007E6FE0"/>
    <w:rsid w:val="007E7B8E"/>
    <w:rsid w:val="007F16BB"/>
    <w:rsid w:val="007F48F1"/>
    <w:rsid w:val="007F5531"/>
    <w:rsid w:val="0080300E"/>
    <w:rsid w:val="00805068"/>
    <w:rsid w:val="00807955"/>
    <w:rsid w:val="00825CDE"/>
    <w:rsid w:val="00826D14"/>
    <w:rsid w:val="00830F71"/>
    <w:rsid w:val="008365E4"/>
    <w:rsid w:val="00841808"/>
    <w:rsid w:val="0084263D"/>
    <w:rsid w:val="008438F2"/>
    <w:rsid w:val="00845399"/>
    <w:rsid w:val="0085593D"/>
    <w:rsid w:val="00860FA5"/>
    <w:rsid w:val="008664CC"/>
    <w:rsid w:val="0087010A"/>
    <w:rsid w:val="00872CE5"/>
    <w:rsid w:val="00873B37"/>
    <w:rsid w:val="00873B76"/>
    <w:rsid w:val="00876FEC"/>
    <w:rsid w:val="0088687F"/>
    <w:rsid w:val="00893E56"/>
    <w:rsid w:val="008A2AAE"/>
    <w:rsid w:val="008A4882"/>
    <w:rsid w:val="008B0F4C"/>
    <w:rsid w:val="008B246D"/>
    <w:rsid w:val="008C2E6A"/>
    <w:rsid w:val="008D3436"/>
    <w:rsid w:val="008E243F"/>
    <w:rsid w:val="008E286A"/>
    <w:rsid w:val="008E456A"/>
    <w:rsid w:val="008E717A"/>
    <w:rsid w:val="008F047D"/>
    <w:rsid w:val="008F15F3"/>
    <w:rsid w:val="008F61C3"/>
    <w:rsid w:val="008F6F10"/>
    <w:rsid w:val="008F7700"/>
    <w:rsid w:val="0090298D"/>
    <w:rsid w:val="00930A1B"/>
    <w:rsid w:val="00934D85"/>
    <w:rsid w:val="00941093"/>
    <w:rsid w:val="00955728"/>
    <w:rsid w:val="00955966"/>
    <w:rsid w:val="009622AE"/>
    <w:rsid w:val="009734B7"/>
    <w:rsid w:val="00974BA8"/>
    <w:rsid w:val="00976281"/>
    <w:rsid w:val="009873C8"/>
    <w:rsid w:val="00991E3F"/>
    <w:rsid w:val="00994500"/>
    <w:rsid w:val="009A265D"/>
    <w:rsid w:val="009A2A4C"/>
    <w:rsid w:val="009C4194"/>
    <w:rsid w:val="009C5662"/>
    <w:rsid w:val="009D0A1A"/>
    <w:rsid w:val="009D71FA"/>
    <w:rsid w:val="009D7F8D"/>
    <w:rsid w:val="009E58D1"/>
    <w:rsid w:val="009F0D70"/>
    <w:rsid w:val="009F13F6"/>
    <w:rsid w:val="00A0346E"/>
    <w:rsid w:val="00A224AC"/>
    <w:rsid w:val="00A230F1"/>
    <w:rsid w:val="00A27BA1"/>
    <w:rsid w:val="00A27E02"/>
    <w:rsid w:val="00A305F5"/>
    <w:rsid w:val="00A323C8"/>
    <w:rsid w:val="00A33518"/>
    <w:rsid w:val="00A4145F"/>
    <w:rsid w:val="00A44AB5"/>
    <w:rsid w:val="00A46188"/>
    <w:rsid w:val="00A51BF3"/>
    <w:rsid w:val="00A5522D"/>
    <w:rsid w:val="00A62DA6"/>
    <w:rsid w:val="00A63466"/>
    <w:rsid w:val="00A65F4A"/>
    <w:rsid w:val="00A7072D"/>
    <w:rsid w:val="00A76D8D"/>
    <w:rsid w:val="00A902FB"/>
    <w:rsid w:val="00A94A17"/>
    <w:rsid w:val="00A94B57"/>
    <w:rsid w:val="00AB561A"/>
    <w:rsid w:val="00AC14CE"/>
    <w:rsid w:val="00AE202E"/>
    <w:rsid w:val="00B013E3"/>
    <w:rsid w:val="00B01964"/>
    <w:rsid w:val="00B06DD4"/>
    <w:rsid w:val="00B115A5"/>
    <w:rsid w:val="00B16D70"/>
    <w:rsid w:val="00B233F1"/>
    <w:rsid w:val="00B2740A"/>
    <w:rsid w:val="00B30135"/>
    <w:rsid w:val="00B30F27"/>
    <w:rsid w:val="00B51C0D"/>
    <w:rsid w:val="00B71798"/>
    <w:rsid w:val="00B73B98"/>
    <w:rsid w:val="00B77125"/>
    <w:rsid w:val="00B84D5F"/>
    <w:rsid w:val="00B90FC7"/>
    <w:rsid w:val="00B937D2"/>
    <w:rsid w:val="00BA1FE2"/>
    <w:rsid w:val="00BA2938"/>
    <w:rsid w:val="00BA545F"/>
    <w:rsid w:val="00BB0F97"/>
    <w:rsid w:val="00BD6A3F"/>
    <w:rsid w:val="00BE6FFB"/>
    <w:rsid w:val="00BE719C"/>
    <w:rsid w:val="00BF3DDF"/>
    <w:rsid w:val="00BF44A3"/>
    <w:rsid w:val="00C0462C"/>
    <w:rsid w:val="00C061F3"/>
    <w:rsid w:val="00C13275"/>
    <w:rsid w:val="00C25138"/>
    <w:rsid w:val="00C25925"/>
    <w:rsid w:val="00C25FFD"/>
    <w:rsid w:val="00C268E8"/>
    <w:rsid w:val="00C27E2E"/>
    <w:rsid w:val="00C31712"/>
    <w:rsid w:val="00C3295F"/>
    <w:rsid w:val="00C336A4"/>
    <w:rsid w:val="00C34F8C"/>
    <w:rsid w:val="00C351FF"/>
    <w:rsid w:val="00C40C73"/>
    <w:rsid w:val="00C42064"/>
    <w:rsid w:val="00C4698F"/>
    <w:rsid w:val="00C47552"/>
    <w:rsid w:val="00C53D9D"/>
    <w:rsid w:val="00C55FE8"/>
    <w:rsid w:val="00C61711"/>
    <w:rsid w:val="00C61FBE"/>
    <w:rsid w:val="00C62367"/>
    <w:rsid w:val="00C627EF"/>
    <w:rsid w:val="00C64C57"/>
    <w:rsid w:val="00C651DB"/>
    <w:rsid w:val="00C73D00"/>
    <w:rsid w:val="00C80895"/>
    <w:rsid w:val="00C842AC"/>
    <w:rsid w:val="00C92E95"/>
    <w:rsid w:val="00C93E21"/>
    <w:rsid w:val="00C954E6"/>
    <w:rsid w:val="00C963B9"/>
    <w:rsid w:val="00C97E49"/>
    <w:rsid w:val="00CA5117"/>
    <w:rsid w:val="00CA78CC"/>
    <w:rsid w:val="00CB08DE"/>
    <w:rsid w:val="00CB17A2"/>
    <w:rsid w:val="00CB1FC0"/>
    <w:rsid w:val="00CB35CF"/>
    <w:rsid w:val="00CC05CC"/>
    <w:rsid w:val="00CC5398"/>
    <w:rsid w:val="00CC590B"/>
    <w:rsid w:val="00CD7883"/>
    <w:rsid w:val="00CE6106"/>
    <w:rsid w:val="00CE63E5"/>
    <w:rsid w:val="00D0193D"/>
    <w:rsid w:val="00D0797E"/>
    <w:rsid w:val="00D1186E"/>
    <w:rsid w:val="00D1273D"/>
    <w:rsid w:val="00D22E7F"/>
    <w:rsid w:val="00D2347F"/>
    <w:rsid w:val="00D23F98"/>
    <w:rsid w:val="00D30989"/>
    <w:rsid w:val="00D52AAB"/>
    <w:rsid w:val="00D5514B"/>
    <w:rsid w:val="00D57133"/>
    <w:rsid w:val="00D61F81"/>
    <w:rsid w:val="00D72BCB"/>
    <w:rsid w:val="00D7714A"/>
    <w:rsid w:val="00D833F8"/>
    <w:rsid w:val="00D83675"/>
    <w:rsid w:val="00D83A2E"/>
    <w:rsid w:val="00D85FB4"/>
    <w:rsid w:val="00D9261F"/>
    <w:rsid w:val="00D95F6F"/>
    <w:rsid w:val="00D9711E"/>
    <w:rsid w:val="00DA0EEB"/>
    <w:rsid w:val="00DA1B58"/>
    <w:rsid w:val="00DA4D26"/>
    <w:rsid w:val="00DA7030"/>
    <w:rsid w:val="00DB2F69"/>
    <w:rsid w:val="00DC0DE3"/>
    <w:rsid w:val="00DC1FE5"/>
    <w:rsid w:val="00DE1C5C"/>
    <w:rsid w:val="00DE7E41"/>
    <w:rsid w:val="00DF4421"/>
    <w:rsid w:val="00DF459A"/>
    <w:rsid w:val="00E01B33"/>
    <w:rsid w:val="00E03F58"/>
    <w:rsid w:val="00E0636F"/>
    <w:rsid w:val="00E20992"/>
    <w:rsid w:val="00E26C6E"/>
    <w:rsid w:val="00E3038B"/>
    <w:rsid w:val="00E32690"/>
    <w:rsid w:val="00E32C41"/>
    <w:rsid w:val="00E4267D"/>
    <w:rsid w:val="00E53B58"/>
    <w:rsid w:val="00E5546A"/>
    <w:rsid w:val="00E5727B"/>
    <w:rsid w:val="00E668EB"/>
    <w:rsid w:val="00E674CF"/>
    <w:rsid w:val="00E6755E"/>
    <w:rsid w:val="00E71E94"/>
    <w:rsid w:val="00E72982"/>
    <w:rsid w:val="00E85098"/>
    <w:rsid w:val="00E86567"/>
    <w:rsid w:val="00E86A5B"/>
    <w:rsid w:val="00E9053C"/>
    <w:rsid w:val="00E97BA5"/>
    <w:rsid w:val="00EA08A1"/>
    <w:rsid w:val="00EB1793"/>
    <w:rsid w:val="00EB3ADA"/>
    <w:rsid w:val="00EB7BE6"/>
    <w:rsid w:val="00ED760F"/>
    <w:rsid w:val="00EF3854"/>
    <w:rsid w:val="00EF6ED2"/>
    <w:rsid w:val="00F014F5"/>
    <w:rsid w:val="00F0676C"/>
    <w:rsid w:val="00F07658"/>
    <w:rsid w:val="00F17BFE"/>
    <w:rsid w:val="00F21110"/>
    <w:rsid w:val="00F254E2"/>
    <w:rsid w:val="00F25515"/>
    <w:rsid w:val="00F30D47"/>
    <w:rsid w:val="00F33858"/>
    <w:rsid w:val="00F34DA6"/>
    <w:rsid w:val="00F40FEB"/>
    <w:rsid w:val="00F41055"/>
    <w:rsid w:val="00F428E9"/>
    <w:rsid w:val="00F47C8D"/>
    <w:rsid w:val="00F52C2E"/>
    <w:rsid w:val="00F539D4"/>
    <w:rsid w:val="00F6195C"/>
    <w:rsid w:val="00F70D27"/>
    <w:rsid w:val="00F712D1"/>
    <w:rsid w:val="00F7436C"/>
    <w:rsid w:val="00F74AEF"/>
    <w:rsid w:val="00F75966"/>
    <w:rsid w:val="00F8052D"/>
    <w:rsid w:val="00F81486"/>
    <w:rsid w:val="00F921D8"/>
    <w:rsid w:val="00FA1AA4"/>
    <w:rsid w:val="00FA32B6"/>
    <w:rsid w:val="00FA4A41"/>
    <w:rsid w:val="00FA735C"/>
    <w:rsid w:val="00FB567E"/>
    <w:rsid w:val="00FC2FE5"/>
    <w:rsid w:val="00FD556E"/>
    <w:rsid w:val="00FE5301"/>
    <w:rsid w:val="00FE68F8"/>
    <w:rsid w:val="00FF19E5"/>
    <w:rsid w:val="00FF3108"/>
    <w:rsid w:val="00FF714F"/>
    <w:rsid w:val="00FF7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94B7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714A"/>
    <w:rPr>
      <w:rFonts w:ascii="Times New Roman" w:hAnsi="Times New Roman" w:cs="Times New Roman"/>
    </w:rPr>
  </w:style>
  <w:style w:type="paragraph" w:styleId="Heading1">
    <w:name w:val="heading 1"/>
    <w:basedOn w:val="Normal"/>
    <w:next w:val="Normal"/>
    <w:link w:val="Heading1Char"/>
    <w:uiPriority w:val="9"/>
    <w:qFormat/>
    <w:rsid w:val="00196E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A94A17"/>
    <w:pPr>
      <w:keepNext/>
      <w:keepLines/>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482A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A1B58"/>
    <w:rPr>
      <w:color w:val="0563C1" w:themeColor="hyperlink"/>
      <w:u w:val="single"/>
    </w:rPr>
  </w:style>
  <w:style w:type="character" w:styleId="FollowedHyperlink">
    <w:name w:val="FollowedHyperlink"/>
    <w:basedOn w:val="DefaultParagraphFont"/>
    <w:uiPriority w:val="99"/>
    <w:semiHidden/>
    <w:unhideWhenUsed/>
    <w:rsid w:val="002A68B2"/>
    <w:rPr>
      <w:color w:val="954F72" w:themeColor="followedHyperlink"/>
      <w:u w:val="single"/>
    </w:rPr>
  </w:style>
  <w:style w:type="paragraph" w:styleId="BalloonText">
    <w:name w:val="Balloon Text"/>
    <w:basedOn w:val="Normal"/>
    <w:link w:val="BalloonTextChar"/>
    <w:uiPriority w:val="99"/>
    <w:semiHidden/>
    <w:unhideWhenUsed/>
    <w:rsid w:val="00DE7E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E41"/>
    <w:rPr>
      <w:rFonts w:ascii="Segoe UI" w:hAnsi="Segoe UI" w:cs="Segoe UI"/>
      <w:sz w:val="18"/>
      <w:szCs w:val="18"/>
    </w:rPr>
  </w:style>
  <w:style w:type="character" w:customStyle="1" w:styleId="Heading1Char">
    <w:name w:val="Heading 1 Char"/>
    <w:basedOn w:val="DefaultParagraphFont"/>
    <w:link w:val="Heading1"/>
    <w:uiPriority w:val="9"/>
    <w:rsid w:val="00196EA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86567"/>
    <w:rPr>
      <w:sz w:val="16"/>
      <w:szCs w:val="16"/>
    </w:rPr>
  </w:style>
  <w:style w:type="paragraph" w:styleId="CommentText">
    <w:name w:val="annotation text"/>
    <w:basedOn w:val="Normal"/>
    <w:link w:val="CommentTextChar"/>
    <w:uiPriority w:val="99"/>
    <w:semiHidden/>
    <w:unhideWhenUsed/>
    <w:rsid w:val="00E86567"/>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86567"/>
    <w:rPr>
      <w:sz w:val="20"/>
      <w:szCs w:val="20"/>
    </w:rPr>
  </w:style>
  <w:style w:type="paragraph" w:styleId="CommentSubject">
    <w:name w:val="annotation subject"/>
    <w:basedOn w:val="CommentText"/>
    <w:next w:val="CommentText"/>
    <w:link w:val="CommentSubjectChar"/>
    <w:uiPriority w:val="99"/>
    <w:semiHidden/>
    <w:unhideWhenUsed/>
    <w:rsid w:val="00E86567"/>
    <w:rPr>
      <w:b/>
      <w:bCs/>
    </w:rPr>
  </w:style>
  <w:style w:type="character" w:customStyle="1" w:styleId="CommentSubjectChar">
    <w:name w:val="Comment Subject Char"/>
    <w:basedOn w:val="CommentTextChar"/>
    <w:link w:val="CommentSubject"/>
    <w:uiPriority w:val="99"/>
    <w:semiHidden/>
    <w:rsid w:val="00E86567"/>
    <w:rPr>
      <w:b/>
      <w:bCs/>
      <w:sz w:val="20"/>
      <w:szCs w:val="20"/>
    </w:rPr>
  </w:style>
  <w:style w:type="paragraph" w:styleId="NormalWeb">
    <w:name w:val="Normal (Web)"/>
    <w:basedOn w:val="Normal"/>
    <w:uiPriority w:val="99"/>
    <w:semiHidden/>
    <w:unhideWhenUsed/>
    <w:rsid w:val="00C61FBE"/>
    <w:pPr>
      <w:spacing w:before="100" w:beforeAutospacing="1" w:after="100" w:afterAutospacing="1"/>
    </w:pPr>
  </w:style>
  <w:style w:type="character" w:customStyle="1" w:styleId="author">
    <w:name w:val="author"/>
    <w:basedOn w:val="DefaultParagraphFont"/>
    <w:rsid w:val="008F6F10"/>
  </w:style>
  <w:style w:type="character" w:customStyle="1" w:styleId="comment-date">
    <w:name w:val="comment-date"/>
    <w:basedOn w:val="DefaultParagraphFont"/>
    <w:rsid w:val="008F6F10"/>
  </w:style>
  <w:style w:type="character" w:styleId="Emphasis">
    <w:name w:val="Emphasis"/>
    <w:basedOn w:val="DefaultParagraphFont"/>
    <w:uiPriority w:val="20"/>
    <w:qFormat/>
    <w:rsid w:val="008F6F10"/>
    <w:rPr>
      <w:i/>
      <w:iCs/>
    </w:rPr>
  </w:style>
  <w:style w:type="character" w:customStyle="1" w:styleId="votes">
    <w:name w:val="votes"/>
    <w:basedOn w:val="DefaultParagraphFont"/>
    <w:rsid w:val="008F6F10"/>
  </w:style>
  <w:style w:type="character" w:customStyle="1" w:styleId="i18n-message">
    <w:name w:val="i18n-message"/>
    <w:basedOn w:val="DefaultParagraphFont"/>
    <w:rsid w:val="002937DE"/>
  </w:style>
  <w:style w:type="character" w:customStyle="1" w:styleId="commentsitem-author">
    <w:name w:val="commentsitem-author"/>
    <w:basedOn w:val="DefaultParagraphFont"/>
    <w:rsid w:val="002937DE"/>
  </w:style>
  <w:style w:type="character" w:customStyle="1" w:styleId="material-icons">
    <w:name w:val="material-icons"/>
    <w:basedOn w:val="DefaultParagraphFont"/>
    <w:rsid w:val="002937DE"/>
  </w:style>
  <w:style w:type="character" w:customStyle="1" w:styleId="commentsvote-votescore">
    <w:name w:val="commentsvote-votescore"/>
    <w:basedOn w:val="DefaultParagraphFont"/>
    <w:rsid w:val="002937DE"/>
  </w:style>
  <w:style w:type="paragraph" w:styleId="TOC1">
    <w:name w:val="toc 1"/>
    <w:basedOn w:val="Normal"/>
    <w:next w:val="Normal"/>
    <w:autoRedefine/>
    <w:uiPriority w:val="39"/>
    <w:unhideWhenUsed/>
    <w:rsid w:val="009A2A4C"/>
    <w:pPr>
      <w:spacing w:before="120"/>
    </w:pPr>
    <w:rPr>
      <w:rFonts w:asciiTheme="minorHAnsi" w:hAnsiTheme="minorHAnsi" w:cstheme="minorBidi"/>
      <w:b/>
      <w:bCs/>
      <w:caps/>
      <w:sz w:val="22"/>
      <w:szCs w:val="22"/>
    </w:rPr>
  </w:style>
  <w:style w:type="paragraph" w:styleId="TOC2">
    <w:name w:val="toc 2"/>
    <w:basedOn w:val="Normal"/>
    <w:next w:val="Normal"/>
    <w:autoRedefine/>
    <w:uiPriority w:val="39"/>
    <w:unhideWhenUsed/>
    <w:rsid w:val="009A2A4C"/>
    <w:pPr>
      <w:ind w:left="240"/>
    </w:pPr>
    <w:rPr>
      <w:rFonts w:asciiTheme="minorHAnsi" w:hAnsiTheme="minorHAnsi" w:cstheme="minorBidi"/>
      <w:smallCaps/>
      <w:sz w:val="22"/>
      <w:szCs w:val="22"/>
    </w:rPr>
  </w:style>
  <w:style w:type="paragraph" w:styleId="TOC3">
    <w:name w:val="toc 3"/>
    <w:basedOn w:val="Normal"/>
    <w:next w:val="Normal"/>
    <w:autoRedefine/>
    <w:uiPriority w:val="39"/>
    <w:unhideWhenUsed/>
    <w:rsid w:val="009A2A4C"/>
    <w:pPr>
      <w:ind w:left="480"/>
    </w:pPr>
    <w:rPr>
      <w:rFonts w:asciiTheme="minorHAnsi" w:hAnsiTheme="minorHAnsi" w:cstheme="minorBidi"/>
      <w:i/>
      <w:iCs/>
      <w:sz w:val="22"/>
      <w:szCs w:val="22"/>
    </w:rPr>
  </w:style>
  <w:style w:type="paragraph" w:styleId="TOC4">
    <w:name w:val="toc 4"/>
    <w:basedOn w:val="Normal"/>
    <w:next w:val="Normal"/>
    <w:autoRedefine/>
    <w:uiPriority w:val="39"/>
    <w:unhideWhenUsed/>
    <w:rsid w:val="009A2A4C"/>
    <w:pPr>
      <w:ind w:left="720"/>
    </w:pPr>
    <w:rPr>
      <w:rFonts w:asciiTheme="minorHAnsi" w:hAnsiTheme="minorHAnsi" w:cstheme="minorBidi"/>
      <w:sz w:val="18"/>
      <w:szCs w:val="18"/>
    </w:rPr>
  </w:style>
  <w:style w:type="paragraph" w:styleId="TOC5">
    <w:name w:val="toc 5"/>
    <w:basedOn w:val="Normal"/>
    <w:next w:val="Normal"/>
    <w:autoRedefine/>
    <w:uiPriority w:val="39"/>
    <w:unhideWhenUsed/>
    <w:rsid w:val="009A2A4C"/>
    <w:pPr>
      <w:ind w:left="960"/>
    </w:pPr>
    <w:rPr>
      <w:rFonts w:asciiTheme="minorHAnsi" w:hAnsiTheme="minorHAnsi" w:cstheme="minorBidi"/>
      <w:sz w:val="18"/>
      <w:szCs w:val="18"/>
    </w:rPr>
  </w:style>
  <w:style w:type="paragraph" w:styleId="TOC6">
    <w:name w:val="toc 6"/>
    <w:basedOn w:val="Normal"/>
    <w:next w:val="Normal"/>
    <w:autoRedefine/>
    <w:uiPriority w:val="39"/>
    <w:unhideWhenUsed/>
    <w:rsid w:val="009A2A4C"/>
    <w:pPr>
      <w:ind w:left="1200"/>
    </w:pPr>
    <w:rPr>
      <w:rFonts w:asciiTheme="minorHAnsi" w:hAnsiTheme="minorHAnsi" w:cstheme="minorBidi"/>
      <w:sz w:val="18"/>
      <w:szCs w:val="18"/>
    </w:rPr>
  </w:style>
  <w:style w:type="paragraph" w:styleId="TOC7">
    <w:name w:val="toc 7"/>
    <w:basedOn w:val="Normal"/>
    <w:next w:val="Normal"/>
    <w:autoRedefine/>
    <w:uiPriority w:val="39"/>
    <w:unhideWhenUsed/>
    <w:rsid w:val="009A2A4C"/>
    <w:pPr>
      <w:ind w:left="1440"/>
    </w:pPr>
    <w:rPr>
      <w:rFonts w:asciiTheme="minorHAnsi" w:hAnsiTheme="minorHAnsi" w:cstheme="minorBidi"/>
      <w:sz w:val="18"/>
      <w:szCs w:val="18"/>
    </w:rPr>
  </w:style>
  <w:style w:type="paragraph" w:styleId="TOC8">
    <w:name w:val="toc 8"/>
    <w:basedOn w:val="Normal"/>
    <w:next w:val="Normal"/>
    <w:autoRedefine/>
    <w:uiPriority w:val="39"/>
    <w:unhideWhenUsed/>
    <w:rsid w:val="009A2A4C"/>
    <w:pPr>
      <w:ind w:left="1680"/>
    </w:pPr>
    <w:rPr>
      <w:rFonts w:asciiTheme="minorHAnsi" w:hAnsiTheme="minorHAnsi" w:cstheme="minorBidi"/>
      <w:sz w:val="18"/>
      <w:szCs w:val="18"/>
    </w:rPr>
  </w:style>
  <w:style w:type="paragraph" w:styleId="TOC9">
    <w:name w:val="toc 9"/>
    <w:basedOn w:val="Normal"/>
    <w:next w:val="Normal"/>
    <w:autoRedefine/>
    <w:uiPriority w:val="39"/>
    <w:unhideWhenUsed/>
    <w:rsid w:val="009A2A4C"/>
    <w:pPr>
      <w:ind w:left="1920"/>
    </w:pPr>
    <w:rPr>
      <w:rFonts w:asciiTheme="minorHAnsi" w:hAnsiTheme="minorHAnsi" w:cstheme="minorBidi"/>
      <w:sz w:val="18"/>
      <w:szCs w:val="18"/>
    </w:rPr>
  </w:style>
  <w:style w:type="character" w:customStyle="1" w:styleId="Heading2Char">
    <w:name w:val="Heading 2 Char"/>
    <w:basedOn w:val="DefaultParagraphFont"/>
    <w:link w:val="Heading2"/>
    <w:uiPriority w:val="9"/>
    <w:rsid w:val="00A94A17"/>
    <w:rPr>
      <w:rFonts w:asciiTheme="majorHAnsi" w:eastAsiaTheme="majorEastAsia" w:hAnsiTheme="majorHAnsi" w:cstheme="majorBidi"/>
      <w:b/>
      <w:color w:val="2F5496" w:themeColor="accent1" w:themeShade="BF"/>
      <w:sz w:val="26"/>
      <w:szCs w:val="26"/>
    </w:rPr>
  </w:style>
  <w:style w:type="paragraph" w:styleId="ListParagraph">
    <w:name w:val="List Paragraph"/>
    <w:basedOn w:val="Normal"/>
    <w:uiPriority w:val="34"/>
    <w:qFormat/>
    <w:rsid w:val="00AC14CE"/>
    <w:pPr>
      <w:ind w:left="720"/>
      <w:contextualSpacing/>
    </w:pPr>
    <w:rPr>
      <w:rFonts w:asciiTheme="minorHAnsi" w:hAnsiTheme="minorHAnsi" w:cstheme="minorBidi"/>
    </w:rPr>
  </w:style>
  <w:style w:type="character" w:styleId="PlaceholderText">
    <w:name w:val="Placeholder Text"/>
    <w:basedOn w:val="DefaultParagraphFont"/>
    <w:uiPriority w:val="99"/>
    <w:semiHidden/>
    <w:rsid w:val="006135E6"/>
    <w:rPr>
      <w:color w:val="808080"/>
    </w:rPr>
  </w:style>
  <w:style w:type="paragraph" w:styleId="Bibliography">
    <w:name w:val="Bibliography"/>
    <w:basedOn w:val="Normal"/>
    <w:next w:val="Normal"/>
    <w:uiPriority w:val="37"/>
    <w:unhideWhenUsed/>
    <w:rsid w:val="00150498"/>
    <w:pPr>
      <w:spacing w:line="480" w:lineRule="auto"/>
      <w:ind w:left="720" w:hanging="720"/>
    </w:pPr>
    <w:rPr>
      <w:rFonts w:asciiTheme="minorHAnsi" w:hAnsiTheme="minorHAnsi" w:cstheme="minorBidi"/>
    </w:rPr>
  </w:style>
  <w:style w:type="character" w:customStyle="1" w:styleId="Heading3Char">
    <w:name w:val="Heading 3 Char"/>
    <w:basedOn w:val="DefaultParagraphFont"/>
    <w:link w:val="Heading3"/>
    <w:uiPriority w:val="9"/>
    <w:rsid w:val="00482A59"/>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unhideWhenUsed/>
    <w:rsid w:val="0087010A"/>
    <w:rPr>
      <w:rFonts w:asciiTheme="minorHAnsi" w:hAnsiTheme="minorHAnsi" w:cstheme="minorBidi"/>
    </w:rPr>
  </w:style>
  <w:style w:type="character" w:customStyle="1" w:styleId="FootnoteTextChar">
    <w:name w:val="Footnote Text Char"/>
    <w:basedOn w:val="DefaultParagraphFont"/>
    <w:link w:val="FootnoteText"/>
    <w:uiPriority w:val="99"/>
    <w:rsid w:val="0087010A"/>
  </w:style>
  <w:style w:type="character" w:styleId="FootnoteReference">
    <w:name w:val="footnote reference"/>
    <w:basedOn w:val="DefaultParagraphFont"/>
    <w:uiPriority w:val="99"/>
    <w:unhideWhenUsed/>
    <w:rsid w:val="008701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93499">
      <w:bodyDiv w:val="1"/>
      <w:marLeft w:val="0"/>
      <w:marRight w:val="0"/>
      <w:marTop w:val="0"/>
      <w:marBottom w:val="0"/>
      <w:divBdr>
        <w:top w:val="none" w:sz="0" w:space="0" w:color="auto"/>
        <w:left w:val="none" w:sz="0" w:space="0" w:color="auto"/>
        <w:bottom w:val="none" w:sz="0" w:space="0" w:color="auto"/>
        <w:right w:val="none" w:sz="0" w:space="0" w:color="auto"/>
      </w:divBdr>
      <w:divsChild>
        <w:div w:id="1071199970">
          <w:marLeft w:val="0"/>
          <w:marRight w:val="0"/>
          <w:marTop w:val="0"/>
          <w:marBottom w:val="0"/>
          <w:divBdr>
            <w:top w:val="none" w:sz="0" w:space="0" w:color="auto"/>
            <w:left w:val="none" w:sz="0" w:space="0" w:color="auto"/>
            <w:bottom w:val="none" w:sz="0" w:space="0" w:color="auto"/>
            <w:right w:val="none" w:sz="0" w:space="0" w:color="auto"/>
          </w:divBdr>
          <w:divsChild>
            <w:div w:id="1492716193">
              <w:blockQuote w:val="1"/>
              <w:marLeft w:val="75"/>
              <w:marRight w:val="225"/>
              <w:marTop w:val="75"/>
              <w:marBottom w:val="75"/>
              <w:divBdr>
                <w:top w:val="none" w:sz="0" w:space="0" w:color="auto"/>
                <w:left w:val="single" w:sz="12" w:space="3" w:color="336699"/>
                <w:bottom w:val="none" w:sz="0" w:space="0" w:color="auto"/>
                <w:right w:val="none" w:sz="0" w:space="0" w:color="auto"/>
              </w:divBdr>
            </w:div>
          </w:divsChild>
        </w:div>
      </w:divsChild>
    </w:div>
    <w:div w:id="482545934">
      <w:bodyDiv w:val="1"/>
      <w:marLeft w:val="0"/>
      <w:marRight w:val="0"/>
      <w:marTop w:val="0"/>
      <w:marBottom w:val="0"/>
      <w:divBdr>
        <w:top w:val="none" w:sz="0" w:space="0" w:color="auto"/>
        <w:left w:val="none" w:sz="0" w:space="0" w:color="auto"/>
        <w:bottom w:val="none" w:sz="0" w:space="0" w:color="auto"/>
        <w:right w:val="none" w:sz="0" w:space="0" w:color="auto"/>
      </w:divBdr>
    </w:div>
    <w:div w:id="552693043">
      <w:bodyDiv w:val="1"/>
      <w:marLeft w:val="0"/>
      <w:marRight w:val="0"/>
      <w:marTop w:val="0"/>
      <w:marBottom w:val="0"/>
      <w:divBdr>
        <w:top w:val="none" w:sz="0" w:space="0" w:color="auto"/>
        <w:left w:val="none" w:sz="0" w:space="0" w:color="auto"/>
        <w:bottom w:val="none" w:sz="0" w:space="0" w:color="auto"/>
        <w:right w:val="none" w:sz="0" w:space="0" w:color="auto"/>
      </w:divBdr>
    </w:div>
    <w:div w:id="601498527">
      <w:bodyDiv w:val="1"/>
      <w:marLeft w:val="0"/>
      <w:marRight w:val="0"/>
      <w:marTop w:val="0"/>
      <w:marBottom w:val="0"/>
      <w:divBdr>
        <w:top w:val="none" w:sz="0" w:space="0" w:color="auto"/>
        <w:left w:val="none" w:sz="0" w:space="0" w:color="auto"/>
        <w:bottom w:val="none" w:sz="0" w:space="0" w:color="auto"/>
        <w:right w:val="none" w:sz="0" w:space="0" w:color="auto"/>
      </w:divBdr>
    </w:div>
    <w:div w:id="803884517">
      <w:bodyDiv w:val="1"/>
      <w:marLeft w:val="0"/>
      <w:marRight w:val="0"/>
      <w:marTop w:val="0"/>
      <w:marBottom w:val="0"/>
      <w:divBdr>
        <w:top w:val="none" w:sz="0" w:space="0" w:color="auto"/>
        <w:left w:val="none" w:sz="0" w:space="0" w:color="auto"/>
        <w:bottom w:val="none" w:sz="0" w:space="0" w:color="auto"/>
        <w:right w:val="none" w:sz="0" w:space="0" w:color="auto"/>
      </w:divBdr>
    </w:div>
    <w:div w:id="848830315">
      <w:bodyDiv w:val="1"/>
      <w:marLeft w:val="0"/>
      <w:marRight w:val="0"/>
      <w:marTop w:val="0"/>
      <w:marBottom w:val="0"/>
      <w:divBdr>
        <w:top w:val="none" w:sz="0" w:space="0" w:color="auto"/>
        <w:left w:val="none" w:sz="0" w:space="0" w:color="auto"/>
        <w:bottom w:val="none" w:sz="0" w:space="0" w:color="auto"/>
        <w:right w:val="none" w:sz="0" w:space="0" w:color="auto"/>
      </w:divBdr>
    </w:div>
    <w:div w:id="860506308">
      <w:bodyDiv w:val="1"/>
      <w:marLeft w:val="0"/>
      <w:marRight w:val="0"/>
      <w:marTop w:val="0"/>
      <w:marBottom w:val="0"/>
      <w:divBdr>
        <w:top w:val="none" w:sz="0" w:space="0" w:color="auto"/>
        <w:left w:val="none" w:sz="0" w:space="0" w:color="auto"/>
        <w:bottom w:val="none" w:sz="0" w:space="0" w:color="auto"/>
        <w:right w:val="none" w:sz="0" w:space="0" w:color="auto"/>
      </w:divBdr>
      <w:divsChild>
        <w:div w:id="100344025">
          <w:marLeft w:val="0"/>
          <w:marRight w:val="0"/>
          <w:marTop w:val="0"/>
          <w:marBottom w:val="0"/>
          <w:divBdr>
            <w:top w:val="none" w:sz="0" w:space="0" w:color="auto"/>
            <w:left w:val="none" w:sz="0" w:space="0" w:color="auto"/>
            <w:bottom w:val="none" w:sz="0" w:space="0" w:color="auto"/>
            <w:right w:val="none" w:sz="0" w:space="0" w:color="auto"/>
          </w:divBdr>
          <w:divsChild>
            <w:div w:id="765810434">
              <w:marLeft w:val="0"/>
              <w:marRight w:val="0"/>
              <w:marTop w:val="0"/>
              <w:marBottom w:val="0"/>
              <w:divBdr>
                <w:top w:val="none" w:sz="0" w:space="0" w:color="auto"/>
                <w:left w:val="none" w:sz="0" w:space="0" w:color="auto"/>
                <w:bottom w:val="none" w:sz="0" w:space="0" w:color="auto"/>
                <w:right w:val="none" w:sz="0" w:space="0" w:color="auto"/>
              </w:divBdr>
              <w:divsChild>
                <w:div w:id="7602968">
                  <w:marLeft w:val="150"/>
                  <w:marRight w:val="0"/>
                  <w:marTop w:val="0"/>
                  <w:marBottom w:val="150"/>
                  <w:divBdr>
                    <w:top w:val="single" w:sz="6" w:space="0" w:color="E0E0E0"/>
                    <w:left w:val="single" w:sz="36" w:space="0" w:color="7FAF83"/>
                    <w:bottom w:val="single" w:sz="6" w:space="0" w:color="E0E0E0"/>
                    <w:right w:val="none" w:sz="0" w:space="0" w:color="auto"/>
                  </w:divBdr>
                  <w:divsChild>
                    <w:div w:id="1257976872">
                      <w:marLeft w:val="0"/>
                      <w:marRight w:val="0"/>
                      <w:marTop w:val="0"/>
                      <w:marBottom w:val="0"/>
                      <w:divBdr>
                        <w:top w:val="none" w:sz="0" w:space="0" w:color="auto"/>
                        <w:left w:val="none" w:sz="0" w:space="0" w:color="auto"/>
                        <w:bottom w:val="none" w:sz="0" w:space="0" w:color="auto"/>
                        <w:right w:val="none" w:sz="0" w:space="0" w:color="auto"/>
                      </w:divBdr>
                      <w:divsChild>
                        <w:div w:id="1408184479">
                          <w:marLeft w:val="0"/>
                          <w:marRight w:val="0"/>
                          <w:marTop w:val="0"/>
                          <w:marBottom w:val="0"/>
                          <w:divBdr>
                            <w:top w:val="none" w:sz="0" w:space="0" w:color="auto"/>
                            <w:left w:val="none" w:sz="0" w:space="0" w:color="auto"/>
                            <w:bottom w:val="none" w:sz="0" w:space="0" w:color="auto"/>
                            <w:right w:val="none" w:sz="0" w:space="0" w:color="auto"/>
                          </w:divBdr>
                          <w:divsChild>
                            <w:div w:id="2006401197">
                              <w:marLeft w:val="0"/>
                              <w:marRight w:val="0"/>
                              <w:marTop w:val="0"/>
                              <w:marBottom w:val="0"/>
                              <w:divBdr>
                                <w:top w:val="none" w:sz="0" w:space="0" w:color="auto"/>
                                <w:left w:val="none" w:sz="0" w:space="0" w:color="auto"/>
                                <w:bottom w:val="none" w:sz="0" w:space="0" w:color="auto"/>
                                <w:right w:val="none" w:sz="0" w:space="0" w:color="auto"/>
                              </w:divBdr>
                              <w:divsChild>
                                <w:div w:id="1286698125">
                                  <w:marLeft w:val="0"/>
                                  <w:marRight w:val="0"/>
                                  <w:marTop w:val="0"/>
                                  <w:marBottom w:val="120"/>
                                  <w:divBdr>
                                    <w:top w:val="none" w:sz="0" w:space="0" w:color="auto"/>
                                    <w:left w:val="none" w:sz="0" w:space="0" w:color="auto"/>
                                    <w:bottom w:val="none" w:sz="0" w:space="0" w:color="auto"/>
                                    <w:right w:val="none" w:sz="0" w:space="0" w:color="auto"/>
                                  </w:divBdr>
                                  <w:divsChild>
                                    <w:div w:id="199899163">
                                      <w:marLeft w:val="0"/>
                                      <w:marRight w:val="30"/>
                                      <w:marTop w:val="0"/>
                                      <w:marBottom w:val="0"/>
                                      <w:divBdr>
                                        <w:top w:val="none" w:sz="0" w:space="0" w:color="auto"/>
                                        <w:left w:val="none" w:sz="0" w:space="0" w:color="auto"/>
                                        <w:bottom w:val="none" w:sz="0" w:space="0" w:color="auto"/>
                                        <w:right w:val="none" w:sz="0" w:space="0" w:color="auto"/>
                                      </w:divBdr>
                                    </w:div>
                                    <w:div w:id="220944796">
                                      <w:marLeft w:val="0"/>
                                      <w:marRight w:val="75"/>
                                      <w:marTop w:val="0"/>
                                      <w:marBottom w:val="0"/>
                                      <w:divBdr>
                                        <w:top w:val="none" w:sz="0" w:space="0" w:color="auto"/>
                                        <w:left w:val="none" w:sz="0" w:space="0" w:color="auto"/>
                                        <w:bottom w:val="none" w:sz="0" w:space="0" w:color="auto"/>
                                        <w:right w:val="none" w:sz="0" w:space="0" w:color="auto"/>
                                      </w:divBdr>
                                    </w:div>
                                  </w:divsChild>
                                </w:div>
                                <w:div w:id="1632901608">
                                  <w:marLeft w:val="0"/>
                                  <w:marRight w:val="0"/>
                                  <w:marTop w:val="0"/>
                                  <w:marBottom w:val="0"/>
                                  <w:divBdr>
                                    <w:top w:val="none" w:sz="0" w:space="0" w:color="auto"/>
                                    <w:left w:val="none" w:sz="0" w:space="0" w:color="auto"/>
                                    <w:bottom w:val="none" w:sz="0" w:space="0" w:color="auto"/>
                                    <w:right w:val="none" w:sz="0" w:space="0" w:color="auto"/>
                                  </w:divBdr>
                                  <w:divsChild>
                                    <w:div w:id="732972583">
                                      <w:marLeft w:val="0"/>
                                      <w:marRight w:val="0"/>
                                      <w:marTop w:val="120"/>
                                      <w:marBottom w:val="120"/>
                                      <w:divBdr>
                                        <w:top w:val="none" w:sz="0" w:space="0" w:color="auto"/>
                                        <w:left w:val="none" w:sz="0" w:space="0" w:color="auto"/>
                                        <w:bottom w:val="none" w:sz="0" w:space="0" w:color="auto"/>
                                        <w:right w:val="none" w:sz="0" w:space="0" w:color="auto"/>
                                      </w:divBdr>
                                      <w:divsChild>
                                        <w:div w:id="200547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0300929">
          <w:marLeft w:val="0"/>
          <w:marRight w:val="0"/>
          <w:marTop w:val="0"/>
          <w:marBottom w:val="0"/>
          <w:divBdr>
            <w:top w:val="none" w:sz="0" w:space="0" w:color="auto"/>
            <w:left w:val="none" w:sz="0" w:space="0" w:color="auto"/>
            <w:bottom w:val="none" w:sz="0" w:space="0" w:color="auto"/>
            <w:right w:val="none" w:sz="0" w:space="0" w:color="auto"/>
          </w:divBdr>
          <w:divsChild>
            <w:div w:id="1868060549">
              <w:marLeft w:val="0"/>
              <w:marRight w:val="0"/>
              <w:marTop w:val="0"/>
              <w:marBottom w:val="0"/>
              <w:divBdr>
                <w:top w:val="none" w:sz="0" w:space="0" w:color="auto"/>
                <w:left w:val="none" w:sz="0" w:space="0" w:color="auto"/>
                <w:bottom w:val="none" w:sz="0" w:space="0" w:color="auto"/>
                <w:right w:val="none" w:sz="0" w:space="0" w:color="auto"/>
              </w:divBdr>
              <w:divsChild>
                <w:div w:id="50203745">
                  <w:marLeft w:val="0"/>
                  <w:marRight w:val="0"/>
                  <w:marTop w:val="0"/>
                  <w:marBottom w:val="0"/>
                  <w:divBdr>
                    <w:top w:val="none" w:sz="0" w:space="0" w:color="auto"/>
                    <w:left w:val="none" w:sz="0" w:space="0" w:color="auto"/>
                    <w:bottom w:val="none" w:sz="0" w:space="0" w:color="auto"/>
                    <w:right w:val="none" w:sz="0" w:space="0" w:color="auto"/>
                  </w:divBdr>
                  <w:divsChild>
                    <w:div w:id="1964647607">
                      <w:marLeft w:val="0"/>
                      <w:marRight w:val="0"/>
                      <w:marTop w:val="0"/>
                      <w:marBottom w:val="0"/>
                      <w:divBdr>
                        <w:top w:val="none" w:sz="0" w:space="0" w:color="auto"/>
                        <w:left w:val="none" w:sz="0" w:space="0" w:color="auto"/>
                        <w:bottom w:val="none" w:sz="0" w:space="0" w:color="auto"/>
                        <w:right w:val="none" w:sz="0" w:space="0" w:color="auto"/>
                      </w:divBdr>
                      <w:divsChild>
                        <w:div w:id="1786652074">
                          <w:marLeft w:val="0"/>
                          <w:marRight w:val="0"/>
                          <w:marTop w:val="0"/>
                          <w:marBottom w:val="0"/>
                          <w:divBdr>
                            <w:top w:val="none" w:sz="0" w:space="0" w:color="auto"/>
                            <w:left w:val="none" w:sz="0" w:space="0" w:color="auto"/>
                            <w:bottom w:val="none" w:sz="0" w:space="0" w:color="auto"/>
                            <w:right w:val="none" w:sz="0" w:space="0" w:color="auto"/>
                          </w:divBdr>
                          <w:divsChild>
                            <w:div w:id="1921062753">
                              <w:marLeft w:val="0"/>
                              <w:marRight w:val="0"/>
                              <w:marTop w:val="0"/>
                              <w:marBottom w:val="0"/>
                              <w:divBdr>
                                <w:top w:val="none" w:sz="0" w:space="0" w:color="auto"/>
                                <w:left w:val="none" w:sz="0" w:space="0" w:color="auto"/>
                                <w:bottom w:val="none" w:sz="0" w:space="0" w:color="auto"/>
                                <w:right w:val="none" w:sz="0" w:space="0" w:color="auto"/>
                              </w:divBdr>
                            </w:div>
                          </w:divsChild>
                        </w:div>
                        <w:div w:id="2141024380">
                          <w:marLeft w:val="0"/>
                          <w:marRight w:val="0"/>
                          <w:marTop w:val="120"/>
                          <w:marBottom w:val="120"/>
                          <w:divBdr>
                            <w:top w:val="none" w:sz="0" w:space="0" w:color="auto"/>
                            <w:left w:val="none" w:sz="0" w:space="0" w:color="auto"/>
                            <w:bottom w:val="none" w:sz="0" w:space="0" w:color="auto"/>
                            <w:right w:val="none" w:sz="0" w:space="0" w:color="auto"/>
                          </w:divBdr>
                          <w:divsChild>
                            <w:div w:id="201379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3344238">
      <w:bodyDiv w:val="1"/>
      <w:marLeft w:val="0"/>
      <w:marRight w:val="0"/>
      <w:marTop w:val="0"/>
      <w:marBottom w:val="0"/>
      <w:divBdr>
        <w:top w:val="none" w:sz="0" w:space="0" w:color="auto"/>
        <w:left w:val="none" w:sz="0" w:space="0" w:color="auto"/>
        <w:bottom w:val="none" w:sz="0" w:space="0" w:color="auto"/>
        <w:right w:val="none" w:sz="0" w:space="0" w:color="auto"/>
      </w:divBdr>
    </w:div>
    <w:div w:id="1058472841">
      <w:bodyDiv w:val="1"/>
      <w:marLeft w:val="0"/>
      <w:marRight w:val="0"/>
      <w:marTop w:val="0"/>
      <w:marBottom w:val="0"/>
      <w:divBdr>
        <w:top w:val="none" w:sz="0" w:space="0" w:color="auto"/>
        <w:left w:val="none" w:sz="0" w:space="0" w:color="auto"/>
        <w:bottom w:val="none" w:sz="0" w:space="0" w:color="auto"/>
        <w:right w:val="none" w:sz="0" w:space="0" w:color="auto"/>
      </w:divBdr>
    </w:div>
    <w:div w:id="1093821321">
      <w:bodyDiv w:val="1"/>
      <w:marLeft w:val="0"/>
      <w:marRight w:val="0"/>
      <w:marTop w:val="0"/>
      <w:marBottom w:val="0"/>
      <w:divBdr>
        <w:top w:val="none" w:sz="0" w:space="0" w:color="auto"/>
        <w:left w:val="none" w:sz="0" w:space="0" w:color="auto"/>
        <w:bottom w:val="none" w:sz="0" w:space="0" w:color="auto"/>
        <w:right w:val="none" w:sz="0" w:space="0" w:color="auto"/>
      </w:divBdr>
      <w:divsChild>
        <w:div w:id="1785342036">
          <w:marLeft w:val="0"/>
          <w:marRight w:val="0"/>
          <w:marTop w:val="0"/>
          <w:marBottom w:val="0"/>
          <w:divBdr>
            <w:top w:val="none" w:sz="0" w:space="0" w:color="auto"/>
            <w:left w:val="none" w:sz="0" w:space="0" w:color="auto"/>
            <w:bottom w:val="none" w:sz="0" w:space="0" w:color="auto"/>
            <w:right w:val="none" w:sz="0" w:space="0" w:color="auto"/>
          </w:divBdr>
          <w:divsChild>
            <w:div w:id="2081363992">
              <w:blockQuote w:val="1"/>
              <w:marLeft w:val="75"/>
              <w:marRight w:val="225"/>
              <w:marTop w:val="75"/>
              <w:marBottom w:val="75"/>
              <w:divBdr>
                <w:top w:val="none" w:sz="0" w:space="0" w:color="auto"/>
                <w:left w:val="single" w:sz="12" w:space="3" w:color="336699"/>
                <w:bottom w:val="none" w:sz="0" w:space="0" w:color="auto"/>
                <w:right w:val="none" w:sz="0" w:space="0" w:color="auto"/>
              </w:divBdr>
            </w:div>
          </w:divsChild>
        </w:div>
      </w:divsChild>
    </w:div>
    <w:div w:id="1309479593">
      <w:bodyDiv w:val="1"/>
      <w:marLeft w:val="0"/>
      <w:marRight w:val="0"/>
      <w:marTop w:val="0"/>
      <w:marBottom w:val="0"/>
      <w:divBdr>
        <w:top w:val="none" w:sz="0" w:space="0" w:color="auto"/>
        <w:left w:val="none" w:sz="0" w:space="0" w:color="auto"/>
        <w:bottom w:val="none" w:sz="0" w:space="0" w:color="auto"/>
        <w:right w:val="none" w:sz="0" w:space="0" w:color="auto"/>
      </w:divBdr>
    </w:div>
    <w:div w:id="1586764206">
      <w:bodyDiv w:val="1"/>
      <w:marLeft w:val="0"/>
      <w:marRight w:val="0"/>
      <w:marTop w:val="0"/>
      <w:marBottom w:val="0"/>
      <w:divBdr>
        <w:top w:val="none" w:sz="0" w:space="0" w:color="auto"/>
        <w:left w:val="none" w:sz="0" w:space="0" w:color="auto"/>
        <w:bottom w:val="none" w:sz="0" w:space="0" w:color="auto"/>
        <w:right w:val="none" w:sz="0" w:space="0" w:color="auto"/>
      </w:divBdr>
    </w:div>
    <w:div w:id="1727530396">
      <w:bodyDiv w:val="1"/>
      <w:marLeft w:val="0"/>
      <w:marRight w:val="0"/>
      <w:marTop w:val="0"/>
      <w:marBottom w:val="0"/>
      <w:divBdr>
        <w:top w:val="none" w:sz="0" w:space="0" w:color="auto"/>
        <w:left w:val="none" w:sz="0" w:space="0" w:color="auto"/>
        <w:bottom w:val="none" w:sz="0" w:space="0" w:color="auto"/>
        <w:right w:val="none" w:sz="0" w:space="0" w:color="auto"/>
      </w:divBdr>
    </w:div>
    <w:div w:id="1765179251">
      <w:bodyDiv w:val="1"/>
      <w:marLeft w:val="0"/>
      <w:marRight w:val="0"/>
      <w:marTop w:val="0"/>
      <w:marBottom w:val="0"/>
      <w:divBdr>
        <w:top w:val="none" w:sz="0" w:space="0" w:color="auto"/>
        <w:left w:val="none" w:sz="0" w:space="0" w:color="auto"/>
        <w:bottom w:val="none" w:sz="0" w:space="0" w:color="auto"/>
        <w:right w:val="none" w:sz="0" w:space="0" w:color="auto"/>
      </w:divBdr>
    </w:div>
    <w:div w:id="1811708529">
      <w:bodyDiv w:val="1"/>
      <w:marLeft w:val="0"/>
      <w:marRight w:val="0"/>
      <w:marTop w:val="0"/>
      <w:marBottom w:val="0"/>
      <w:divBdr>
        <w:top w:val="none" w:sz="0" w:space="0" w:color="auto"/>
        <w:left w:val="none" w:sz="0" w:space="0" w:color="auto"/>
        <w:bottom w:val="none" w:sz="0" w:space="0" w:color="auto"/>
        <w:right w:val="none" w:sz="0" w:space="0" w:color="auto"/>
      </w:divBdr>
    </w:div>
    <w:div w:id="1816599938">
      <w:bodyDiv w:val="1"/>
      <w:marLeft w:val="0"/>
      <w:marRight w:val="0"/>
      <w:marTop w:val="0"/>
      <w:marBottom w:val="0"/>
      <w:divBdr>
        <w:top w:val="none" w:sz="0" w:space="0" w:color="auto"/>
        <w:left w:val="none" w:sz="0" w:space="0" w:color="auto"/>
        <w:bottom w:val="none" w:sz="0" w:space="0" w:color="auto"/>
        <w:right w:val="none" w:sz="0" w:space="0" w:color="auto"/>
      </w:divBdr>
    </w:div>
    <w:div w:id="1881278524">
      <w:bodyDiv w:val="1"/>
      <w:marLeft w:val="0"/>
      <w:marRight w:val="0"/>
      <w:marTop w:val="0"/>
      <w:marBottom w:val="0"/>
      <w:divBdr>
        <w:top w:val="none" w:sz="0" w:space="0" w:color="auto"/>
        <w:left w:val="none" w:sz="0" w:space="0" w:color="auto"/>
        <w:bottom w:val="none" w:sz="0" w:space="0" w:color="auto"/>
        <w:right w:val="none" w:sz="0" w:space="0" w:color="auto"/>
      </w:divBdr>
      <w:divsChild>
        <w:div w:id="1149637164">
          <w:marLeft w:val="0"/>
          <w:marRight w:val="0"/>
          <w:marTop w:val="0"/>
          <w:marBottom w:val="0"/>
          <w:divBdr>
            <w:top w:val="none" w:sz="0" w:space="0" w:color="auto"/>
            <w:left w:val="none" w:sz="0" w:space="0" w:color="auto"/>
            <w:bottom w:val="none" w:sz="0" w:space="0" w:color="auto"/>
            <w:right w:val="none" w:sz="0" w:space="0" w:color="auto"/>
          </w:divBdr>
        </w:div>
        <w:div w:id="679816028">
          <w:marLeft w:val="0"/>
          <w:marRight w:val="0"/>
          <w:marTop w:val="0"/>
          <w:marBottom w:val="0"/>
          <w:divBdr>
            <w:top w:val="none" w:sz="0" w:space="0" w:color="auto"/>
            <w:left w:val="none" w:sz="0" w:space="0" w:color="auto"/>
            <w:bottom w:val="none" w:sz="0" w:space="0" w:color="auto"/>
            <w:right w:val="none" w:sz="0" w:space="0" w:color="auto"/>
          </w:divBdr>
        </w:div>
      </w:divsChild>
    </w:div>
    <w:div w:id="1968273017">
      <w:bodyDiv w:val="1"/>
      <w:marLeft w:val="0"/>
      <w:marRight w:val="0"/>
      <w:marTop w:val="0"/>
      <w:marBottom w:val="0"/>
      <w:divBdr>
        <w:top w:val="none" w:sz="0" w:space="0" w:color="auto"/>
        <w:left w:val="none" w:sz="0" w:space="0" w:color="auto"/>
        <w:bottom w:val="none" w:sz="0" w:space="0" w:color="auto"/>
        <w:right w:val="none" w:sz="0" w:space="0" w:color="auto"/>
      </w:divBdr>
    </w:div>
    <w:div w:id="2003654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slatestarcodex.com/2018/04/01/the-hour-i-first-believed/" TargetMode="External"/><Relationship Id="rId9" Type="http://schemas.openxmlformats.org/officeDocument/2006/relationships/hyperlink" Target="https://www.lesswrong.com/posts/dKAJqBDZRMMsaaYo5/in-logical-time-all-games-are-iterated-games" TargetMode="External"/><Relationship Id="rId10" Type="http://schemas.openxmlformats.org/officeDocument/2006/relationships/hyperlink" Target="https://en.wikipedia.org/wiki/Surface_Deta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0</Pages>
  <Words>13256</Words>
  <Characters>67211</Characters>
  <Application>Microsoft Macintosh Word</Application>
  <DocSecurity>0</DocSecurity>
  <Lines>3733</Lines>
  <Paragraphs>3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3</cp:revision>
  <dcterms:created xsi:type="dcterms:W3CDTF">2020-12-15T19:36:00Z</dcterms:created>
  <dcterms:modified xsi:type="dcterms:W3CDTF">2020-12-16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x568Oaj"/&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